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C9000E" w14:textId="4AD53DE5" w:rsidR="00EA710F" w:rsidRDefault="00BE4B94" w:rsidP="006403BD">
      <w:bookmarkStart w:id="0" w:name="_Hlk168136956"/>
      <w:bookmarkEnd w:id="0"/>
      <w:r>
        <w:tab/>
      </w:r>
    </w:p>
    <w:p w14:paraId="49BA06E0" w14:textId="77777777" w:rsidR="00326241" w:rsidRPr="00727AE8" w:rsidRDefault="00326241" w:rsidP="006403BD"/>
    <w:p w14:paraId="73B74D5E" w14:textId="27EBBD6E" w:rsidR="006A56B3" w:rsidRPr="001C4EA4" w:rsidRDefault="005F110C" w:rsidP="001C4EA4">
      <w:pPr>
        <w:pStyle w:val="Sinespaciado"/>
        <w:spacing w:line="276" w:lineRule="auto"/>
        <w:jc w:val="center"/>
        <w:rPr>
          <w:rFonts w:asciiTheme="majorHAnsi" w:hAnsiTheme="majorHAnsi" w:cs="Open Sans"/>
          <w:sz w:val="48"/>
          <w:szCs w:val="28"/>
        </w:rPr>
      </w:pPr>
      <w:r w:rsidRPr="001C4EA4">
        <w:rPr>
          <w:rFonts w:asciiTheme="majorHAnsi" w:hAnsiTheme="majorHAnsi" w:cs="Open Sans"/>
          <w:noProof/>
          <w:sz w:val="48"/>
          <w:szCs w:val="28"/>
          <w:lang w:eastAsia="es-ES"/>
        </w:rPr>
        <w:drawing>
          <wp:inline distT="0" distB="0" distL="0" distR="0" wp14:anchorId="19CEFD27" wp14:editId="34D292FE">
            <wp:extent cx="3843319" cy="865249"/>
            <wp:effectExtent l="0" t="0" r="0" b="0"/>
            <wp:docPr id="5126" name="Imagen 5126"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Imagen 5126" descr="Texto&#10;&#10;Descripción generada automáticamente"/>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843319" cy="865249"/>
                    </a:xfrm>
                    <a:prstGeom prst="rect">
                      <a:avLst/>
                    </a:prstGeom>
                    <a:noFill/>
                    <a:ln>
                      <a:noFill/>
                    </a:ln>
                  </pic:spPr>
                </pic:pic>
              </a:graphicData>
            </a:graphic>
          </wp:inline>
        </w:drawing>
      </w:r>
    </w:p>
    <w:p w14:paraId="0DC95093" w14:textId="7E55C0FC" w:rsidR="0016080C" w:rsidRPr="00821D63" w:rsidRDefault="00821D63" w:rsidP="00821D63">
      <w:pPr>
        <w:pStyle w:val="Sinespaciado"/>
        <w:spacing w:line="276" w:lineRule="auto"/>
        <w:jc w:val="center"/>
        <w:rPr>
          <w:rFonts w:asciiTheme="majorHAnsi" w:hAnsiTheme="majorHAnsi" w:cs="Open Sans"/>
          <w:sz w:val="48"/>
          <w:szCs w:val="28"/>
        </w:rPr>
      </w:pPr>
      <w:r w:rsidRPr="00821D63">
        <w:rPr>
          <w:rFonts w:asciiTheme="majorHAnsi" w:hAnsiTheme="majorHAnsi" w:cs="Open Sans"/>
          <w:sz w:val="48"/>
          <w:szCs w:val="28"/>
        </w:rPr>
        <w:t>Universidad Internacional de La Rioja</w:t>
      </w:r>
    </w:p>
    <w:p w14:paraId="3671F587" w14:textId="66CA809C" w:rsidR="005B3AB6" w:rsidRPr="00821D63" w:rsidRDefault="005B3AB6" w:rsidP="005B3AB6">
      <w:pPr>
        <w:pStyle w:val="Sinespaciado"/>
        <w:spacing w:line="276" w:lineRule="auto"/>
        <w:jc w:val="center"/>
        <w:rPr>
          <w:rFonts w:asciiTheme="majorHAnsi" w:hAnsiTheme="majorHAnsi" w:cs="Open Sans"/>
          <w:sz w:val="40"/>
          <w:szCs w:val="28"/>
        </w:rPr>
      </w:pPr>
      <w:r w:rsidRPr="005B3AB6">
        <w:rPr>
          <w:rFonts w:asciiTheme="majorHAnsi" w:hAnsiTheme="majorHAnsi" w:cs="Open Sans"/>
          <w:sz w:val="40"/>
          <w:szCs w:val="28"/>
        </w:rPr>
        <w:t>Escuela Superior de Ingeniería y</w:t>
      </w:r>
      <w:r w:rsidR="006139F9">
        <w:rPr>
          <w:rFonts w:asciiTheme="majorHAnsi" w:hAnsiTheme="majorHAnsi" w:cs="Open Sans"/>
          <w:sz w:val="40"/>
          <w:szCs w:val="28"/>
        </w:rPr>
        <w:t xml:space="preserve"> </w:t>
      </w:r>
      <w:r w:rsidRPr="005B3AB6">
        <w:rPr>
          <w:rFonts w:asciiTheme="majorHAnsi" w:hAnsiTheme="majorHAnsi" w:cs="Open Sans"/>
          <w:sz w:val="40"/>
          <w:szCs w:val="28"/>
        </w:rPr>
        <w:t>Tecnología</w:t>
      </w:r>
    </w:p>
    <w:p w14:paraId="62ED148A" w14:textId="32640DEB" w:rsidR="00821D63" w:rsidRDefault="00821D63" w:rsidP="00821D63">
      <w:pPr>
        <w:pStyle w:val="Sinespaciado"/>
        <w:spacing w:line="276" w:lineRule="auto"/>
        <w:jc w:val="center"/>
        <w:rPr>
          <w:rFonts w:asciiTheme="minorHAnsi" w:hAnsiTheme="minorHAnsi" w:cs="Tahoma"/>
          <w:sz w:val="40"/>
          <w:szCs w:val="28"/>
        </w:rPr>
      </w:pPr>
    </w:p>
    <w:p w14:paraId="4376B2C2" w14:textId="1FAD4F31" w:rsidR="00FC4A7B" w:rsidRDefault="00FC4A7B" w:rsidP="00821D63">
      <w:pPr>
        <w:pStyle w:val="Sinespaciado"/>
        <w:spacing w:line="276" w:lineRule="auto"/>
        <w:jc w:val="center"/>
        <w:rPr>
          <w:rFonts w:asciiTheme="minorHAnsi" w:hAnsiTheme="minorHAnsi" w:cs="Tahoma"/>
          <w:sz w:val="40"/>
          <w:szCs w:val="28"/>
        </w:rPr>
      </w:pPr>
    </w:p>
    <w:p w14:paraId="56C3CC49" w14:textId="30810348" w:rsidR="00FC4A7B" w:rsidRDefault="00FC4A7B" w:rsidP="00821D63">
      <w:pPr>
        <w:pStyle w:val="Sinespaciado"/>
        <w:spacing w:line="276" w:lineRule="auto"/>
        <w:jc w:val="center"/>
        <w:rPr>
          <w:rFonts w:asciiTheme="minorHAnsi" w:hAnsiTheme="minorHAnsi" w:cs="Tahoma"/>
          <w:sz w:val="40"/>
          <w:szCs w:val="28"/>
        </w:rPr>
      </w:pPr>
    </w:p>
    <w:p w14:paraId="6067B72C" w14:textId="77777777" w:rsidR="00FC4A7B" w:rsidRDefault="00FC4A7B" w:rsidP="00821D63">
      <w:pPr>
        <w:pStyle w:val="Sinespaciado"/>
        <w:spacing w:line="276" w:lineRule="auto"/>
        <w:jc w:val="center"/>
        <w:rPr>
          <w:rFonts w:asciiTheme="minorHAnsi" w:hAnsiTheme="minorHAnsi" w:cs="Tahoma"/>
          <w:sz w:val="40"/>
          <w:szCs w:val="28"/>
        </w:rPr>
      </w:pPr>
    </w:p>
    <w:p w14:paraId="271AF0C7" w14:textId="0AE254E7" w:rsidR="00336EA6" w:rsidRDefault="00821D63" w:rsidP="00821D63">
      <w:pPr>
        <w:pStyle w:val="Sinespaciado"/>
        <w:spacing w:line="276" w:lineRule="auto"/>
        <w:jc w:val="center"/>
        <w:rPr>
          <w:rFonts w:asciiTheme="minorHAnsi" w:hAnsiTheme="minorHAnsi" w:cs="Tahoma"/>
          <w:color w:val="0098CD"/>
          <w:sz w:val="52"/>
          <w:szCs w:val="28"/>
        </w:rPr>
      </w:pPr>
      <w:r w:rsidRPr="00336EA6">
        <w:rPr>
          <w:rFonts w:asciiTheme="majorHAnsi" w:hAnsiTheme="majorHAnsi" w:cs="Tahoma"/>
          <w:sz w:val="36"/>
          <w:szCs w:val="28"/>
        </w:rPr>
        <w:t xml:space="preserve">Máster </w:t>
      </w:r>
      <w:r w:rsidR="00336EA6" w:rsidRPr="00336EA6">
        <w:rPr>
          <w:rFonts w:asciiTheme="majorHAnsi" w:hAnsiTheme="majorHAnsi" w:cs="Tahoma"/>
          <w:sz w:val="36"/>
          <w:szCs w:val="28"/>
        </w:rPr>
        <w:t xml:space="preserve">Universitario en Análisis y Visualización de Datos </w:t>
      </w:r>
      <w:r w:rsidR="006139F9">
        <w:rPr>
          <w:rFonts w:asciiTheme="majorHAnsi" w:hAnsiTheme="majorHAnsi" w:cs="Tahoma"/>
          <w:sz w:val="36"/>
          <w:szCs w:val="28"/>
        </w:rPr>
        <w:t>Masivos/ Visual Analytics and Big Data</w:t>
      </w:r>
    </w:p>
    <w:p w14:paraId="6D71EAEA" w14:textId="38EB1785" w:rsidR="0016080C" w:rsidRPr="005F72EA" w:rsidRDefault="00392EEA" w:rsidP="005F72EA">
      <w:pPr>
        <w:pStyle w:val="Sinespaciado"/>
        <w:spacing w:line="276" w:lineRule="auto"/>
        <w:jc w:val="center"/>
        <w:rPr>
          <w:rFonts w:asciiTheme="minorHAnsi" w:hAnsiTheme="minorHAnsi" w:cs="Tahoma"/>
          <w:sz w:val="52"/>
          <w:szCs w:val="28"/>
        </w:rPr>
      </w:pPr>
      <w:r>
        <w:rPr>
          <w:rFonts w:asciiTheme="minorHAnsi" w:hAnsiTheme="minorHAnsi" w:cs="Tahoma"/>
          <w:color w:val="0098CD"/>
          <w:sz w:val="52"/>
          <w:szCs w:val="28"/>
        </w:rPr>
        <w:t xml:space="preserve">Biker: </w:t>
      </w:r>
      <w:r w:rsidR="0096151F">
        <w:rPr>
          <w:rFonts w:asciiTheme="minorHAnsi" w:hAnsiTheme="minorHAnsi" w:cs="Tahoma"/>
          <w:color w:val="0098CD"/>
          <w:sz w:val="52"/>
          <w:szCs w:val="28"/>
        </w:rPr>
        <w:t xml:space="preserve">un innovador sistema de análisis de datos sobre el ciclismo </w:t>
      </w:r>
      <w:r w:rsidR="00D21AAF">
        <w:rPr>
          <w:rFonts w:asciiTheme="minorHAnsi" w:hAnsiTheme="minorHAnsi" w:cs="Tahoma"/>
          <w:color w:val="0098CD"/>
          <w:sz w:val="52"/>
          <w:szCs w:val="28"/>
        </w:rPr>
        <w:t>en el</w:t>
      </w:r>
      <w:r w:rsidR="005F72EA">
        <w:rPr>
          <w:rFonts w:asciiTheme="minorHAnsi" w:hAnsiTheme="minorHAnsi" w:cs="Tahoma"/>
          <w:color w:val="0098CD"/>
          <w:sz w:val="52"/>
          <w:szCs w:val="28"/>
        </w:rPr>
        <w:t xml:space="preserve"> País Vasco</w:t>
      </w:r>
    </w:p>
    <w:p w14:paraId="39BFED55" w14:textId="1300B8A3" w:rsidR="0016080C" w:rsidRDefault="0016080C" w:rsidP="006403BD">
      <w:pPr>
        <w:rPr>
          <w:lang w:eastAsia="en-US"/>
        </w:rPr>
      </w:pPr>
    </w:p>
    <w:p w14:paraId="1DB80821" w14:textId="08F166BC" w:rsidR="0016080C" w:rsidRDefault="0016080C" w:rsidP="006403BD">
      <w:pPr>
        <w:rPr>
          <w:lang w:eastAsia="en-US"/>
        </w:rPr>
      </w:pPr>
    </w:p>
    <w:p w14:paraId="4F7BA5B3" w14:textId="00A6A402" w:rsidR="00CA0785" w:rsidRDefault="00CA0785" w:rsidP="006403BD">
      <w:pPr>
        <w:rPr>
          <w:lang w:eastAsia="en-US"/>
        </w:rPr>
      </w:pPr>
      <w:r>
        <w:rPr>
          <w:lang w:eastAsia="en-US"/>
        </w:rPr>
        <w:tab/>
      </w: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4683"/>
        <w:gridCol w:w="3830"/>
      </w:tblGrid>
      <w:tr w:rsidR="001C4EA4" w:rsidRPr="00CA0785" w14:paraId="4878D15C" w14:textId="77777777" w:rsidTr="000757FF">
        <w:tc>
          <w:tcPr>
            <w:tcW w:w="4683" w:type="dxa"/>
            <w:vAlign w:val="center"/>
          </w:tcPr>
          <w:p w14:paraId="03508D4B"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rabajo fin de estudio presentado por:</w:t>
            </w:r>
          </w:p>
        </w:tc>
        <w:tc>
          <w:tcPr>
            <w:tcW w:w="3830" w:type="dxa"/>
            <w:vAlign w:val="center"/>
          </w:tcPr>
          <w:p w14:paraId="44493B68" w14:textId="41D9E4B3" w:rsidR="001C4EA4" w:rsidRPr="00EF3680" w:rsidRDefault="009C2EA7"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Iker Sebastián Pérez</w:t>
            </w:r>
          </w:p>
        </w:tc>
      </w:tr>
      <w:tr w:rsidR="001C4EA4" w:rsidRPr="00CA0785" w14:paraId="16305541" w14:textId="77777777" w:rsidTr="000757FF">
        <w:tc>
          <w:tcPr>
            <w:tcW w:w="4683" w:type="dxa"/>
            <w:vAlign w:val="center"/>
          </w:tcPr>
          <w:p w14:paraId="5E049953"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ipo de trabajo:</w:t>
            </w:r>
          </w:p>
        </w:tc>
        <w:tc>
          <w:tcPr>
            <w:tcW w:w="3830" w:type="dxa"/>
            <w:vAlign w:val="center"/>
          </w:tcPr>
          <w:p w14:paraId="717AFC5C" w14:textId="3C607655" w:rsidR="001C4EA4" w:rsidRPr="00EF3680" w:rsidRDefault="00C25BBD"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Desarrollo Software</w:t>
            </w:r>
          </w:p>
        </w:tc>
      </w:tr>
      <w:tr w:rsidR="001C4EA4" w:rsidRPr="00CA0785" w14:paraId="41A229E9" w14:textId="77777777" w:rsidTr="000757FF">
        <w:tc>
          <w:tcPr>
            <w:tcW w:w="4683" w:type="dxa"/>
            <w:vAlign w:val="center"/>
          </w:tcPr>
          <w:p w14:paraId="19B201E3"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Director/a:</w:t>
            </w:r>
          </w:p>
        </w:tc>
        <w:tc>
          <w:tcPr>
            <w:tcW w:w="3830" w:type="dxa"/>
            <w:vAlign w:val="center"/>
          </w:tcPr>
          <w:p w14:paraId="5CFF1A55" w14:textId="473B6713" w:rsidR="001C4EA4" w:rsidRPr="00EF3680" w:rsidRDefault="00786945"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Henry Eduardo Baquero Vega</w:t>
            </w:r>
          </w:p>
        </w:tc>
      </w:tr>
      <w:tr w:rsidR="001C4EA4" w:rsidRPr="00CA0785" w14:paraId="4E825087" w14:textId="77777777" w:rsidTr="000757FF">
        <w:tc>
          <w:tcPr>
            <w:tcW w:w="4683" w:type="dxa"/>
            <w:vAlign w:val="center"/>
          </w:tcPr>
          <w:p w14:paraId="12742576"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Fecha:</w:t>
            </w:r>
          </w:p>
        </w:tc>
        <w:tc>
          <w:tcPr>
            <w:tcW w:w="3830" w:type="dxa"/>
            <w:vAlign w:val="center"/>
          </w:tcPr>
          <w:p w14:paraId="0CCDCEC7" w14:textId="63CBF931" w:rsidR="001C4EA4" w:rsidRPr="00EF3680" w:rsidRDefault="001C4EA4" w:rsidP="000757FF">
            <w:pPr>
              <w:pStyle w:val="Sinespaciado"/>
              <w:spacing w:line="276" w:lineRule="auto"/>
              <w:rPr>
                <w:rFonts w:asciiTheme="majorHAnsi" w:hAnsiTheme="majorHAnsi" w:cs="Tahoma"/>
                <w:sz w:val="24"/>
                <w:szCs w:val="28"/>
              </w:rPr>
            </w:pPr>
          </w:p>
        </w:tc>
      </w:tr>
    </w:tbl>
    <w:p w14:paraId="5A1FFC3E" w14:textId="7FC13AA7" w:rsidR="008544B8" w:rsidRDefault="008544B8" w:rsidP="006403BD">
      <w:pPr>
        <w:pStyle w:val="Ttulondices"/>
      </w:pPr>
      <w:r w:rsidRPr="00034DA4">
        <w:rPr>
          <w:szCs w:val="22"/>
        </w:rPr>
        <w:br w:type="page"/>
      </w:r>
      <w:r w:rsidR="00D92F3B">
        <w:lastRenderedPageBreak/>
        <w:t xml:space="preserve">Resumen </w:t>
      </w:r>
    </w:p>
    <w:p w14:paraId="47D93F5C" w14:textId="61F2F3A4" w:rsidR="00D21AAF" w:rsidRDefault="00D21AAF" w:rsidP="005A1CF6">
      <w:pPr>
        <w:rPr>
          <w:lang w:eastAsia="en-US"/>
        </w:rPr>
      </w:pPr>
      <w:r>
        <w:rPr>
          <w:lang w:eastAsia="en-US"/>
        </w:rPr>
        <w:t xml:space="preserve">La continua evolución </w:t>
      </w:r>
      <w:r w:rsidR="001815B6">
        <w:rPr>
          <w:lang w:eastAsia="en-US"/>
        </w:rPr>
        <w:t>en las</w:t>
      </w:r>
      <w:r>
        <w:rPr>
          <w:lang w:eastAsia="en-US"/>
        </w:rPr>
        <w:t xml:space="preserve"> tecnologías de la información ha </w:t>
      </w:r>
      <w:r w:rsidR="00392EEA">
        <w:rPr>
          <w:lang w:eastAsia="en-US"/>
        </w:rPr>
        <w:t>posicionado</w:t>
      </w:r>
      <w:r>
        <w:rPr>
          <w:lang w:eastAsia="en-US"/>
        </w:rPr>
        <w:t xml:space="preserve"> </w:t>
      </w:r>
      <w:r w:rsidR="00392EEA">
        <w:rPr>
          <w:lang w:eastAsia="en-US"/>
        </w:rPr>
        <w:t>los</w:t>
      </w:r>
      <w:r>
        <w:rPr>
          <w:lang w:eastAsia="en-US"/>
        </w:rPr>
        <w:t xml:space="preserve"> dato</w:t>
      </w:r>
      <w:r w:rsidR="00392EEA">
        <w:rPr>
          <w:lang w:eastAsia="en-US"/>
        </w:rPr>
        <w:t>s</w:t>
      </w:r>
      <w:r>
        <w:rPr>
          <w:lang w:eastAsia="en-US"/>
        </w:rPr>
        <w:t xml:space="preserve"> como </w:t>
      </w:r>
      <w:r w:rsidR="006A5F9B">
        <w:rPr>
          <w:lang w:eastAsia="en-US"/>
        </w:rPr>
        <w:t>epicentro</w:t>
      </w:r>
      <w:r>
        <w:rPr>
          <w:lang w:eastAsia="en-US"/>
        </w:rPr>
        <w:t xml:space="preserve"> de </w:t>
      </w:r>
      <w:r w:rsidR="00392EEA">
        <w:rPr>
          <w:lang w:eastAsia="en-US"/>
        </w:rPr>
        <w:t>numerosos</w:t>
      </w:r>
      <w:r>
        <w:rPr>
          <w:lang w:eastAsia="en-US"/>
        </w:rPr>
        <w:t xml:space="preserve"> ámbito</w:t>
      </w:r>
      <w:r w:rsidR="00392EEA">
        <w:rPr>
          <w:lang w:eastAsia="en-US"/>
        </w:rPr>
        <w:t>s</w:t>
      </w:r>
      <w:r>
        <w:rPr>
          <w:lang w:eastAsia="en-US"/>
        </w:rPr>
        <w:t xml:space="preserve"> de la sociedad. Desde su recogida </w:t>
      </w:r>
      <w:r w:rsidR="001815B6">
        <w:rPr>
          <w:lang w:eastAsia="en-US"/>
        </w:rPr>
        <w:t xml:space="preserve">y limpieza </w:t>
      </w:r>
      <w:r>
        <w:rPr>
          <w:lang w:eastAsia="en-US"/>
        </w:rPr>
        <w:t xml:space="preserve">hasta </w:t>
      </w:r>
      <w:r w:rsidR="001815B6">
        <w:rPr>
          <w:lang w:eastAsia="en-US"/>
        </w:rPr>
        <w:t>la</w:t>
      </w:r>
      <w:r>
        <w:rPr>
          <w:lang w:eastAsia="en-US"/>
        </w:rPr>
        <w:t xml:space="preserve"> </w:t>
      </w:r>
      <w:r w:rsidR="001815B6">
        <w:rPr>
          <w:lang w:eastAsia="en-US"/>
        </w:rPr>
        <w:t>aplicación</w:t>
      </w:r>
      <w:r>
        <w:rPr>
          <w:lang w:eastAsia="en-US"/>
        </w:rPr>
        <w:t xml:space="preserve"> de sus </w:t>
      </w:r>
      <w:r w:rsidR="001A17A3">
        <w:rPr>
          <w:lang w:eastAsia="en-US"/>
        </w:rPr>
        <w:t>más novedosas</w:t>
      </w:r>
      <w:r>
        <w:rPr>
          <w:lang w:eastAsia="en-US"/>
        </w:rPr>
        <w:t xml:space="preserve"> técnicas de </w:t>
      </w:r>
      <w:r w:rsidR="001815B6">
        <w:t>Inteligencia Artificial (IA)</w:t>
      </w:r>
      <w:r>
        <w:rPr>
          <w:lang w:eastAsia="en-US"/>
        </w:rPr>
        <w:t xml:space="preserve">, el dato </w:t>
      </w:r>
      <w:r w:rsidR="001A17A3">
        <w:rPr>
          <w:lang w:eastAsia="en-US"/>
        </w:rPr>
        <w:t>continúa</w:t>
      </w:r>
      <w:r>
        <w:rPr>
          <w:lang w:eastAsia="en-US"/>
        </w:rPr>
        <w:t xml:space="preserve"> aportando innumerables ventajas a aquellos quienes lo usan en mayor o menor medida.</w:t>
      </w:r>
      <w:r w:rsidR="001A17A3">
        <w:rPr>
          <w:lang w:eastAsia="en-US"/>
        </w:rPr>
        <w:t xml:space="preserve"> No obstante, ninguna de estas </w:t>
      </w:r>
      <w:r w:rsidR="001815B6">
        <w:rPr>
          <w:lang w:eastAsia="en-US"/>
        </w:rPr>
        <w:t>fases del ciclo de vida de</w:t>
      </w:r>
      <w:r w:rsidR="001A01E9">
        <w:rPr>
          <w:lang w:eastAsia="en-US"/>
        </w:rPr>
        <w:t xml:space="preserve"> </w:t>
      </w:r>
      <w:r w:rsidR="001815B6">
        <w:rPr>
          <w:lang w:eastAsia="en-US"/>
        </w:rPr>
        <w:t>l</w:t>
      </w:r>
      <w:r w:rsidR="001A01E9">
        <w:rPr>
          <w:lang w:eastAsia="en-US"/>
        </w:rPr>
        <w:t>os</w:t>
      </w:r>
      <w:r w:rsidR="001815B6">
        <w:rPr>
          <w:lang w:eastAsia="en-US"/>
        </w:rPr>
        <w:t xml:space="preserve"> dato</w:t>
      </w:r>
      <w:r w:rsidR="001A01E9">
        <w:rPr>
          <w:lang w:eastAsia="en-US"/>
        </w:rPr>
        <w:t>s ha tenido tanto impacto en los últimos años como la visualización de datos.</w:t>
      </w:r>
      <w:r w:rsidR="001A17A3">
        <w:rPr>
          <w:lang w:eastAsia="en-US"/>
        </w:rPr>
        <w:t xml:space="preserve"> </w:t>
      </w:r>
    </w:p>
    <w:p w14:paraId="5AC85169" w14:textId="27A38947" w:rsidR="006A5F9B" w:rsidRDefault="002259F5" w:rsidP="005A1CF6">
      <w:pPr>
        <w:rPr>
          <w:lang w:eastAsia="en-US"/>
        </w:rPr>
      </w:pPr>
      <w:r>
        <w:rPr>
          <w:lang w:eastAsia="en-US"/>
        </w:rPr>
        <w:t>Es l</w:t>
      </w:r>
      <w:r w:rsidR="006A5F9B">
        <w:rPr>
          <w:lang w:eastAsia="en-US"/>
        </w:rPr>
        <w:t xml:space="preserve">a visualización de los datos </w:t>
      </w:r>
      <w:r>
        <w:rPr>
          <w:lang w:eastAsia="en-US"/>
        </w:rPr>
        <w:t xml:space="preserve">la que </w:t>
      </w:r>
      <w:r w:rsidR="006A5F9B">
        <w:rPr>
          <w:lang w:eastAsia="en-US"/>
        </w:rPr>
        <w:t xml:space="preserve">ha aumentado </w:t>
      </w:r>
      <w:r w:rsidR="001815B6">
        <w:rPr>
          <w:lang w:eastAsia="en-US"/>
        </w:rPr>
        <w:t xml:space="preserve">su uso </w:t>
      </w:r>
      <w:r w:rsidR="006A5F9B">
        <w:rPr>
          <w:lang w:eastAsia="en-US"/>
        </w:rPr>
        <w:t>exponencialmente</w:t>
      </w:r>
      <w:r w:rsidR="00F874A3">
        <w:rPr>
          <w:lang w:eastAsia="en-US"/>
        </w:rPr>
        <w:t>, e</w:t>
      </w:r>
      <w:r w:rsidR="001815B6">
        <w:rPr>
          <w:lang w:eastAsia="en-US"/>
        </w:rPr>
        <w:t xml:space="preserve">ntre otros factores, </w:t>
      </w:r>
      <w:r w:rsidR="00F874A3">
        <w:rPr>
          <w:lang w:eastAsia="en-US"/>
        </w:rPr>
        <w:t>debido a</w:t>
      </w:r>
      <w:r w:rsidR="001815B6">
        <w:rPr>
          <w:lang w:eastAsia="en-US"/>
        </w:rPr>
        <w:t xml:space="preserve"> la aparición de </w:t>
      </w:r>
      <w:r w:rsidR="00F874A3">
        <w:rPr>
          <w:lang w:eastAsia="en-US"/>
        </w:rPr>
        <w:t xml:space="preserve">diversas </w:t>
      </w:r>
      <w:r w:rsidR="001815B6">
        <w:rPr>
          <w:lang w:eastAsia="en-US"/>
        </w:rPr>
        <w:t>herramientas dedicadas a esta finalidad</w:t>
      </w:r>
      <w:r w:rsidR="00F874A3">
        <w:rPr>
          <w:lang w:eastAsia="en-US"/>
        </w:rPr>
        <w:t xml:space="preserve">. </w:t>
      </w:r>
      <w:r w:rsidR="001A01E9">
        <w:rPr>
          <w:lang w:eastAsia="en-US"/>
        </w:rPr>
        <w:t>Estas</w:t>
      </w:r>
      <w:r w:rsidR="00F874A3">
        <w:rPr>
          <w:lang w:eastAsia="en-US"/>
        </w:rPr>
        <w:t xml:space="preserve"> herramientas destacan por su alta usabilidad y su intuitiva interfaz, lo que las hace accesibles y fáciles de integrar </w:t>
      </w:r>
      <w:r>
        <w:rPr>
          <w:lang w:eastAsia="en-US"/>
        </w:rPr>
        <w:t xml:space="preserve">en los sistemas </w:t>
      </w:r>
      <w:r w:rsidR="00381D74">
        <w:rPr>
          <w:lang w:eastAsia="en-US"/>
        </w:rPr>
        <w:t xml:space="preserve">ya </w:t>
      </w:r>
      <w:r>
        <w:rPr>
          <w:lang w:eastAsia="en-US"/>
        </w:rPr>
        <w:t>existentes</w:t>
      </w:r>
      <w:r w:rsidR="00F874A3">
        <w:rPr>
          <w:lang w:eastAsia="en-US"/>
        </w:rPr>
        <w:t>.</w:t>
      </w:r>
    </w:p>
    <w:p w14:paraId="1CB8C228" w14:textId="3F3F7A01" w:rsidR="008853F6" w:rsidRDefault="008853F6" w:rsidP="005A1CF6">
      <w:pPr>
        <w:rPr>
          <w:lang w:eastAsia="en-US"/>
        </w:rPr>
      </w:pPr>
      <w:r>
        <w:rPr>
          <w:lang w:eastAsia="en-US"/>
        </w:rPr>
        <w:t>E</w:t>
      </w:r>
      <w:r w:rsidR="002259F5">
        <w:rPr>
          <w:lang w:eastAsia="en-US"/>
        </w:rPr>
        <w:t>n e</w:t>
      </w:r>
      <w:r>
        <w:rPr>
          <w:lang w:eastAsia="en-US"/>
        </w:rPr>
        <w:t>ste proyecto</w:t>
      </w:r>
      <w:r w:rsidR="002259F5">
        <w:rPr>
          <w:lang w:eastAsia="en-US"/>
        </w:rPr>
        <w:t>, se</w:t>
      </w:r>
      <w:r>
        <w:rPr>
          <w:lang w:eastAsia="en-US"/>
        </w:rPr>
        <w:t xml:space="preserve"> lleva a la pr</w:t>
      </w:r>
      <w:r w:rsidR="002259F5">
        <w:rPr>
          <w:lang w:eastAsia="en-US"/>
        </w:rPr>
        <w:t>á</w:t>
      </w:r>
      <w:r>
        <w:rPr>
          <w:lang w:eastAsia="en-US"/>
        </w:rPr>
        <w:t>ctica el ciclo de vida completo de los datos</w:t>
      </w:r>
      <w:r w:rsidR="00A04B95">
        <w:rPr>
          <w:lang w:eastAsia="en-US"/>
        </w:rPr>
        <w:t xml:space="preserve">. Dicho proceso se inicia con </w:t>
      </w:r>
      <w:r w:rsidR="002259F5">
        <w:rPr>
          <w:lang w:eastAsia="en-US"/>
        </w:rPr>
        <w:t>la</w:t>
      </w:r>
      <w:r w:rsidR="00A04B95">
        <w:rPr>
          <w:lang w:eastAsia="en-US"/>
        </w:rPr>
        <w:t xml:space="preserve"> recogida</w:t>
      </w:r>
      <w:r w:rsidR="002259F5">
        <w:rPr>
          <w:lang w:eastAsia="en-US"/>
        </w:rPr>
        <w:t xml:space="preserve"> de datos a través de </w:t>
      </w:r>
      <w:r w:rsidR="002259F5">
        <w:t>interfaces de programación de aplicaciones (APIs)</w:t>
      </w:r>
      <w:r w:rsidR="002259F5">
        <w:rPr>
          <w:lang w:eastAsia="en-US"/>
        </w:rPr>
        <w:t xml:space="preserve">. </w:t>
      </w:r>
      <w:r>
        <w:rPr>
          <w:lang w:eastAsia="en-US"/>
        </w:rPr>
        <w:t xml:space="preserve"> </w:t>
      </w:r>
      <w:r w:rsidR="00D122BB">
        <w:rPr>
          <w:lang w:eastAsia="en-US"/>
        </w:rPr>
        <w:t>Con los datos recogidos, se lleva a cabo l</w:t>
      </w:r>
      <w:r w:rsidR="002259F5">
        <w:rPr>
          <w:lang w:eastAsia="en-US"/>
        </w:rPr>
        <w:t>a</w:t>
      </w:r>
      <w:r w:rsidR="00A04B95">
        <w:rPr>
          <w:lang w:eastAsia="en-US"/>
        </w:rPr>
        <w:t xml:space="preserve"> etapa de</w:t>
      </w:r>
      <w:r>
        <w:rPr>
          <w:lang w:eastAsia="en-US"/>
        </w:rPr>
        <w:t xml:space="preserve"> limpieza y procesamiento</w:t>
      </w:r>
      <w:r w:rsidR="00703325">
        <w:rPr>
          <w:lang w:eastAsia="en-US"/>
        </w:rPr>
        <w:t xml:space="preserve"> para posteriormente almacenar dichos datos</w:t>
      </w:r>
      <w:r w:rsidR="00A04B95">
        <w:rPr>
          <w:lang w:eastAsia="en-US"/>
        </w:rPr>
        <w:t xml:space="preserve">. </w:t>
      </w:r>
      <w:r w:rsidR="00703325">
        <w:rPr>
          <w:lang w:eastAsia="en-US"/>
        </w:rPr>
        <w:t>Seguidamente</w:t>
      </w:r>
      <w:r w:rsidR="00A04B95">
        <w:rPr>
          <w:lang w:eastAsia="en-US"/>
        </w:rPr>
        <w:t>, se</w:t>
      </w:r>
      <w:r>
        <w:rPr>
          <w:lang w:eastAsia="en-US"/>
        </w:rPr>
        <w:t xml:space="preserve"> aplican técnicas de IA</w:t>
      </w:r>
      <w:r w:rsidR="00D122BB">
        <w:rPr>
          <w:lang w:eastAsia="en-US"/>
        </w:rPr>
        <w:t xml:space="preserve"> como regresiones o redes neuronales, las cuales s</w:t>
      </w:r>
      <w:r w:rsidR="00CB0F4A">
        <w:rPr>
          <w:lang w:eastAsia="en-US"/>
        </w:rPr>
        <w:t xml:space="preserve">on </w:t>
      </w:r>
      <w:r>
        <w:rPr>
          <w:lang w:eastAsia="en-US"/>
        </w:rPr>
        <w:t>necesarias para la obtención de información</w:t>
      </w:r>
      <w:r w:rsidR="00A04B95">
        <w:rPr>
          <w:lang w:eastAsia="en-US"/>
        </w:rPr>
        <w:t xml:space="preserve"> relevante para el usuario final. Finalmente, se culmina</w:t>
      </w:r>
      <w:r w:rsidR="00D122BB">
        <w:rPr>
          <w:lang w:eastAsia="en-US"/>
        </w:rPr>
        <w:t xml:space="preserve"> el ciclo</w:t>
      </w:r>
      <w:r w:rsidR="00A04B95">
        <w:rPr>
          <w:lang w:eastAsia="en-US"/>
        </w:rPr>
        <w:t xml:space="preserve"> con la visualización de la información obtenida, permitiendo al usuario convertir </w:t>
      </w:r>
      <w:r w:rsidR="00D122BB">
        <w:rPr>
          <w:lang w:eastAsia="en-US"/>
        </w:rPr>
        <w:t>la</w:t>
      </w:r>
      <w:r w:rsidR="00A04B95">
        <w:rPr>
          <w:lang w:eastAsia="en-US"/>
        </w:rPr>
        <w:t xml:space="preserve"> información </w:t>
      </w:r>
      <w:r w:rsidR="00D122BB">
        <w:rPr>
          <w:lang w:eastAsia="en-US"/>
        </w:rPr>
        <w:t xml:space="preserve">presentada </w:t>
      </w:r>
      <w:r w:rsidR="00A04B95">
        <w:rPr>
          <w:lang w:eastAsia="en-US"/>
        </w:rPr>
        <w:t>en conocimiento.</w:t>
      </w:r>
    </w:p>
    <w:p w14:paraId="1FC68222" w14:textId="3BB90188" w:rsidR="006E42C4" w:rsidRDefault="00D122BB" w:rsidP="005A1CF6">
      <w:pPr>
        <w:rPr>
          <w:lang w:eastAsia="en-US"/>
        </w:rPr>
      </w:pPr>
      <w:r>
        <w:rPr>
          <w:lang w:eastAsia="en-US"/>
        </w:rPr>
        <w:t>La razón principal para la realización de este proyecto es el poder aplicar en un entorno real el ciclo de vida de un conjunto de datos al completo, desde su recogida hasta su visualización. Con ello, se podrá comprender el potencial de cada fase, así como el de las herramientas utilizadas, desde un punto de vista totalmente práctico.</w:t>
      </w:r>
    </w:p>
    <w:p w14:paraId="6C292D97" w14:textId="02B02DB7" w:rsidR="00DB67DA" w:rsidRPr="001A01E9" w:rsidRDefault="00DB67DA" w:rsidP="00DB67DA">
      <w:pPr>
        <w:rPr>
          <w:lang w:eastAsia="en-US"/>
        </w:rPr>
      </w:pPr>
      <w:r w:rsidRPr="00ED1546">
        <w:rPr>
          <w:b/>
          <w:lang w:eastAsia="en-US"/>
        </w:rPr>
        <w:t>Palabras clave:</w:t>
      </w:r>
      <w:r w:rsidRPr="001C2FB3">
        <w:rPr>
          <w:lang w:eastAsia="en-US"/>
        </w:rPr>
        <w:t xml:space="preserve"> </w:t>
      </w:r>
      <w:r w:rsidR="00FB6F23">
        <w:rPr>
          <w:lang w:eastAsia="en-US"/>
        </w:rPr>
        <w:t>Ciclo de vida del dato</w:t>
      </w:r>
      <w:r w:rsidR="001A01E9">
        <w:rPr>
          <w:lang w:eastAsia="en-US"/>
        </w:rPr>
        <w:t>,</w:t>
      </w:r>
      <w:r w:rsidR="00FB6F23">
        <w:rPr>
          <w:lang w:eastAsia="en-US"/>
        </w:rPr>
        <w:t xml:space="preserve"> </w:t>
      </w:r>
      <w:r w:rsidR="001A01E9">
        <w:rPr>
          <w:lang w:eastAsia="en-US"/>
        </w:rPr>
        <w:t>r</w:t>
      </w:r>
      <w:r w:rsidR="00FB6F23">
        <w:rPr>
          <w:lang w:eastAsia="en-US"/>
        </w:rPr>
        <w:t>eco</w:t>
      </w:r>
      <w:r w:rsidR="00D122BB">
        <w:rPr>
          <w:lang w:eastAsia="en-US"/>
        </w:rPr>
        <w:t>gida de datos</w:t>
      </w:r>
      <w:r w:rsidR="001A01E9">
        <w:rPr>
          <w:lang w:eastAsia="en-US"/>
        </w:rPr>
        <w:t>, g</w:t>
      </w:r>
      <w:r w:rsidR="00F67C10">
        <w:rPr>
          <w:lang w:eastAsia="en-US"/>
        </w:rPr>
        <w:t>estión de datos</w:t>
      </w:r>
      <w:r w:rsidR="001A01E9">
        <w:rPr>
          <w:lang w:eastAsia="en-US"/>
        </w:rPr>
        <w:t>, a</w:t>
      </w:r>
      <w:r w:rsidR="00FB6F23" w:rsidRPr="001A01E9">
        <w:rPr>
          <w:lang w:eastAsia="en-US"/>
        </w:rPr>
        <w:t>nálisis</w:t>
      </w:r>
      <w:r w:rsidR="00D122BB" w:rsidRPr="001A01E9">
        <w:rPr>
          <w:lang w:eastAsia="en-US"/>
        </w:rPr>
        <w:t xml:space="preserve"> de datos</w:t>
      </w:r>
      <w:r w:rsidR="001A01E9">
        <w:rPr>
          <w:lang w:eastAsia="en-US"/>
        </w:rPr>
        <w:t>, v</w:t>
      </w:r>
      <w:r w:rsidR="00FB6F23" w:rsidRPr="001A01E9">
        <w:rPr>
          <w:lang w:eastAsia="en-US"/>
        </w:rPr>
        <w:t>isualización</w:t>
      </w:r>
      <w:r w:rsidR="00D122BB" w:rsidRPr="001A01E9">
        <w:rPr>
          <w:lang w:eastAsia="en-US"/>
        </w:rPr>
        <w:t xml:space="preserve"> de datos</w:t>
      </w:r>
      <w:r w:rsidR="00FB6F23" w:rsidRPr="001A01E9">
        <w:rPr>
          <w:lang w:eastAsia="en-US"/>
        </w:rPr>
        <w:t>.</w:t>
      </w:r>
    </w:p>
    <w:p w14:paraId="08B78616" w14:textId="451F0E3A" w:rsidR="008544B8" w:rsidRPr="001A01E9" w:rsidRDefault="008544B8" w:rsidP="006403BD">
      <w:pPr>
        <w:rPr>
          <w:lang w:eastAsia="en-US"/>
        </w:rPr>
      </w:pPr>
    </w:p>
    <w:p w14:paraId="5371A435" w14:textId="77777777" w:rsidR="002B3E99" w:rsidRPr="001A01E9" w:rsidRDefault="002B3E99" w:rsidP="006403BD">
      <w:pPr>
        <w:rPr>
          <w:lang w:eastAsia="en-US"/>
        </w:rPr>
      </w:pPr>
    </w:p>
    <w:p w14:paraId="2829BB68" w14:textId="77777777" w:rsidR="00D92F3B" w:rsidRPr="001A01E9" w:rsidRDefault="00D92F3B">
      <w:pPr>
        <w:spacing w:before="0" w:after="0" w:line="240" w:lineRule="auto"/>
        <w:jc w:val="left"/>
        <w:rPr>
          <w:lang w:eastAsia="en-US"/>
        </w:rPr>
      </w:pPr>
      <w:bookmarkStart w:id="1" w:name="_Toc437509152"/>
      <w:r w:rsidRPr="001A01E9">
        <w:rPr>
          <w:lang w:eastAsia="en-US"/>
        </w:rPr>
        <w:br w:type="page"/>
      </w:r>
    </w:p>
    <w:p w14:paraId="669DBB93" w14:textId="77777777" w:rsidR="00D92F3B" w:rsidRPr="0009671D" w:rsidRDefault="00D92F3B" w:rsidP="00D92F3B">
      <w:pPr>
        <w:pStyle w:val="Ttulondices"/>
        <w:rPr>
          <w:lang w:val="en-GB"/>
        </w:rPr>
      </w:pPr>
      <w:r w:rsidRPr="0009671D">
        <w:rPr>
          <w:lang w:val="en-GB"/>
        </w:rPr>
        <w:lastRenderedPageBreak/>
        <w:t>Abstract</w:t>
      </w:r>
    </w:p>
    <w:p w14:paraId="5653838F" w14:textId="291E007E" w:rsidR="00F67C10" w:rsidRPr="00601F11" w:rsidRDefault="00F67C10" w:rsidP="00194057">
      <w:pPr>
        <w:rPr>
          <w:lang w:val="en-GB"/>
        </w:rPr>
      </w:pPr>
      <w:r w:rsidRPr="00601F11">
        <w:rPr>
          <w:lang w:val="en-GB"/>
        </w:rPr>
        <w:t xml:space="preserve">The continuous evolution in information technologies has </w:t>
      </w:r>
      <w:r w:rsidR="001A01E9">
        <w:rPr>
          <w:lang w:val="en-GB"/>
        </w:rPr>
        <w:t>positioned</w:t>
      </w:r>
      <w:r w:rsidRPr="00601F11">
        <w:rPr>
          <w:lang w:val="en-GB"/>
        </w:rPr>
        <w:t xml:space="preserve"> data as the core of </w:t>
      </w:r>
      <w:r w:rsidR="001A01E9">
        <w:rPr>
          <w:lang w:val="en-GB"/>
        </w:rPr>
        <w:t>many</w:t>
      </w:r>
      <w:r w:rsidRPr="00601F11">
        <w:rPr>
          <w:lang w:val="en-GB"/>
        </w:rPr>
        <w:t xml:space="preserve"> </w:t>
      </w:r>
      <w:r w:rsidR="001A01E9" w:rsidRPr="00601F11">
        <w:rPr>
          <w:lang w:val="en-GB"/>
        </w:rPr>
        <w:t>areas</w:t>
      </w:r>
      <w:r w:rsidRPr="00601F11">
        <w:rPr>
          <w:lang w:val="en-GB"/>
        </w:rPr>
        <w:t xml:space="preserve"> of society. From its collection and cleaning to the application of the most innovative Artificial Intelligence (AI) techniques, data continues to provide great advantages to those who use it. However, none of these phases of data life cycle has generated </w:t>
      </w:r>
      <w:r w:rsidR="001A01E9">
        <w:rPr>
          <w:lang w:val="en-GB"/>
        </w:rPr>
        <w:t>as much</w:t>
      </w:r>
      <w:r w:rsidRPr="00601F11">
        <w:rPr>
          <w:lang w:val="en-GB"/>
        </w:rPr>
        <w:t xml:space="preserve"> impact in recent years</w:t>
      </w:r>
      <w:r w:rsidR="001A01E9">
        <w:rPr>
          <w:lang w:val="en-GB"/>
        </w:rPr>
        <w:t xml:space="preserve"> as data visualization has</w:t>
      </w:r>
      <w:r w:rsidRPr="00601F11">
        <w:rPr>
          <w:lang w:val="en-GB"/>
        </w:rPr>
        <w:t>.</w:t>
      </w:r>
    </w:p>
    <w:p w14:paraId="3A43939D" w14:textId="7DD5DAE8" w:rsidR="00F67C10" w:rsidRPr="00601F11" w:rsidRDefault="00F67C10" w:rsidP="00194057">
      <w:pPr>
        <w:rPr>
          <w:lang w:val="en-GB"/>
        </w:rPr>
      </w:pPr>
      <w:r w:rsidRPr="00601F11">
        <w:rPr>
          <w:lang w:val="en-GB"/>
        </w:rPr>
        <w:t>It is visualization of data what has increased its use exponentially, among other factors, due to the appearance of various tools dedicated to this purpose. These tools stand out for their high usability and intuitive interface, which makes them accessible and easy to integrate into existing systems that deal with data.</w:t>
      </w:r>
    </w:p>
    <w:p w14:paraId="6028F2EC" w14:textId="7ACFB710" w:rsidR="00F67C10" w:rsidRPr="00601F11" w:rsidRDefault="00F67C10" w:rsidP="00194057">
      <w:pPr>
        <w:rPr>
          <w:lang w:val="en-GB"/>
        </w:rPr>
      </w:pPr>
      <w:r w:rsidRPr="00601F11">
        <w:rPr>
          <w:lang w:val="en-GB"/>
        </w:rPr>
        <w:t xml:space="preserve">In this project, the full data lifecycle </w:t>
      </w:r>
      <w:r w:rsidR="00CB0F4A">
        <w:rPr>
          <w:lang w:val="en-GB"/>
        </w:rPr>
        <w:t>is</w:t>
      </w:r>
      <w:r w:rsidRPr="00601F11">
        <w:rPr>
          <w:lang w:val="en-GB"/>
        </w:rPr>
        <w:t xml:space="preserve"> implemented. This process begin</w:t>
      </w:r>
      <w:r w:rsidR="00CB0F4A">
        <w:rPr>
          <w:lang w:val="en-GB"/>
        </w:rPr>
        <w:t>s</w:t>
      </w:r>
      <w:r w:rsidRPr="00601F11">
        <w:rPr>
          <w:lang w:val="en-GB"/>
        </w:rPr>
        <w:t xml:space="preserve"> with the collection of data through application programming interfaces (APIs). Once data is collected, the cleaning and processing stage go on</w:t>
      </w:r>
      <w:r w:rsidR="00703325">
        <w:rPr>
          <w:lang w:val="en-GB"/>
        </w:rPr>
        <w:t>, to subsequently store the data</w:t>
      </w:r>
      <w:r w:rsidRPr="00601F11">
        <w:rPr>
          <w:lang w:val="en-GB"/>
        </w:rPr>
        <w:t xml:space="preserve">. </w:t>
      </w:r>
      <w:r w:rsidR="00703325">
        <w:rPr>
          <w:lang w:val="en-GB"/>
        </w:rPr>
        <w:t>Next</w:t>
      </w:r>
      <w:r w:rsidRPr="00601F11">
        <w:rPr>
          <w:lang w:val="en-GB"/>
        </w:rPr>
        <w:t xml:space="preserve">, AI techniques such as regressions or neural networks </w:t>
      </w:r>
      <w:r w:rsidR="00CB0F4A">
        <w:rPr>
          <w:lang w:val="en-GB"/>
        </w:rPr>
        <w:t>are</w:t>
      </w:r>
      <w:r w:rsidRPr="00601F11">
        <w:rPr>
          <w:lang w:val="en-GB"/>
        </w:rPr>
        <w:t xml:space="preserve"> applied, which </w:t>
      </w:r>
      <w:r w:rsidR="00CB0F4A">
        <w:rPr>
          <w:lang w:val="en-GB"/>
        </w:rPr>
        <w:t>are</w:t>
      </w:r>
      <w:r w:rsidRPr="00601F11">
        <w:rPr>
          <w:lang w:val="en-GB"/>
        </w:rPr>
        <w:t xml:space="preserve"> necessary to get </w:t>
      </w:r>
      <w:r w:rsidR="00601F11" w:rsidRPr="00601F11">
        <w:rPr>
          <w:lang w:val="en-GB"/>
        </w:rPr>
        <w:t>high-relevance</w:t>
      </w:r>
      <w:r w:rsidRPr="00601F11">
        <w:rPr>
          <w:lang w:val="en-GB"/>
        </w:rPr>
        <w:t xml:space="preserve"> information for the end user. Finally, the </w:t>
      </w:r>
      <w:r w:rsidR="00601F11" w:rsidRPr="00601F11">
        <w:rPr>
          <w:lang w:val="en-GB"/>
        </w:rPr>
        <w:t>process</w:t>
      </w:r>
      <w:r w:rsidRPr="00601F11">
        <w:rPr>
          <w:lang w:val="en-GB"/>
        </w:rPr>
        <w:t xml:space="preserve"> </w:t>
      </w:r>
      <w:r w:rsidR="00601F11" w:rsidRPr="00601F11">
        <w:rPr>
          <w:lang w:val="en-GB"/>
        </w:rPr>
        <w:t>end</w:t>
      </w:r>
      <w:r w:rsidR="00CB0F4A">
        <w:rPr>
          <w:lang w:val="en-GB"/>
        </w:rPr>
        <w:t>s</w:t>
      </w:r>
      <w:r w:rsidR="00601F11" w:rsidRPr="00601F11">
        <w:rPr>
          <w:lang w:val="en-GB"/>
        </w:rPr>
        <w:t xml:space="preserve"> up</w:t>
      </w:r>
      <w:r w:rsidRPr="00601F11">
        <w:rPr>
          <w:lang w:val="en-GB"/>
        </w:rPr>
        <w:t xml:space="preserve"> with the visualization of the information obtained, allowing the user to </w:t>
      </w:r>
      <w:r w:rsidR="00601F11" w:rsidRPr="00601F11">
        <w:rPr>
          <w:lang w:val="en-GB"/>
        </w:rPr>
        <w:t xml:space="preserve">turn </w:t>
      </w:r>
      <w:r w:rsidRPr="00601F11">
        <w:rPr>
          <w:lang w:val="en-GB"/>
        </w:rPr>
        <w:t>the information presented into knowledge.</w:t>
      </w:r>
    </w:p>
    <w:p w14:paraId="5810A204" w14:textId="3A0C26EA" w:rsidR="00601F11" w:rsidRPr="00601F11" w:rsidRDefault="00601F11" w:rsidP="00194057">
      <w:pPr>
        <w:rPr>
          <w:lang w:val="en-GB" w:eastAsia="en-US"/>
        </w:rPr>
      </w:pPr>
      <w:r w:rsidRPr="00601F11">
        <w:rPr>
          <w:lang w:val="en-GB" w:eastAsia="en-US"/>
        </w:rPr>
        <w:t>The main reason for going through this project is to be able to apply the life cycle of a complete dataset in a real environment, from its collection to its visualization. With this, it will be possible to understand the potential of each phase, as well as that of the tools used, from a totally practical point of view.</w:t>
      </w:r>
    </w:p>
    <w:p w14:paraId="1530E4DA" w14:textId="7F3DBBEA" w:rsidR="00947B4F" w:rsidRPr="00601F11" w:rsidRDefault="00D92F3B">
      <w:pPr>
        <w:rPr>
          <w:lang w:val="en-GB"/>
        </w:rPr>
      </w:pPr>
      <w:r w:rsidRPr="00601F11">
        <w:rPr>
          <w:b/>
          <w:bCs/>
          <w:lang w:val="en-GB"/>
        </w:rPr>
        <w:t>Keywords</w:t>
      </w:r>
      <w:r w:rsidRPr="00601F11">
        <w:rPr>
          <w:lang w:val="en-GB"/>
        </w:rPr>
        <w:t xml:space="preserve">: </w:t>
      </w:r>
      <w:r w:rsidR="00D122BB" w:rsidRPr="00601F11">
        <w:rPr>
          <w:lang w:val="en-GB"/>
        </w:rPr>
        <w:t>Data life</w:t>
      </w:r>
      <w:r w:rsidR="00601F11" w:rsidRPr="00601F11">
        <w:rPr>
          <w:lang w:val="en-GB"/>
        </w:rPr>
        <w:t xml:space="preserve"> </w:t>
      </w:r>
      <w:r w:rsidR="00D122BB" w:rsidRPr="00601F11">
        <w:rPr>
          <w:lang w:val="en-GB"/>
        </w:rPr>
        <w:t xml:space="preserve">cycle. Data collection. Data </w:t>
      </w:r>
      <w:r w:rsidR="00F67C10" w:rsidRPr="00601F11">
        <w:rPr>
          <w:lang w:val="en-GB"/>
        </w:rPr>
        <w:t>manag</w:t>
      </w:r>
      <w:r w:rsidR="00601F11">
        <w:rPr>
          <w:lang w:val="en-GB"/>
        </w:rPr>
        <w:t>e</w:t>
      </w:r>
      <w:r w:rsidR="00F67C10" w:rsidRPr="00601F11">
        <w:rPr>
          <w:lang w:val="en-GB"/>
        </w:rPr>
        <w:t>ment</w:t>
      </w:r>
      <w:r w:rsidR="00D122BB" w:rsidRPr="00601F11">
        <w:rPr>
          <w:lang w:val="en-GB"/>
        </w:rPr>
        <w:t xml:space="preserve">. </w:t>
      </w:r>
      <w:r w:rsidR="00F67C10" w:rsidRPr="00601F11">
        <w:rPr>
          <w:lang w:val="en-GB"/>
        </w:rPr>
        <w:t xml:space="preserve">Data analysis. </w:t>
      </w:r>
      <w:r w:rsidR="00D122BB" w:rsidRPr="00601F11">
        <w:rPr>
          <w:lang w:val="en-GB"/>
        </w:rPr>
        <w:t>Data visualization.</w:t>
      </w:r>
    </w:p>
    <w:p w14:paraId="0CEB3211" w14:textId="77777777" w:rsidR="00947B4F" w:rsidRPr="0009671D" w:rsidRDefault="00947B4F">
      <w:pPr>
        <w:rPr>
          <w:lang w:val="en-GB"/>
        </w:rPr>
      </w:pPr>
    </w:p>
    <w:p w14:paraId="4AC61005" w14:textId="77777777" w:rsidR="00947B4F" w:rsidRPr="0009671D" w:rsidRDefault="00947B4F">
      <w:pPr>
        <w:rPr>
          <w:lang w:val="en-GB"/>
        </w:rPr>
      </w:pPr>
    </w:p>
    <w:p w14:paraId="5043D940" w14:textId="35EC715F" w:rsidR="001C2FB3" w:rsidRPr="0009671D" w:rsidRDefault="001C2FB3">
      <w:pPr>
        <w:rPr>
          <w:lang w:val="en-GB"/>
        </w:rPr>
      </w:pPr>
      <w:r w:rsidRPr="0009671D">
        <w:rPr>
          <w:lang w:val="en-GB"/>
        </w:rPr>
        <w:br w:type="page"/>
      </w:r>
    </w:p>
    <w:bookmarkEnd w:id="1"/>
    <w:p w14:paraId="37509664" w14:textId="52E8292E" w:rsidR="008544B8" w:rsidRDefault="007B76BF" w:rsidP="006403BD">
      <w:pPr>
        <w:pStyle w:val="Ttulondices"/>
      </w:pPr>
      <w:r>
        <w:lastRenderedPageBreak/>
        <w:t xml:space="preserve">Índice </w:t>
      </w:r>
      <w:r w:rsidR="00FA21E3">
        <w:t>de contenidos</w:t>
      </w:r>
    </w:p>
    <w:p w14:paraId="1BCDBD27" w14:textId="1F172E78" w:rsidR="00B60561" w:rsidRDefault="00423E85">
      <w:pPr>
        <w:pStyle w:val="TDC1"/>
        <w:tabs>
          <w:tab w:val="left" w:pos="440"/>
          <w:tab w:val="right" w:leader="dot" w:pos="9061"/>
        </w:tabs>
        <w:rPr>
          <w:rFonts w:eastAsiaTheme="minorEastAsia" w:cstheme="minorBidi"/>
          <w:noProof/>
          <w:kern w:val="2"/>
          <w14:ligatures w14:val="standardContextual"/>
        </w:rPr>
      </w:pPr>
      <w:r>
        <w:rPr>
          <w:sz w:val="22"/>
        </w:rPr>
        <w:fldChar w:fldCharType="begin"/>
      </w:r>
      <w:r>
        <w:rPr>
          <w:sz w:val="22"/>
        </w:rPr>
        <w:instrText xml:space="preserve"> TOC \o "1-3" \h \z \u </w:instrText>
      </w:r>
      <w:r>
        <w:rPr>
          <w:sz w:val="22"/>
        </w:rPr>
        <w:fldChar w:fldCharType="separate"/>
      </w:r>
      <w:hyperlink w:anchor="_Toc173236034" w:history="1">
        <w:r w:rsidR="00B60561" w:rsidRPr="00C73F83">
          <w:rPr>
            <w:rStyle w:val="Hipervnculo"/>
            <w:noProof/>
          </w:rPr>
          <w:t>1.</w:t>
        </w:r>
        <w:r w:rsidR="00B60561">
          <w:rPr>
            <w:rFonts w:eastAsiaTheme="minorEastAsia" w:cstheme="minorBidi"/>
            <w:noProof/>
            <w:kern w:val="2"/>
            <w14:ligatures w14:val="standardContextual"/>
          </w:rPr>
          <w:tab/>
        </w:r>
        <w:r w:rsidR="00B60561" w:rsidRPr="00C73F83">
          <w:rPr>
            <w:rStyle w:val="Hipervnculo"/>
            <w:noProof/>
          </w:rPr>
          <w:t>Introducción</w:t>
        </w:r>
        <w:r w:rsidR="00B60561">
          <w:rPr>
            <w:noProof/>
            <w:webHidden/>
          </w:rPr>
          <w:tab/>
        </w:r>
        <w:r w:rsidR="00B60561">
          <w:rPr>
            <w:noProof/>
            <w:webHidden/>
          </w:rPr>
          <w:fldChar w:fldCharType="begin"/>
        </w:r>
        <w:r w:rsidR="00B60561">
          <w:rPr>
            <w:noProof/>
            <w:webHidden/>
          </w:rPr>
          <w:instrText xml:space="preserve"> PAGEREF _Toc173236034 \h </w:instrText>
        </w:r>
        <w:r w:rsidR="00B60561">
          <w:rPr>
            <w:noProof/>
            <w:webHidden/>
          </w:rPr>
        </w:r>
        <w:r w:rsidR="00B60561">
          <w:rPr>
            <w:noProof/>
            <w:webHidden/>
          </w:rPr>
          <w:fldChar w:fldCharType="separate"/>
        </w:r>
        <w:r w:rsidR="00B60561">
          <w:rPr>
            <w:noProof/>
            <w:webHidden/>
          </w:rPr>
          <w:t>1</w:t>
        </w:r>
        <w:r w:rsidR="00B60561">
          <w:rPr>
            <w:noProof/>
            <w:webHidden/>
          </w:rPr>
          <w:fldChar w:fldCharType="end"/>
        </w:r>
      </w:hyperlink>
    </w:p>
    <w:p w14:paraId="3EDE4BA6" w14:textId="1EA7677C" w:rsidR="00B60561" w:rsidRDefault="00000000">
      <w:pPr>
        <w:pStyle w:val="TDC2"/>
        <w:tabs>
          <w:tab w:val="left" w:pos="960"/>
          <w:tab w:val="right" w:leader="dot" w:pos="9061"/>
        </w:tabs>
        <w:rPr>
          <w:rFonts w:eastAsiaTheme="minorEastAsia" w:cstheme="minorBidi"/>
          <w:noProof/>
          <w:kern w:val="2"/>
          <w14:ligatures w14:val="standardContextual"/>
        </w:rPr>
      </w:pPr>
      <w:hyperlink w:anchor="_Toc173236035" w:history="1">
        <w:r w:rsidR="00B60561" w:rsidRPr="00C73F83">
          <w:rPr>
            <w:rStyle w:val="Hipervnculo"/>
            <w:noProof/>
          </w:rPr>
          <w:t>1.1.</w:t>
        </w:r>
        <w:r w:rsidR="00B60561">
          <w:rPr>
            <w:rFonts w:eastAsiaTheme="minorEastAsia" w:cstheme="minorBidi"/>
            <w:noProof/>
            <w:kern w:val="2"/>
            <w14:ligatures w14:val="standardContextual"/>
          </w:rPr>
          <w:tab/>
        </w:r>
        <w:r w:rsidR="00B60561" w:rsidRPr="00C73F83">
          <w:rPr>
            <w:rStyle w:val="Hipervnculo"/>
            <w:noProof/>
          </w:rPr>
          <w:t>Motivación</w:t>
        </w:r>
        <w:r w:rsidR="00B60561">
          <w:rPr>
            <w:noProof/>
            <w:webHidden/>
          </w:rPr>
          <w:tab/>
        </w:r>
        <w:r w:rsidR="00B60561">
          <w:rPr>
            <w:noProof/>
            <w:webHidden/>
          </w:rPr>
          <w:fldChar w:fldCharType="begin"/>
        </w:r>
        <w:r w:rsidR="00B60561">
          <w:rPr>
            <w:noProof/>
            <w:webHidden/>
          </w:rPr>
          <w:instrText xml:space="preserve"> PAGEREF _Toc173236035 \h </w:instrText>
        </w:r>
        <w:r w:rsidR="00B60561">
          <w:rPr>
            <w:noProof/>
            <w:webHidden/>
          </w:rPr>
        </w:r>
        <w:r w:rsidR="00B60561">
          <w:rPr>
            <w:noProof/>
            <w:webHidden/>
          </w:rPr>
          <w:fldChar w:fldCharType="separate"/>
        </w:r>
        <w:r w:rsidR="00B60561">
          <w:rPr>
            <w:noProof/>
            <w:webHidden/>
          </w:rPr>
          <w:t>2</w:t>
        </w:r>
        <w:r w:rsidR="00B60561">
          <w:rPr>
            <w:noProof/>
            <w:webHidden/>
          </w:rPr>
          <w:fldChar w:fldCharType="end"/>
        </w:r>
      </w:hyperlink>
    </w:p>
    <w:p w14:paraId="7108E7E8" w14:textId="187E9566" w:rsidR="00B60561" w:rsidRDefault="00000000">
      <w:pPr>
        <w:pStyle w:val="TDC2"/>
        <w:tabs>
          <w:tab w:val="left" w:pos="960"/>
          <w:tab w:val="right" w:leader="dot" w:pos="9061"/>
        </w:tabs>
        <w:rPr>
          <w:rFonts w:eastAsiaTheme="minorEastAsia" w:cstheme="minorBidi"/>
          <w:noProof/>
          <w:kern w:val="2"/>
          <w14:ligatures w14:val="standardContextual"/>
        </w:rPr>
      </w:pPr>
      <w:hyperlink w:anchor="_Toc173236036" w:history="1">
        <w:r w:rsidR="00B60561" w:rsidRPr="00C73F83">
          <w:rPr>
            <w:rStyle w:val="Hipervnculo"/>
            <w:noProof/>
          </w:rPr>
          <w:t>1.2.</w:t>
        </w:r>
        <w:r w:rsidR="00B60561">
          <w:rPr>
            <w:rFonts w:eastAsiaTheme="minorEastAsia" w:cstheme="minorBidi"/>
            <w:noProof/>
            <w:kern w:val="2"/>
            <w14:ligatures w14:val="standardContextual"/>
          </w:rPr>
          <w:tab/>
        </w:r>
        <w:r w:rsidR="00B60561" w:rsidRPr="00C73F83">
          <w:rPr>
            <w:rStyle w:val="Hipervnculo"/>
            <w:noProof/>
          </w:rPr>
          <w:t>Planteamiento del trabajo</w:t>
        </w:r>
        <w:r w:rsidR="00B60561">
          <w:rPr>
            <w:noProof/>
            <w:webHidden/>
          </w:rPr>
          <w:tab/>
        </w:r>
        <w:r w:rsidR="00B60561">
          <w:rPr>
            <w:noProof/>
            <w:webHidden/>
          </w:rPr>
          <w:fldChar w:fldCharType="begin"/>
        </w:r>
        <w:r w:rsidR="00B60561">
          <w:rPr>
            <w:noProof/>
            <w:webHidden/>
          </w:rPr>
          <w:instrText xml:space="preserve"> PAGEREF _Toc173236036 \h </w:instrText>
        </w:r>
        <w:r w:rsidR="00B60561">
          <w:rPr>
            <w:noProof/>
            <w:webHidden/>
          </w:rPr>
        </w:r>
        <w:r w:rsidR="00B60561">
          <w:rPr>
            <w:noProof/>
            <w:webHidden/>
          </w:rPr>
          <w:fldChar w:fldCharType="separate"/>
        </w:r>
        <w:r w:rsidR="00B60561">
          <w:rPr>
            <w:noProof/>
            <w:webHidden/>
          </w:rPr>
          <w:t>3</w:t>
        </w:r>
        <w:r w:rsidR="00B60561">
          <w:rPr>
            <w:noProof/>
            <w:webHidden/>
          </w:rPr>
          <w:fldChar w:fldCharType="end"/>
        </w:r>
      </w:hyperlink>
    </w:p>
    <w:p w14:paraId="7DB5AFDB" w14:textId="71B26F18" w:rsidR="00B60561" w:rsidRDefault="00000000">
      <w:pPr>
        <w:pStyle w:val="TDC2"/>
        <w:tabs>
          <w:tab w:val="left" w:pos="960"/>
          <w:tab w:val="right" w:leader="dot" w:pos="9061"/>
        </w:tabs>
        <w:rPr>
          <w:rFonts w:eastAsiaTheme="minorEastAsia" w:cstheme="minorBidi"/>
          <w:noProof/>
          <w:kern w:val="2"/>
          <w14:ligatures w14:val="standardContextual"/>
        </w:rPr>
      </w:pPr>
      <w:hyperlink w:anchor="_Toc173236037" w:history="1">
        <w:r w:rsidR="00B60561" w:rsidRPr="00C73F83">
          <w:rPr>
            <w:rStyle w:val="Hipervnculo"/>
            <w:noProof/>
          </w:rPr>
          <w:t>1.3.</w:t>
        </w:r>
        <w:r w:rsidR="00B60561">
          <w:rPr>
            <w:rFonts w:eastAsiaTheme="minorEastAsia" w:cstheme="minorBidi"/>
            <w:noProof/>
            <w:kern w:val="2"/>
            <w14:ligatures w14:val="standardContextual"/>
          </w:rPr>
          <w:tab/>
        </w:r>
        <w:r w:rsidR="00B60561" w:rsidRPr="00C73F83">
          <w:rPr>
            <w:rStyle w:val="Hipervnculo"/>
            <w:noProof/>
          </w:rPr>
          <w:t>Estructura del trabajo</w:t>
        </w:r>
        <w:r w:rsidR="00B60561">
          <w:rPr>
            <w:noProof/>
            <w:webHidden/>
          </w:rPr>
          <w:tab/>
        </w:r>
        <w:r w:rsidR="00B60561">
          <w:rPr>
            <w:noProof/>
            <w:webHidden/>
          </w:rPr>
          <w:fldChar w:fldCharType="begin"/>
        </w:r>
        <w:r w:rsidR="00B60561">
          <w:rPr>
            <w:noProof/>
            <w:webHidden/>
          </w:rPr>
          <w:instrText xml:space="preserve"> PAGEREF _Toc173236037 \h </w:instrText>
        </w:r>
        <w:r w:rsidR="00B60561">
          <w:rPr>
            <w:noProof/>
            <w:webHidden/>
          </w:rPr>
        </w:r>
        <w:r w:rsidR="00B60561">
          <w:rPr>
            <w:noProof/>
            <w:webHidden/>
          </w:rPr>
          <w:fldChar w:fldCharType="separate"/>
        </w:r>
        <w:r w:rsidR="00B60561">
          <w:rPr>
            <w:noProof/>
            <w:webHidden/>
          </w:rPr>
          <w:t>4</w:t>
        </w:r>
        <w:r w:rsidR="00B60561">
          <w:rPr>
            <w:noProof/>
            <w:webHidden/>
          </w:rPr>
          <w:fldChar w:fldCharType="end"/>
        </w:r>
      </w:hyperlink>
    </w:p>
    <w:p w14:paraId="3E285913" w14:textId="5666DE12" w:rsidR="00B60561" w:rsidRDefault="00000000">
      <w:pPr>
        <w:pStyle w:val="TDC1"/>
        <w:tabs>
          <w:tab w:val="left" w:pos="440"/>
          <w:tab w:val="right" w:leader="dot" w:pos="9061"/>
        </w:tabs>
        <w:rPr>
          <w:rFonts w:eastAsiaTheme="minorEastAsia" w:cstheme="minorBidi"/>
          <w:noProof/>
          <w:kern w:val="2"/>
          <w14:ligatures w14:val="standardContextual"/>
        </w:rPr>
      </w:pPr>
      <w:hyperlink w:anchor="_Toc173236038" w:history="1">
        <w:r w:rsidR="00B60561" w:rsidRPr="00C73F83">
          <w:rPr>
            <w:rStyle w:val="Hipervnculo"/>
            <w:noProof/>
          </w:rPr>
          <w:t>2.</w:t>
        </w:r>
        <w:r w:rsidR="00B60561">
          <w:rPr>
            <w:rFonts w:eastAsiaTheme="minorEastAsia" w:cstheme="minorBidi"/>
            <w:noProof/>
            <w:kern w:val="2"/>
            <w14:ligatures w14:val="standardContextual"/>
          </w:rPr>
          <w:tab/>
        </w:r>
        <w:r w:rsidR="00B60561" w:rsidRPr="00C73F83">
          <w:rPr>
            <w:rStyle w:val="Hipervnculo"/>
            <w:noProof/>
          </w:rPr>
          <w:t>Contexto y estado del arte</w:t>
        </w:r>
        <w:r w:rsidR="00B60561">
          <w:rPr>
            <w:noProof/>
            <w:webHidden/>
          </w:rPr>
          <w:tab/>
        </w:r>
        <w:r w:rsidR="00B60561">
          <w:rPr>
            <w:noProof/>
            <w:webHidden/>
          </w:rPr>
          <w:fldChar w:fldCharType="begin"/>
        </w:r>
        <w:r w:rsidR="00B60561">
          <w:rPr>
            <w:noProof/>
            <w:webHidden/>
          </w:rPr>
          <w:instrText xml:space="preserve"> PAGEREF _Toc173236038 \h </w:instrText>
        </w:r>
        <w:r w:rsidR="00B60561">
          <w:rPr>
            <w:noProof/>
            <w:webHidden/>
          </w:rPr>
        </w:r>
        <w:r w:rsidR="00B60561">
          <w:rPr>
            <w:noProof/>
            <w:webHidden/>
          </w:rPr>
          <w:fldChar w:fldCharType="separate"/>
        </w:r>
        <w:r w:rsidR="00B60561">
          <w:rPr>
            <w:noProof/>
            <w:webHidden/>
          </w:rPr>
          <w:t>7</w:t>
        </w:r>
        <w:r w:rsidR="00B60561">
          <w:rPr>
            <w:noProof/>
            <w:webHidden/>
          </w:rPr>
          <w:fldChar w:fldCharType="end"/>
        </w:r>
      </w:hyperlink>
    </w:p>
    <w:p w14:paraId="2CEDF2C3" w14:textId="3C4C802A" w:rsidR="00B60561" w:rsidRDefault="00000000">
      <w:pPr>
        <w:pStyle w:val="TDC2"/>
        <w:tabs>
          <w:tab w:val="left" w:pos="960"/>
          <w:tab w:val="right" w:leader="dot" w:pos="9061"/>
        </w:tabs>
        <w:rPr>
          <w:rFonts w:eastAsiaTheme="minorEastAsia" w:cstheme="minorBidi"/>
          <w:noProof/>
          <w:kern w:val="2"/>
          <w14:ligatures w14:val="standardContextual"/>
        </w:rPr>
      </w:pPr>
      <w:hyperlink w:anchor="_Toc173236039" w:history="1">
        <w:r w:rsidR="00B60561" w:rsidRPr="00C73F83">
          <w:rPr>
            <w:rStyle w:val="Hipervnculo"/>
            <w:noProof/>
          </w:rPr>
          <w:t>2.1.</w:t>
        </w:r>
        <w:r w:rsidR="00B60561">
          <w:rPr>
            <w:rFonts w:eastAsiaTheme="minorEastAsia" w:cstheme="minorBidi"/>
            <w:noProof/>
            <w:kern w:val="2"/>
            <w14:ligatures w14:val="standardContextual"/>
          </w:rPr>
          <w:tab/>
        </w:r>
        <w:r w:rsidR="00B60561" w:rsidRPr="00C73F83">
          <w:rPr>
            <w:rStyle w:val="Hipervnculo"/>
            <w:noProof/>
          </w:rPr>
          <w:t>Contexto del problema</w:t>
        </w:r>
        <w:r w:rsidR="00B60561">
          <w:rPr>
            <w:noProof/>
            <w:webHidden/>
          </w:rPr>
          <w:tab/>
        </w:r>
        <w:r w:rsidR="00B60561">
          <w:rPr>
            <w:noProof/>
            <w:webHidden/>
          </w:rPr>
          <w:fldChar w:fldCharType="begin"/>
        </w:r>
        <w:r w:rsidR="00B60561">
          <w:rPr>
            <w:noProof/>
            <w:webHidden/>
          </w:rPr>
          <w:instrText xml:space="preserve"> PAGEREF _Toc173236039 \h </w:instrText>
        </w:r>
        <w:r w:rsidR="00B60561">
          <w:rPr>
            <w:noProof/>
            <w:webHidden/>
          </w:rPr>
        </w:r>
        <w:r w:rsidR="00B60561">
          <w:rPr>
            <w:noProof/>
            <w:webHidden/>
          </w:rPr>
          <w:fldChar w:fldCharType="separate"/>
        </w:r>
        <w:r w:rsidR="00B60561">
          <w:rPr>
            <w:noProof/>
            <w:webHidden/>
          </w:rPr>
          <w:t>7</w:t>
        </w:r>
        <w:r w:rsidR="00B60561">
          <w:rPr>
            <w:noProof/>
            <w:webHidden/>
          </w:rPr>
          <w:fldChar w:fldCharType="end"/>
        </w:r>
      </w:hyperlink>
    </w:p>
    <w:p w14:paraId="3F86F9E8" w14:textId="17F4A612" w:rsidR="00B60561" w:rsidRDefault="00000000">
      <w:pPr>
        <w:pStyle w:val="TDC2"/>
        <w:tabs>
          <w:tab w:val="left" w:pos="960"/>
          <w:tab w:val="right" w:leader="dot" w:pos="9061"/>
        </w:tabs>
        <w:rPr>
          <w:rFonts w:eastAsiaTheme="minorEastAsia" w:cstheme="minorBidi"/>
          <w:noProof/>
          <w:kern w:val="2"/>
          <w14:ligatures w14:val="standardContextual"/>
        </w:rPr>
      </w:pPr>
      <w:hyperlink w:anchor="_Toc173236040" w:history="1">
        <w:r w:rsidR="00B60561" w:rsidRPr="00C73F83">
          <w:rPr>
            <w:rStyle w:val="Hipervnculo"/>
            <w:noProof/>
          </w:rPr>
          <w:t>2.2.</w:t>
        </w:r>
        <w:r w:rsidR="00B60561">
          <w:rPr>
            <w:rFonts w:eastAsiaTheme="minorEastAsia" w:cstheme="minorBidi"/>
            <w:noProof/>
            <w:kern w:val="2"/>
            <w14:ligatures w14:val="standardContextual"/>
          </w:rPr>
          <w:tab/>
        </w:r>
        <w:r w:rsidR="00B60561" w:rsidRPr="00C73F83">
          <w:rPr>
            <w:rStyle w:val="Hipervnculo"/>
            <w:noProof/>
          </w:rPr>
          <w:t>Estado del arte de herramientas similares existentes</w:t>
        </w:r>
        <w:r w:rsidR="00B60561">
          <w:rPr>
            <w:noProof/>
            <w:webHidden/>
          </w:rPr>
          <w:tab/>
        </w:r>
        <w:r w:rsidR="00B60561">
          <w:rPr>
            <w:noProof/>
            <w:webHidden/>
          </w:rPr>
          <w:fldChar w:fldCharType="begin"/>
        </w:r>
        <w:r w:rsidR="00B60561">
          <w:rPr>
            <w:noProof/>
            <w:webHidden/>
          </w:rPr>
          <w:instrText xml:space="preserve"> PAGEREF _Toc173236040 \h </w:instrText>
        </w:r>
        <w:r w:rsidR="00B60561">
          <w:rPr>
            <w:noProof/>
            <w:webHidden/>
          </w:rPr>
        </w:r>
        <w:r w:rsidR="00B60561">
          <w:rPr>
            <w:noProof/>
            <w:webHidden/>
          </w:rPr>
          <w:fldChar w:fldCharType="separate"/>
        </w:r>
        <w:r w:rsidR="00B60561">
          <w:rPr>
            <w:noProof/>
            <w:webHidden/>
          </w:rPr>
          <w:t>8</w:t>
        </w:r>
        <w:r w:rsidR="00B60561">
          <w:rPr>
            <w:noProof/>
            <w:webHidden/>
          </w:rPr>
          <w:fldChar w:fldCharType="end"/>
        </w:r>
      </w:hyperlink>
    </w:p>
    <w:p w14:paraId="382E15AB" w14:textId="4627ECDF" w:rsidR="00B60561" w:rsidRDefault="00000000">
      <w:pPr>
        <w:pStyle w:val="TDC3"/>
        <w:tabs>
          <w:tab w:val="left" w:pos="1440"/>
          <w:tab w:val="right" w:leader="dot" w:pos="9061"/>
        </w:tabs>
        <w:rPr>
          <w:rFonts w:eastAsiaTheme="minorEastAsia" w:cstheme="minorBidi"/>
          <w:noProof/>
          <w:kern w:val="2"/>
          <w14:ligatures w14:val="standardContextual"/>
        </w:rPr>
      </w:pPr>
      <w:hyperlink w:anchor="_Toc173236041" w:history="1">
        <w:r w:rsidR="00B60561" w:rsidRPr="00C73F83">
          <w:rPr>
            <w:rStyle w:val="Hipervnculo"/>
            <w:noProof/>
          </w:rPr>
          <w:t>2.2.1.</w:t>
        </w:r>
        <w:r w:rsidR="00B60561">
          <w:rPr>
            <w:rFonts w:eastAsiaTheme="minorEastAsia" w:cstheme="minorBidi"/>
            <w:noProof/>
            <w:kern w:val="2"/>
            <w14:ligatures w14:val="standardContextual"/>
          </w:rPr>
          <w:tab/>
        </w:r>
        <w:r w:rsidR="00B60561" w:rsidRPr="00C73F83">
          <w:rPr>
            <w:rStyle w:val="Hipervnculo"/>
            <w:noProof/>
          </w:rPr>
          <w:t>MeteoRuta</w:t>
        </w:r>
        <w:r w:rsidR="00B60561">
          <w:rPr>
            <w:noProof/>
            <w:webHidden/>
          </w:rPr>
          <w:tab/>
        </w:r>
        <w:r w:rsidR="00B60561">
          <w:rPr>
            <w:noProof/>
            <w:webHidden/>
          </w:rPr>
          <w:fldChar w:fldCharType="begin"/>
        </w:r>
        <w:r w:rsidR="00B60561">
          <w:rPr>
            <w:noProof/>
            <w:webHidden/>
          </w:rPr>
          <w:instrText xml:space="preserve"> PAGEREF _Toc173236041 \h </w:instrText>
        </w:r>
        <w:r w:rsidR="00B60561">
          <w:rPr>
            <w:noProof/>
            <w:webHidden/>
          </w:rPr>
        </w:r>
        <w:r w:rsidR="00B60561">
          <w:rPr>
            <w:noProof/>
            <w:webHidden/>
          </w:rPr>
          <w:fldChar w:fldCharType="separate"/>
        </w:r>
        <w:r w:rsidR="00B60561">
          <w:rPr>
            <w:noProof/>
            <w:webHidden/>
          </w:rPr>
          <w:t>8</w:t>
        </w:r>
        <w:r w:rsidR="00B60561">
          <w:rPr>
            <w:noProof/>
            <w:webHidden/>
          </w:rPr>
          <w:fldChar w:fldCharType="end"/>
        </w:r>
      </w:hyperlink>
    </w:p>
    <w:p w14:paraId="5B021989" w14:textId="2F061D37" w:rsidR="00B60561" w:rsidRDefault="00000000">
      <w:pPr>
        <w:pStyle w:val="TDC3"/>
        <w:tabs>
          <w:tab w:val="left" w:pos="1440"/>
          <w:tab w:val="right" w:leader="dot" w:pos="9061"/>
        </w:tabs>
        <w:rPr>
          <w:rFonts w:eastAsiaTheme="minorEastAsia" w:cstheme="minorBidi"/>
          <w:noProof/>
          <w:kern w:val="2"/>
          <w14:ligatures w14:val="standardContextual"/>
        </w:rPr>
      </w:pPr>
      <w:hyperlink w:anchor="_Toc173236042" w:history="1">
        <w:r w:rsidR="00B60561" w:rsidRPr="00C73F83">
          <w:rPr>
            <w:rStyle w:val="Hipervnculo"/>
            <w:noProof/>
          </w:rPr>
          <w:t>2.2.2.</w:t>
        </w:r>
        <w:r w:rsidR="00B60561">
          <w:rPr>
            <w:rFonts w:eastAsiaTheme="minorEastAsia" w:cstheme="minorBidi"/>
            <w:noProof/>
            <w:kern w:val="2"/>
            <w14:ligatures w14:val="standardContextual"/>
          </w:rPr>
          <w:tab/>
        </w:r>
        <w:r w:rsidR="00B60561" w:rsidRPr="00C73F83">
          <w:rPr>
            <w:rStyle w:val="Hipervnculo"/>
            <w:noProof/>
          </w:rPr>
          <w:t>Comobity</w:t>
        </w:r>
        <w:r w:rsidR="00B60561">
          <w:rPr>
            <w:noProof/>
            <w:webHidden/>
          </w:rPr>
          <w:tab/>
        </w:r>
        <w:r w:rsidR="00B60561">
          <w:rPr>
            <w:noProof/>
            <w:webHidden/>
          </w:rPr>
          <w:fldChar w:fldCharType="begin"/>
        </w:r>
        <w:r w:rsidR="00B60561">
          <w:rPr>
            <w:noProof/>
            <w:webHidden/>
          </w:rPr>
          <w:instrText xml:space="preserve"> PAGEREF _Toc173236042 \h </w:instrText>
        </w:r>
        <w:r w:rsidR="00B60561">
          <w:rPr>
            <w:noProof/>
            <w:webHidden/>
          </w:rPr>
        </w:r>
        <w:r w:rsidR="00B60561">
          <w:rPr>
            <w:noProof/>
            <w:webHidden/>
          </w:rPr>
          <w:fldChar w:fldCharType="separate"/>
        </w:r>
        <w:r w:rsidR="00B60561">
          <w:rPr>
            <w:noProof/>
            <w:webHidden/>
          </w:rPr>
          <w:t>9</w:t>
        </w:r>
        <w:r w:rsidR="00B60561">
          <w:rPr>
            <w:noProof/>
            <w:webHidden/>
          </w:rPr>
          <w:fldChar w:fldCharType="end"/>
        </w:r>
      </w:hyperlink>
    </w:p>
    <w:p w14:paraId="7A9A837E" w14:textId="0D1FB691" w:rsidR="00B60561" w:rsidRDefault="00000000">
      <w:pPr>
        <w:pStyle w:val="TDC3"/>
        <w:tabs>
          <w:tab w:val="left" w:pos="1440"/>
          <w:tab w:val="right" w:leader="dot" w:pos="9061"/>
        </w:tabs>
        <w:rPr>
          <w:rFonts w:eastAsiaTheme="minorEastAsia" w:cstheme="minorBidi"/>
          <w:noProof/>
          <w:kern w:val="2"/>
          <w14:ligatures w14:val="standardContextual"/>
        </w:rPr>
      </w:pPr>
      <w:hyperlink w:anchor="_Toc173236043" w:history="1">
        <w:r w:rsidR="00B60561" w:rsidRPr="00C73F83">
          <w:rPr>
            <w:rStyle w:val="Hipervnculo"/>
            <w:noProof/>
          </w:rPr>
          <w:t>2.2.3.</w:t>
        </w:r>
        <w:r w:rsidR="00B60561">
          <w:rPr>
            <w:rFonts w:eastAsiaTheme="minorEastAsia" w:cstheme="minorBidi"/>
            <w:noProof/>
            <w:kern w:val="2"/>
            <w14:ligatures w14:val="standardContextual"/>
          </w:rPr>
          <w:tab/>
        </w:r>
        <w:r w:rsidR="00B60561" w:rsidRPr="00C73F83">
          <w:rPr>
            <w:rStyle w:val="Hipervnculo"/>
            <w:noProof/>
          </w:rPr>
          <w:t>TuTiempo.net</w:t>
        </w:r>
        <w:r w:rsidR="00B60561">
          <w:rPr>
            <w:noProof/>
            <w:webHidden/>
          </w:rPr>
          <w:tab/>
        </w:r>
        <w:r w:rsidR="00B60561">
          <w:rPr>
            <w:noProof/>
            <w:webHidden/>
          </w:rPr>
          <w:fldChar w:fldCharType="begin"/>
        </w:r>
        <w:r w:rsidR="00B60561">
          <w:rPr>
            <w:noProof/>
            <w:webHidden/>
          </w:rPr>
          <w:instrText xml:space="preserve"> PAGEREF _Toc173236043 \h </w:instrText>
        </w:r>
        <w:r w:rsidR="00B60561">
          <w:rPr>
            <w:noProof/>
            <w:webHidden/>
          </w:rPr>
        </w:r>
        <w:r w:rsidR="00B60561">
          <w:rPr>
            <w:noProof/>
            <w:webHidden/>
          </w:rPr>
          <w:fldChar w:fldCharType="separate"/>
        </w:r>
        <w:r w:rsidR="00B60561">
          <w:rPr>
            <w:noProof/>
            <w:webHidden/>
          </w:rPr>
          <w:t>10</w:t>
        </w:r>
        <w:r w:rsidR="00B60561">
          <w:rPr>
            <w:noProof/>
            <w:webHidden/>
          </w:rPr>
          <w:fldChar w:fldCharType="end"/>
        </w:r>
      </w:hyperlink>
    </w:p>
    <w:p w14:paraId="14B37A1A" w14:textId="6B911B82" w:rsidR="00B60561" w:rsidRDefault="00000000">
      <w:pPr>
        <w:pStyle w:val="TDC3"/>
        <w:tabs>
          <w:tab w:val="left" w:pos="1440"/>
          <w:tab w:val="right" w:leader="dot" w:pos="9061"/>
        </w:tabs>
        <w:rPr>
          <w:rFonts w:eastAsiaTheme="minorEastAsia" w:cstheme="minorBidi"/>
          <w:noProof/>
          <w:kern w:val="2"/>
          <w14:ligatures w14:val="standardContextual"/>
        </w:rPr>
      </w:pPr>
      <w:hyperlink w:anchor="_Toc173236044" w:history="1">
        <w:r w:rsidR="00B60561" w:rsidRPr="00C73F83">
          <w:rPr>
            <w:rStyle w:val="Hipervnculo"/>
            <w:noProof/>
          </w:rPr>
          <w:t>2.2.4.</w:t>
        </w:r>
        <w:r w:rsidR="00B60561">
          <w:rPr>
            <w:rFonts w:eastAsiaTheme="minorEastAsia" w:cstheme="minorBidi"/>
            <w:noProof/>
            <w:kern w:val="2"/>
            <w14:ligatures w14:val="standardContextual"/>
          </w:rPr>
          <w:tab/>
        </w:r>
        <w:r w:rsidR="00B60561" w:rsidRPr="00C73F83">
          <w:rPr>
            <w:rStyle w:val="Hipervnculo"/>
            <w:noProof/>
          </w:rPr>
          <w:t>Flare</w:t>
        </w:r>
        <w:r w:rsidR="00B60561">
          <w:rPr>
            <w:noProof/>
            <w:webHidden/>
          </w:rPr>
          <w:tab/>
        </w:r>
        <w:r w:rsidR="00B60561">
          <w:rPr>
            <w:noProof/>
            <w:webHidden/>
          </w:rPr>
          <w:fldChar w:fldCharType="begin"/>
        </w:r>
        <w:r w:rsidR="00B60561">
          <w:rPr>
            <w:noProof/>
            <w:webHidden/>
          </w:rPr>
          <w:instrText xml:space="preserve"> PAGEREF _Toc173236044 \h </w:instrText>
        </w:r>
        <w:r w:rsidR="00B60561">
          <w:rPr>
            <w:noProof/>
            <w:webHidden/>
          </w:rPr>
        </w:r>
        <w:r w:rsidR="00B60561">
          <w:rPr>
            <w:noProof/>
            <w:webHidden/>
          </w:rPr>
          <w:fldChar w:fldCharType="separate"/>
        </w:r>
        <w:r w:rsidR="00B60561">
          <w:rPr>
            <w:noProof/>
            <w:webHidden/>
          </w:rPr>
          <w:t>11</w:t>
        </w:r>
        <w:r w:rsidR="00B60561">
          <w:rPr>
            <w:noProof/>
            <w:webHidden/>
          </w:rPr>
          <w:fldChar w:fldCharType="end"/>
        </w:r>
      </w:hyperlink>
    </w:p>
    <w:p w14:paraId="445FFEB4" w14:textId="30369324" w:rsidR="00B60561" w:rsidRDefault="00000000">
      <w:pPr>
        <w:pStyle w:val="TDC2"/>
        <w:tabs>
          <w:tab w:val="left" w:pos="960"/>
          <w:tab w:val="right" w:leader="dot" w:pos="9061"/>
        </w:tabs>
        <w:rPr>
          <w:rFonts w:eastAsiaTheme="minorEastAsia" w:cstheme="minorBidi"/>
          <w:noProof/>
          <w:kern w:val="2"/>
          <w14:ligatures w14:val="standardContextual"/>
        </w:rPr>
      </w:pPr>
      <w:hyperlink w:anchor="_Toc173236045" w:history="1">
        <w:r w:rsidR="00B60561" w:rsidRPr="00C73F83">
          <w:rPr>
            <w:rStyle w:val="Hipervnculo"/>
            <w:noProof/>
          </w:rPr>
          <w:t>2.3.</w:t>
        </w:r>
        <w:r w:rsidR="00B60561">
          <w:rPr>
            <w:rFonts w:eastAsiaTheme="minorEastAsia" w:cstheme="minorBidi"/>
            <w:noProof/>
            <w:kern w:val="2"/>
            <w14:ligatures w14:val="standardContextual"/>
          </w:rPr>
          <w:tab/>
        </w:r>
        <w:r w:rsidR="00B60561" w:rsidRPr="00C73F83">
          <w:rPr>
            <w:rStyle w:val="Hipervnculo"/>
            <w:noProof/>
          </w:rPr>
          <w:t>Estado del arte de las tecnologías a utilizar</w:t>
        </w:r>
        <w:r w:rsidR="00B60561">
          <w:rPr>
            <w:noProof/>
            <w:webHidden/>
          </w:rPr>
          <w:tab/>
        </w:r>
        <w:r w:rsidR="00B60561">
          <w:rPr>
            <w:noProof/>
            <w:webHidden/>
          </w:rPr>
          <w:fldChar w:fldCharType="begin"/>
        </w:r>
        <w:r w:rsidR="00B60561">
          <w:rPr>
            <w:noProof/>
            <w:webHidden/>
          </w:rPr>
          <w:instrText xml:space="preserve"> PAGEREF _Toc173236045 \h </w:instrText>
        </w:r>
        <w:r w:rsidR="00B60561">
          <w:rPr>
            <w:noProof/>
            <w:webHidden/>
          </w:rPr>
        </w:r>
        <w:r w:rsidR="00B60561">
          <w:rPr>
            <w:noProof/>
            <w:webHidden/>
          </w:rPr>
          <w:fldChar w:fldCharType="separate"/>
        </w:r>
        <w:r w:rsidR="00B60561">
          <w:rPr>
            <w:noProof/>
            <w:webHidden/>
          </w:rPr>
          <w:t>12</w:t>
        </w:r>
        <w:r w:rsidR="00B60561">
          <w:rPr>
            <w:noProof/>
            <w:webHidden/>
          </w:rPr>
          <w:fldChar w:fldCharType="end"/>
        </w:r>
      </w:hyperlink>
    </w:p>
    <w:p w14:paraId="31BB0F44" w14:textId="041534CD" w:rsidR="00B60561" w:rsidRDefault="00000000">
      <w:pPr>
        <w:pStyle w:val="TDC3"/>
        <w:tabs>
          <w:tab w:val="left" w:pos="1440"/>
          <w:tab w:val="right" w:leader="dot" w:pos="9061"/>
        </w:tabs>
        <w:rPr>
          <w:rFonts w:eastAsiaTheme="minorEastAsia" w:cstheme="minorBidi"/>
          <w:noProof/>
          <w:kern w:val="2"/>
          <w14:ligatures w14:val="standardContextual"/>
        </w:rPr>
      </w:pPr>
      <w:hyperlink w:anchor="_Toc173236046" w:history="1">
        <w:r w:rsidR="00B60561" w:rsidRPr="00C73F83">
          <w:rPr>
            <w:rStyle w:val="Hipervnculo"/>
            <w:noProof/>
          </w:rPr>
          <w:t>2.3.1.</w:t>
        </w:r>
        <w:r w:rsidR="00B60561">
          <w:rPr>
            <w:rFonts w:eastAsiaTheme="minorEastAsia" w:cstheme="minorBidi"/>
            <w:noProof/>
            <w:kern w:val="2"/>
            <w14:ligatures w14:val="standardContextual"/>
          </w:rPr>
          <w:tab/>
        </w:r>
        <w:r w:rsidR="00B60561" w:rsidRPr="00C73F83">
          <w:rPr>
            <w:rStyle w:val="Hipervnculo"/>
            <w:noProof/>
          </w:rPr>
          <w:t>Recogida de datos</w:t>
        </w:r>
        <w:r w:rsidR="00B60561">
          <w:rPr>
            <w:noProof/>
            <w:webHidden/>
          </w:rPr>
          <w:tab/>
        </w:r>
        <w:r w:rsidR="00B60561">
          <w:rPr>
            <w:noProof/>
            <w:webHidden/>
          </w:rPr>
          <w:fldChar w:fldCharType="begin"/>
        </w:r>
        <w:r w:rsidR="00B60561">
          <w:rPr>
            <w:noProof/>
            <w:webHidden/>
          </w:rPr>
          <w:instrText xml:space="preserve"> PAGEREF _Toc173236046 \h </w:instrText>
        </w:r>
        <w:r w:rsidR="00B60561">
          <w:rPr>
            <w:noProof/>
            <w:webHidden/>
          </w:rPr>
        </w:r>
        <w:r w:rsidR="00B60561">
          <w:rPr>
            <w:noProof/>
            <w:webHidden/>
          </w:rPr>
          <w:fldChar w:fldCharType="separate"/>
        </w:r>
        <w:r w:rsidR="00B60561">
          <w:rPr>
            <w:noProof/>
            <w:webHidden/>
          </w:rPr>
          <w:t>12</w:t>
        </w:r>
        <w:r w:rsidR="00B60561">
          <w:rPr>
            <w:noProof/>
            <w:webHidden/>
          </w:rPr>
          <w:fldChar w:fldCharType="end"/>
        </w:r>
      </w:hyperlink>
    </w:p>
    <w:p w14:paraId="70456F4E" w14:textId="7DC4990B" w:rsidR="00B60561" w:rsidRDefault="00000000">
      <w:pPr>
        <w:pStyle w:val="TDC3"/>
        <w:tabs>
          <w:tab w:val="left" w:pos="1440"/>
          <w:tab w:val="right" w:leader="dot" w:pos="9061"/>
        </w:tabs>
        <w:rPr>
          <w:rFonts w:eastAsiaTheme="minorEastAsia" w:cstheme="minorBidi"/>
          <w:noProof/>
          <w:kern w:val="2"/>
          <w14:ligatures w14:val="standardContextual"/>
        </w:rPr>
      </w:pPr>
      <w:hyperlink w:anchor="_Toc173236047" w:history="1">
        <w:r w:rsidR="00B60561" w:rsidRPr="00C73F83">
          <w:rPr>
            <w:rStyle w:val="Hipervnculo"/>
            <w:noProof/>
          </w:rPr>
          <w:t>2.3.2.</w:t>
        </w:r>
        <w:r w:rsidR="00B60561">
          <w:rPr>
            <w:rFonts w:eastAsiaTheme="minorEastAsia" w:cstheme="minorBidi"/>
            <w:noProof/>
            <w:kern w:val="2"/>
            <w14:ligatures w14:val="standardContextual"/>
          </w:rPr>
          <w:tab/>
        </w:r>
        <w:r w:rsidR="00B60561" w:rsidRPr="00C73F83">
          <w:rPr>
            <w:rStyle w:val="Hipervnculo"/>
            <w:noProof/>
          </w:rPr>
          <w:t>Limpieza y procesamiento de datos</w:t>
        </w:r>
        <w:r w:rsidR="00B60561">
          <w:rPr>
            <w:noProof/>
            <w:webHidden/>
          </w:rPr>
          <w:tab/>
        </w:r>
        <w:r w:rsidR="00B60561">
          <w:rPr>
            <w:noProof/>
            <w:webHidden/>
          </w:rPr>
          <w:fldChar w:fldCharType="begin"/>
        </w:r>
        <w:r w:rsidR="00B60561">
          <w:rPr>
            <w:noProof/>
            <w:webHidden/>
          </w:rPr>
          <w:instrText xml:space="preserve"> PAGEREF _Toc173236047 \h </w:instrText>
        </w:r>
        <w:r w:rsidR="00B60561">
          <w:rPr>
            <w:noProof/>
            <w:webHidden/>
          </w:rPr>
        </w:r>
        <w:r w:rsidR="00B60561">
          <w:rPr>
            <w:noProof/>
            <w:webHidden/>
          </w:rPr>
          <w:fldChar w:fldCharType="separate"/>
        </w:r>
        <w:r w:rsidR="00B60561">
          <w:rPr>
            <w:noProof/>
            <w:webHidden/>
          </w:rPr>
          <w:t>14</w:t>
        </w:r>
        <w:r w:rsidR="00B60561">
          <w:rPr>
            <w:noProof/>
            <w:webHidden/>
          </w:rPr>
          <w:fldChar w:fldCharType="end"/>
        </w:r>
      </w:hyperlink>
    </w:p>
    <w:p w14:paraId="32CBE7BE" w14:textId="1B0926D3" w:rsidR="00B60561" w:rsidRDefault="00000000">
      <w:pPr>
        <w:pStyle w:val="TDC3"/>
        <w:tabs>
          <w:tab w:val="left" w:pos="1440"/>
          <w:tab w:val="right" w:leader="dot" w:pos="9061"/>
        </w:tabs>
        <w:rPr>
          <w:rFonts w:eastAsiaTheme="minorEastAsia" w:cstheme="minorBidi"/>
          <w:noProof/>
          <w:kern w:val="2"/>
          <w14:ligatures w14:val="standardContextual"/>
        </w:rPr>
      </w:pPr>
      <w:hyperlink w:anchor="_Toc173236048" w:history="1">
        <w:r w:rsidR="00B60561" w:rsidRPr="00C73F83">
          <w:rPr>
            <w:rStyle w:val="Hipervnculo"/>
            <w:noProof/>
          </w:rPr>
          <w:t>2.3.3.</w:t>
        </w:r>
        <w:r w:rsidR="00B60561">
          <w:rPr>
            <w:rFonts w:eastAsiaTheme="minorEastAsia" w:cstheme="minorBidi"/>
            <w:noProof/>
            <w:kern w:val="2"/>
            <w14:ligatures w14:val="standardContextual"/>
          </w:rPr>
          <w:tab/>
        </w:r>
        <w:r w:rsidR="00B60561" w:rsidRPr="00C73F83">
          <w:rPr>
            <w:rStyle w:val="Hipervnculo"/>
            <w:noProof/>
          </w:rPr>
          <w:t>Almacenamiento de datos</w:t>
        </w:r>
        <w:r w:rsidR="00B60561">
          <w:rPr>
            <w:noProof/>
            <w:webHidden/>
          </w:rPr>
          <w:tab/>
        </w:r>
        <w:r w:rsidR="00B60561">
          <w:rPr>
            <w:noProof/>
            <w:webHidden/>
          </w:rPr>
          <w:fldChar w:fldCharType="begin"/>
        </w:r>
        <w:r w:rsidR="00B60561">
          <w:rPr>
            <w:noProof/>
            <w:webHidden/>
          </w:rPr>
          <w:instrText xml:space="preserve"> PAGEREF _Toc173236048 \h </w:instrText>
        </w:r>
        <w:r w:rsidR="00B60561">
          <w:rPr>
            <w:noProof/>
            <w:webHidden/>
          </w:rPr>
        </w:r>
        <w:r w:rsidR="00B60561">
          <w:rPr>
            <w:noProof/>
            <w:webHidden/>
          </w:rPr>
          <w:fldChar w:fldCharType="separate"/>
        </w:r>
        <w:r w:rsidR="00B60561">
          <w:rPr>
            <w:noProof/>
            <w:webHidden/>
          </w:rPr>
          <w:t>15</w:t>
        </w:r>
        <w:r w:rsidR="00B60561">
          <w:rPr>
            <w:noProof/>
            <w:webHidden/>
          </w:rPr>
          <w:fldChar w:fldCharType="end"/>
        </w:r>
      </w:hyperlink>
    </w:p>
    <w:p w14:paraId="538626C9" w14:textId="6798D5B8" w:rsidR="00B60561" w:rsidRDefault="00000000">
      <w:pPr>
        <w:pStyle w:val="TDC3"/>
        <w:tabs>
          <w:tab w:val="left" w:pos="1440"/>
          <w:tab w:val="right" w:leader="dot" w:pos="9061"/>
        </w:tabs>
        <w:rPr>
          <w:rFonts w:eastAsiaTheme="minorEastAsia" w:cstheme="minorBidi"/>
          <w:noProof/>
          <w:kern w:val="2"/>
          <w14:ligatures w14:val="standardContextual"/>
        </w:rPr>
      </w:pPr>
      <w:hyperlink w:anchor="_Toc173236049" w:history="1">
        <w:r w:rsidR="00B60561" w:rsidRPr="00C73F83">
          <w:rPr>
            <w:rStyle w:val="Hipervnculo"/>
            <w:noProof/>
          </w:rPr>
          <w:t>2.3.4.</w:t>
        </w:r>
        <w:r w:rsidR="00B60561">
          <w:rPr>
            <w:rFonts w:eastAsiaTheme="minorEastAsia" w:cstheme="minorBidi"/>
            <w:noProof/>
            <w:kern w:val="2"/>
            <w14:ligatures w14:val="standardContextual"/>
          </w:rPr>
          <w:tab/>
        </w:r>
        <w:r w:rsidR="00B60561" w:rsidRPr="00C73F83">
          <w:rPr>
            <w:rStyle w:val="Hipervnculo"/>
            <w:noProof/>
          </w:rPr>
          <w:t>Análisis de datos</w:t>
        </w:r>
        <w:r w:rsidR="00B60561">
          <w:rPr>
            <w:noProof/>
            <w:webHidden/>
          </w:rPr>
          <w:tab/>
        </w:r>
        <w:r w:rsidR="00B60561">
          <w:rPr>
            <w:noProof/>
            <w:webHidden/>
          </w:rPr>
          <w:fldChar w:fldCharType="begin"/>
        </w:r>
        <w:r w:rsidR="00B60561">
          <w:rPr>
            <w:noProof/>
            <w:webHidden/>
          </w:rPr>
          <w:instrText xml:space="preserve"> PAGEREF _Toc173236049 \h </w:instrText>
        </w:r>
        <w:r w:rsidR="00B60561">
          <w:rPr>
            <w:noProof/>
            <w:webHidden/>
          </w:rPr>
        </w:r>
        <w:r w:rsidR="00B60561">
          <w:rPr>
            <w:noProof/>
            <w:webHidden/>
          </w:rPr>
          <w:fldChar w:fldCharType="separate"/>
        </w:r>
        <w:r w:rsidR="00B60561">
          <w:rPr>
            <w:noProof/>
            <w:webHidden/>
          </w:rPr>
          <w:t>16</w:t>
        </w:r>
        <w:r w:rsidR="00B60561">
          <w:rPr>
            <w:noProof/>
            <w:webHidden/>
          </w:rPr>
          <w:fldChar w:fldCharType="end"/>
        </w:r>
      </w:hyperlink>
    </w:p>
    <w:p w14:paraId="5C8AC0CA" w14:textId="0EE24301" w:rsidR="00B60561" w:rsidRDefault="00000000">
      <w:pPr>
        <w:pStyle w:val="TDC3"/>
        <w:tabs>
          <w:tab w:val="left" w:pos="1440"/>
          <w:tab w:val="right" w:leader="dot" w:pos="9061"/>
        </w:tabs>
        <w:rPr>
          <w:rFonts w:eastAsiaTheme="minorEastAsia" w:cstheme="minorBidi"/>
          <w:noProof/>
          <w:kern w:val="2"/>
          <w14:ligatures w14:val="standardContextual"/>
        </w:rPr>
      </w:pPr>
      <w:hyperlink w:anchor="_Toc173236050" w:history="1">
        <w:r w:rsidR="00B60561" w:rsidRPr="00C73F83">
          <w:rPr>
            <w:rStyle w:val="Hipervnculo"/>
            <w:noProof/>
          </w:rPr>
          <w:t>2.3.5.</w:t>
        </w:r>
        <w:r w:rsidR="00B60561">
          <w:rPr>
            <w:rFonts w:eastAsiaTheme="minorEastAsia" w:cstheme="minorBidi"/>
            <w:noProof/>
            <w:kern w:val="2"/>
            <w14:ligatures w14:val="standardContextual"/>
          </w:rPr>
          <w:tab/>
        </w:r>
        <w:r w:rsidR="00B60561" w:rsidRPr="00C73F83">
          <w:rPr>
            <w:rStyle w:val="Hipervnculo"/>
            <w:noProof/>
          </w:rPr>
          <w:t>Visualización de datos</w:t>
        </w:r>
        <w:r w:rsidR="00B60561">
          <w:rPr>
            <w:noProof/>
            <w:webHidden/>
          </w:rPr>
          <w:tab/>
        </w:r>
        <w:r w:rsidR="00B60561">
          <w:rPr>
            <w:noProof/>
            <w:webHidden/>
          </w:rPr>
          <w:fldChar w:fldCharType="begin"/>
        </w:r>
        <w:r w:rsidR="00B60561">
          <w:rPr>
            <w:noProof/>
            <w:webHidden/>
          </w:rPr>
          <w:instrText xml:space="preserve"> PAGEREF _Toc173236050 \h </w:instrText>
        </w:r>
        <w:r w:rsidR="00B60561">
          <w:rPr>
            <w:noProof/>
            <w:webHidden/>
          </w:rPr>
        </w:r>
        <w:r w:rsidR="00B60561">
          <w:rPr>
            <w:noProof/>
            <w:webHidden/>
          </w:rPr>
          <w:fldChar w:fldCharType="separate"/>
        </w:r>
        <w:r w:rsidR="00B60561">
          <w:rPr>
            <w:noProof/>
            <w:webHidden/>
          </w:rPr>
          <w:t>19</w:t>
        </w:r>
        <w:r w:rsidR="00B60561">
          <w:rPr>
            <w:noProof/>
            <w:webHidden/>
          </w:rPr>
          <w:fldChar w:fldCharType="end"/>
        </w:r>
      </w:hyperlink>
    </w:p>
    <w:p w14:paraId="5212E211" w14:textId="1B8D321C" w:rsidR="00B60561" w:rsidRDefault="00000000">
      <w:pPr>
        <w:pStyle w:val="TDC2"/>
        <w:tabs>
          <w:tab w:val="left" w:pos="960"/>
          <w:tab w:val="right" w:leader="dot" w:pos="9061"/>
        </w:tabs>
        <w:rPr>
          <w:rFonts w:eastAsiaTheme="minorEastAsia" w:cstheme="minorBidi"/>
          <w:noProof/>
          <w:kern w:val="2"/>
          <w14:ligatures w14:val="standardContextual"/>
        </w:rPr>
      </w:pPr>
      <w:hyperlink w:anchor="_Toc173236051" w:history="1">
        <w:r w:rsidR="00B60561" w:rsidRPr="00C73F83">
          <w:rPr>
            <w:rStyle w:val="Hipervnculo"/>
            <w:noProof/>
          </w:rPr>
          <w:t>2.4.</w:t>
        </w:r>
        <w:r w:rsidR="00B60561">
          <w:rPr>
            <w:rFonts w:eastAsiaTheme="minorEastAsia" w:cstheme="minorBidi"/>
            <w:noProof/>
            <w:kern w:val="2"/>
            <w14:ligatures w14:val="standardContextual"/>
          </w:rPr>
          <w:tab/>
        </w:r>
        <w:r w:rsidR="00B60561" w:rsidRPr="00C73F83">
          <w:rPr>
            <w:rStyle w:val="Hipervnculo"/>
            <w:noProof/>
          </w:rPr>
          <w:t>Conclusiones</w:t>
        </w:r>
        <w:r w:rsidR="00B60561">
          <w:rPr>
            <w:noProof/>
            <w:webHidden/>
          </w:rPr>
          <w:tab/>
        </w:r>
        <w:r w:rsidR="00B60561">
          <w:rPr>
            <w:noProof/>
            <w:webHidden/>
          </w:rPr>
          <w:fldChar w:fldCharType="begin"/>
        </w:r>
        <w:r w:rsidR="00B60561">
          <w:rPr>
            <w:noProof/>
            <w:webHidden/>
          </w:rPr>
          <w:instrText xml:space="preserve"> PAGEREF _Toc173236051 \h </w:instrText>
        </w:r>
        <w:r w:rsidR="00B60561">
          <w:rPr>
            <w:noProof/>
            <w:webHidden/>
          </w:rPr>
        </w:r>
        <w:r w:rsidR="00B60561">
          <w:rPr>
            <w:noProof/>
            <w:webHidden/>
          </w:rPr>
          <w:fldChar w:fldCharType="separate"/>
        </w:r>
        <w:r w:rsidR="00B60561">
          <w:rPr>
            <w:noProof/>
            <w:webHidden/>
          </w:rPr>
          <w:t>23</w:t>
        </w:r>
        <w:r w:rsidR="00B60561">
          <w:rPr>
            <w:noProof/>
            <w:webHidden/>
          </w:rPr>
          <w:fldChar w:fldCharType="end"/>
        </w:r>
      </w:hyperlink>
    </w:p>
    <w:p w14:paraId="39779A77" w14:textId="1ED61E4A" w:rsidR="00B60561" w:rsidRDefault="00000000">
      <w:pPr>
        <w:pStyle w:val="TDC1"/>
        <w:tabs>
          <w:tab w:val="left" w:pos="440"/>
          <w:tab w:val="right" w:leader="dot" w:pos="9061"/>
        </w:tabs>
        <w:rPr>
          <w:rFonts w:eastAsiaTheme="minorEastAsia" w:cstheme="minorBidi"/>
          <w:noProof/>
          <w:kern w:val="2"/>
          <w14:ligatures w14:val="standardContextual"/>
        </w:rPr>
      </w:pPr>
      <w:hyperlink w:anchor="_Toc173236052" w:history="1">
        <w:r w:rsidR="00B60561" w:rsidRPr="00C73F83">
          <w:rPr>
            <w:rStyle w:val="Hipervnculo"/>
            <w:noProof/>
          </w:rPr>
          <w:t>3.</w:t>
        </w:r>
        <w:r w:rsidR="00B60561">
          <w:rPr>
            <w:rFonts w:eastAsiaTheme="minorEastAsia" w:cstheme="minorBidi"/>
            <w:noProof/>
            <w:kern w:val="2"/>
            <w14:ligatures w14:val="standardContextual"/>
          </w:rPr>
          <w:tab/>
        </w:r>
        <w:r w:rsidR="00B60561" w:rsidRPr="00C73F83">
          <w:rPr>
            <w:rStyle w:val="Hipervnculo"/>
            <w:noProof/>
          </w:rPr>
          <w:t>Objetivos concretos y alcance</w:t>
        </w:r>
        <w:r w:rsidR="00B60561">
          <w:rPr>
            <w:noProof/>
            <w:webHidden/>
          </w:rPr>
          <w:tab/>
        </w:r>
        <w:r w:rsidR="00B60561">
          <w:rPr>
            <w:noProof/>
            <w:webHidden/>
          </w:rPr>
          <w:fldChar w:fldCharType="begin"/>
        </w:r>
        <w:r w:rsidR="00B60561">
          <w:rPr>
            <w:noProof/>
            <w:webHidden/>
          </w:rPr>
          <w:instrText xml:space="preserve"> PAGEREF _Toc173236052 \h </w:instrText>
        </w:r>
        <w:r w:rsidR="00B60561">
          <w:rPr>
            <w:noProof/>
            <w:webHidden/>
          </w:rPr>
        </w:r>
        <w:r w:rsidR="00B60561">
          <w:rPr>
            <w:noProof/>
            <w:webHidden/>
          </w:rPr>
          <w:fldChar w:fldCharType="separate"/>
        </w:r>
        <w:r w:rsidR="00B60561">
          <w:rPr>
            <w:noProof/>
            <w:webHidden/>
          </w:rPr>
          <w:t>25</w:t>
        </w:r>
        <w:r w:rsidR="00B60561">
          <w:rPr>
            <w:noProof/>
            <w:webHidden/>
          </w:rPr>
          <w:fldChar w:fldCharType="end"/>
        </w:r>
      </w:hyperlink>
    </w:p>
    <w:p w14:paraId="3C6D9D79" w14:textId="3CAA1E64" w:rsidR="00B60561" w:rsidRDefault="00000000">
      <w:pPr>
        <w:pStyle w:val="TDC2"/>
        <w:tabs>
          <w:tab w:val="left" w:pos="960"/>
          <w:tab w:val="right" w:leader="dot" w:pos="9061"/>
        </w:tabs>
        <w:rPr>
          <w:rFonts w:eastAsiaTheme="minorEastAsia" w:cstheme="minorBidi"/>
          <w:noProof/>
          <w:kern w:val="2"/>
          <w14:ligatures w14:val="standardContextual"/>
        </w:rPr>
      </w:pPr>
      <w:hyperlink w:anchor="_Toc173236053" w:history="1">
        <w:r w:rsidR="00B60561" w:rsidRPr="00C73F83">
          <w:rPr>
            <w:rStyle w:val="Hipervnculo"/>
            <w:noProof/>
          </w:rPr>
          <w:t>3.1.</w:t>
        </w:r>
        <w:r w:rsidR="00B60561">
          <w:rPr>
            <w:rFonts w:eastAsiaTheme="minorEastAsia" w:cstheme="minorBidi"/>
            <w:noProof/>
            <w:kern w:val="2"/>
            <w14:ligatures w14:val="standardContextual"/>
          </w:rPr>
          <w:tab/>
        </w:r>
        <w:r w:rsidR="00B60561" w:rsidRPr="00C73F83">
          <w:rPr>
            <w:rStyle w:val="Hipervnculo"/>
            <w:noProof/>
          </w:rPr>
          <w:t>Objetivo general</w:t>
        </w:r>
        <w:r w:rsidR="00B60561">
          <w:rPr>
            <w:noProof/>
            <w:webHidden/>
          </w:rPr>
          <w:tab/>
        </w:r>
        <w:r w:rsidR="00B60561">
          <w:rPr>
            <w:noProof/>
            <w:webHidden/>
          </w:rPr>
          <w:fldChar w:fldCharType="begin"/>
        </w:r>
        <w:r w:rsidR="00B60561">
          <w:rPr>
            <w:noProof/>
            <w:webHidden/>
          </w:rPr>
          <w:instrText xml:space="preserve"> PAGEREF _Toc173236053 \h </w:instrText>
        </w:r>
        <w:r w:rsidR="00B60561">
          <w:rPr>
            <w:noProof/>
            <w:webHidden/>
          </w:rPr>
        </w:r>
        <w:r w:rsidR="00B60561">
          <w:rPr>
            <w:noProof/>
            <w:webHidden/>
          </w:rPr>
          <w:fldChar w:fldCharType="separate"/>
        </w:r>
        <w:r w:rsidR="00B60561">
          <w:rPr>
            <w:noProof/>
            <w:webHidden/>
          </w:rPr>
          <w:t>25</w:t>
        </w:r>
        <w:r w:rsidR="00B60561">
          <w:rPr>
            <w:noProof/>
            <w:webHidden/>
          </w:rPr>
          <w:fldChar w:fldCharType="end"/>
        </w:r>
      </w:hyperlink>
    </w:p>
    <w:p w14:paraId="543F076B" w14:textId="0E2FAEEA" w:rsidR="00B60561" w:rsidRDefault="00000000">
      <w:pPr>
        <w:pStyle w:val="TDC2"/>
        <w:tabs>
          <w:tab w:val="left" w:pos="960"/>
          <w:tab w:val="right" w:leader="dot" w:pos="9061"/>
        </w:tabs>
        <w:rPr>
          <w:rFonts w:eastAsiaTheme="minorEastAsia" w:cstheme="minorBidi"/>
          <w:noProof/>
          <w:kern w:val="2"/>
          <w14:ligatures w14:val="standardContextual"/>
        </w:rPr>
      </w:pPr>
      <w:hyperlink w:anchor="_Toc173236054" w:history="1">
        <w:r w:rsidR="00B60561" w:rsidRPr="00C73F83">
          <w:rPr>
            <w:rStyle w:val="Hipervnculo"/>
            <w:noProof/>
          </w:rPr>
          <w:t>3.2.</w:t>
        </w:r>
        <w:r w:rsidR="00B60561">
          <w:rPr>
            <w:rFonts w:eastAsiaTheme="minorEastAsia" w:cstheme="minorBidi"/>
            <w:noProof/>
            <w:kern w:val="2"/>
            <w14:ligatures w14:val="standardContextual"/>
          </w:rPr>
          <w:tab/>
        </w:r>
        <w:r w:rsidR="00B60561" w:rsidRPr="00C73F83">
          <w:rPr>
            <w:rStyle w:val="Hipervnculo"/>
            <w:noProof/>
          </w:rPr>
          <w:t>Objetivos específicos</w:t>
        </w:r>
        <w:r w:rsidR="00B60561">
          <w:rPr>
            <w:noProof/>
            <w:webHidden/>
          </w:rPr>
          <w:tab/>
        </w:r>
        <w:r w:rsidR="00B60561">
          <w:rPr>
            <w:noProof/>
            <w:webHidden/>
          </w:rPr>
          <w:fldChar w:fldCharType="begin"/>
        </w:r>
        <w:r w:rsidR="00B60561">
          <w:rPr>
            <w:noProof/>
            <w:webHidden/>
          </w:rPr>
          <w:instrText xml:space="preserve"> PAGEREF _Toc173236054 \h </w:instrText>
        </w:r>
        <w:r w:rsidR="00B60561">
          <w:rPr>
            <w:noProof/>
            <w:webHidden/>
          </w:rPr>
        </w:r>
        <w:r w:rsidR="00B60561">
          <w:rPr>
            <w:noProof/>
            <w:webHidden/>
          </w:rPr>
          <w:fldChar w:fldCharType="separate"/>
        </w:r>
        <w:r w:rsidR="00B60561">
          <w:rPr>
            <w:noProof/>
            <w:webHidden/>
          </w:rPr>
          <w:t>25</w:t>
        </w:r>
        <w:r w:rsidR="00B60561">
          <w:rPr>
            <w:noProof/>
            <w:webHidden/>
          </w:rPr>
          <w:fldChar w:fldCharType="end"/>
        </w:r>
      </w:hyperlink>
    </w:p>
    <w:p w14:paraId="110C7342" w14:textId="6F827198" w:rsidR="00B60561" w:rsidRDefault="00000000">
      <w:pPr>
        <w:pStyle w:val="TDC2"/>
        <w:tabs>
          <w:tab w:val="left" w:pos="960"/>
          <w:tab w:val="right" w:leader="dot" w:pos="9061"/>
        </w:tabs>
        <w:rPr>
          <w:rFonts w:eastAsiaTheme="minorEastAsia" w:cstheme="minorBidi"/>
          <w:noProof/>
          <w:kern w:val="2"/>
          <w14:ligatures w14:val="standardContextual"/>
        </w:rPr>
      </w:pPr>
      <w:hyperlink w:anchor="_Toc173236055" w:history="1">
        <w:r w:rsidR="00B60561" w:rsidRPr="00C73F83">
          <w:rPr>
            <w:rStyle w:val="Hipervnculo"/>
            <w:noProof/>
          </w:rPr>
          <w:t>3.3.</w:t>
        </w:r>
        <w:r w:rsidR="00B60561">
          <w:rPr>
            <w:rFonts w:eastAsiaTheme="minorEastAsia" w:cstheme="minorBidi"/>
            <w:noProof/>
            <w:kern w:val="2"/>
            <w14:ligatures w14:val="standardContextual"/>
          </w:rPr>
          <w:tab/>
        </w:r>
        <w:r w:rsidR="00B60561" w:rsidRPr="00C73F83">
          <w:rPr>
            <w:rStyle w:val="Hipervnculo"/>
            <w:noProof/>
          </w:rPr>
          <w:t>Alcance</w:t>
        </w:r>
        <w:r w:rsidR="00B60561">
          <w:rPr>
            <w:noProof/>
            <w:webHidden/>
          </w:rPr>
          <w:tab/>
        </w:r>
        <w:r w:rsidR="00B60561">
          <w:rPr>
            <w:noProof/>
            <w:webHidden/>
          </w:rPr>
          <w:fldChar w:fldCharType="begin"/>
        </w:r>
        <w:r w:rsidR="00B60561">
          <w:rPr>
            <w:noProof/>
            <w:webHidden/>
          </w:rPr>
          <w:instrText xml:space="preserve"> PAGEREF _Toc173236055 \h </w:instrText>
        </w:r>
        <w:r w:rsidR="00B60561">
          <w:rPr>
            <w:noProof/>
            <w:webHidden/>
          </w:rPr>
        </w:r>
        <w:r w:rsidR="00B60561">
          <w:rPr>
            <w:noProof/>
            <w:webHidden/>
          </w:rPr>
          <w:fldChar w:fldCharType="separate"/>
        </w:r>
        <w:r w:rsidR="00B60561">
          <w:rPr>
            <w:noProof/>
            <w:webHidden/>
          </w:rPr>
          <w:t>26</w:t>
        </w:r>
        <w:r w:rsidR="00B60561">
          <w:rPr>
            <w:noProof/>
            <w:webHidden/>
          </w:rPr>
          <w:fldChar w:fldCharType="end"/>
        </w:r>
      </w:hyperlink>
    </w:p>
    <w:p w14:paraId="25AE6739" w14:textId="02C16F5C" w:rsidR="00B60561" w:rsidRDefault="00000000">
      <w:pPr>
        <w:pStyle w:val="TDC1"/>
        <w:tabs>
          <w:tab w:val="left" w:pos="440"/>
          <w:tab w:val="right" w:leader="dot" w:pos="9061"/>
        </w:tabs>
        <w:rPr>
          <w:rFonts w:eastAsiaTheme="minorEastAsia" w:cstheme="minorBidi"/>
          <w:noProof/>
          <w:kern w:val="2"/>
          <w14:ligatures w14:val="standardContextual"/>
        </w:rPr>
      </w:pPr>
      <w:hyperlink w:anchor="_Toc173236056" w:history="1">
        <w:r w:rsidR="00B60561" w:rsidRPr="00C73F83">
          <w:rPr>
            <w:rStyle w:val="Hipervnculo"/>
            <w:noProof/>
          </w:rPr>
          <w:t>4.</w:t>
        </w:r>
        <w:r w:rsidR="00B60561">
          <w:rPr>
            <w:rFonts w:eastAsiaTheme="minorEastAsia" w:cstheme="minorBidi"/>
            <w:noProof/>
            <w:kern w:val="2"/>
            <w14:ligatures w14:val="standardContextual"/>
          </w:rPr>
          <w:tab/>
        </w:r>
        <w:r w:rsidR="00B60561" w:rsidRPr="00C73F83">
          <w:rPr>
            <w:rStyle w:val="Hipervnculo"/>
            <w:noProof/>
          </w:rPr>
          <w:t>Metodología de trabajo y arquitectura</w:t>
        </w:r>
        <w:r w:rsidR="00B60561">
          <w:rPr>
            <w:noProof/>
            <w:webHidden/>
          </w:rPr>
          <w:tab/>
        </w:r>
        <w:r w:rsidR="00B60561">
          <w:rPr>
            <w:noProof/>
            <w:webHidden/>
          </w:rPr>
          <w:fldChar w:fldCharType="begin"/>
        </w:r>
        <w:r w:rsidR="00B60561">
          <w:rPr>
            <w:noProof/>
            <w:webHidden/>
          </w:rPr>
          <w:instrText xml:space="preserve"> PAGEREF _Toc173236056 \h </w:instrText>
        </w:r>
        <w:r w:rsidR="00B60561">
          <w:rPr>
            <w:noProof/>
            <w:webHidden/>
          </w:rPr>
        </w:r>
        <w:r w:rsidR="00B60561">
          <w:rPr>
            <w:noProof/>
            <w:webHidden/>
          </w:rPr>
          <w:fldChar w:fldCharType="separate"/>
        </w:r>
        <w:r w:rsidR="00B60561">
          <w:rPr>
            <w:noProof/>
            <w:webHidden/>
          </w:rPr>
          <w:t>28</w:t>
        </w:r>
        <w:r w:rsidR="00B60561">
          <w:rPr>
            <w:noProof/>
            <w:webHidden/>
          </w:rPr>
          <w:fldChar w:fldCharType="end"/>
        </w:r>
      </w:hyperlink>
    </w:p>
    <w:p w14:paraId="2EBAAAAF" w14:textId="5B707EE7" w:rsidR="00B60561" w:rsidRDefault="00000000">
      <w:pPr>
        <w:pStyle w:val="TDC2"/>
        <w:tabs>
          <w:tab w:val="left" w:pos="960"/>
          <w:tab w:val="right" w:leader="dot" w:pos="9061"/>
        </w:tabs>
        <w:rPr>
          <w:rFonts w:eastAsiaTheme="minorEastAsia" w:cstheme="minorBidi"/>
          <w:noProof/>
          <w:kern w:val="2"/>
          <w14:ligatures w14:val="standardContextual"/>
        </w:rPr>
      </w:pPr>
      <w:hyperlink w:anchor="_Toc173236057" w:history="1">
        <w:r w:rsidR="00B60561" w:rsidRPr="00C73F83">
          <w:rPr>
            <w:rStyle w:val="Hipervnculo"/>
            <w:noProof/>
          </w:rPr>
          <w:t>4.1.</w:t>
        </w:r>
        <w:r w:rsidR="00B60561">
          <w:rPr>
            <w:rFonts w:eastAsiaTheme="minorEastAsia" w:cstheme="minorBidi"/>
            <w:noProof/>
            <w:kern w:val="2"/>
            <w14:ligatures w14:val="standardContextual"/>
          </w:rPr>
          <w:tab/>
        </w:r>
        <w:r w:rsidR="00B60561" w:rsidRPr="00C73F83">
          <w:rPr>
            <w:rStyle w:val="Hipervnculo"/>
            <w:noProof/>
          </w:rPr>
          <w:t>Metodología de trabajo</w:t>
        </w:r>
        <w:r w:rsidR="00B60561">
          <w:rPr>
            <w:noProof/>
            <w:webHidden/>
          </w:rPr>
          <w:tab/>
        </w:r>
        <w:r w:rsidR="00B60561">
          <w:rPr>
            <w:noProof/>
            <w:webHidden/>
          </w:rPr>
          <w:fldChar w:fldCharType="begin"/>
        </w:r>
        <w:r w:rsidR="00B60561">
          <w:rPr>
            <w:noProof/>
            <w:webHidden/>
          </w:rPr>
          <w:instrText xml:space="preserve"> PAGEREF _Toc173236057 \h </w:instrText>
        </w:r>
        <w:r w:rsidR="00B60561">
          <w:rPr>
            <w:noProof/>
            <w:webHidden/>
          </w:rPr>
        </w:r>
        <w:r w:rsidR="00B60561">
          <w:rPr>
            <w:noProof/>
            <w:webHidden/>
          </w:rPr>
          <w:fldChar w:fldCharType="separate"/>
        </w:r>
        <w:r w:rsidR="00B60561">
          <w:rPr>
            <w:noProof/>
            <w:webHidden/>
          </w:rPr>
          <w:t>28</w:t>
        </w:r>
        <w:r w:rsidR="00B60561">
          <w:rPr>
            <w:noProof/>
            <w:webHidden/>
          </w:rPr>
          <w:fldChar w:fldCharType="end"/>
        </w:r>
      </w:hyperlink>
    </w:p>
    <w:p w14:paraId="4A32BF29" w14:textId="397E3192" w:rsidR="00B60561" w:rsidRDefault="00000000">
      <w:pPr>
        <w:pStyle w:val="TDC2"/>
        <w:tabs>
          <w:tab w:val="left" w:pos="960"/>
          <w:tab w:val="right" w:leader="dot" w:pos="9061"/>
        </w:tabs>
        <w:rPr>
          <w:rFonts w:eastAsiaTheme="minorEastAsia" w:cstheme="minorBidi"/>
          <w:noProof/>
          <w:kern w:val="2"/>
          <w14:ligatures w14:val="standardContextual"/>
        </w:rPr>
      </w:pPr>
      <w:hyperlink w:anchor="_Toc173236058" w:history="1">
        <w:r w:rsidR="00B60561" w:rsidRPr="00C73F83">
          <w:rPr>
            <w:rStyle w:val="Hipervnculo"/>
            <w:noProof/>
          </w:rPr>
          <w:t>4.2.</w:t>
        </w:r>
        <w:r w:rsidR="00B60561">
          <w:rPr>
            <w:rFonts w:eastAsiaTheme="minorEastAsia" w:cstheme="minorBidi"/>
            <w:noProof/>
            <w:kern w:val="2"/>
            <w14:ligatures w14:val="standardContextual"/>
          </w:rPr>
          <w:tab/>
        </w:r>
        <w:r w:rsidR="00B60561" w:rsidRPr="00C73F83">
          <w:rPr>
            <w:rStyle w:val="Hipervnculo"/>
            <w:noProof/>
          </w:rPr>
          <w:t>Arquitectura</w:t>
        </w:r>
        <w:r w:rsidR="00B60561">
          <w:rPr>
            <w:noProof/>
            <w:webHidden/>
          </w:rPr>
          <w:tab/>
        </w:r>
        <w:r w:rsidR="00B60561">
          <w:rPr>
            <w:noProof/>
            <w:webHidden/>
          </w:rPr>
          <w:fldChar w:fldCharType="begin"/>
        </w:r>
        <w:r w:rsidR="00B60561">
          <w:rPr>
            <w:noProof/>
            <w:webHidden/>
          </w:rPr>
          <w:instrText xml:space="preserve"> PAGEREF _Toc173236058 \h </w:instrText>
        </w:r>
        <w:r w:rsidR="00B60561">
          <w:rPr>
            <w:noProof/>
            <w:webHidden/>
          </w:rPr>
        </w:r>
        <w:r w:rsidR="00B60561">
          <w:rPr>
            <w:noProof/>
            <w:webHidden/>
          </w:rPr>
          <w:fldChar w:fldCharType="separate"/>
        </w:r>
        <w:r w:rsidR="00B60561">
          <w:rPr>
            <w:noProof/>
            <w:webHidden/>
          </w:rPr>
          <w:t>29</w:t>
        </w:r>
        <w:r w:rsidR="00B60561">
          <w:rPr>
            <w:noProof/>
            <w:webHidden/>
          </w:rPr>
          <w:fldChar w:fldCharType="end"/>
        </w:r>
      </w:hyperlink>
    </w:p>
    <w:p w14:paraId="17DC5B98" w14:textId="200EDF5D" w:rsidR="00B60561" w:rsidRDefault="00000000">
      <w:pPr>
        <w:pStyle w:val="TDC1"/>
        <w:tabs>
          <w:tab w:val="left" w:pos="440"/>
          <w:tab w:val="right" w:leader="dot" w:pos="9061"/>
        </w:tabs>
        <w:rPr>
          <w:rFonts w:eastAsiaTheme="minorEastAsia" w:cstheme="minorBidi"/>
          <w:noProof/>
          <w:kern w:val="2"/>
          <w14:ligatures w14:val="standardContextual"/>
        </w:rPr>
      </w:pPr>
      <w:hyperlink w:anchor="_Toc173236059" w:history="1">
        <w:r w:rsidR="00B60561" w:rsidRPr="00C73F83">
          <w:rPr>
            <w:rStyle w:val="Hipervnculo"/>
            <w:noProof/>
          </w:rPr>
          <w:t>5.</w:t>
        </w:r>
        <w:r w:rsidR="00B60561">
          <w:rPr>
            <w:rFonts w:eastAsiaTheme="minorEastAsia" w:cstheme="minorBidi"/>
            <w:noProof/>
            <w:kern w:val="2"/>
            <w14:ligatures w14:val="standardContextual"/>
          </w:rPr>
          <w:tab/>
        </w:r>
        <w:r w:rsidR="00B60561" w:rsidRPr="00C73F83">
          <w:rPr>
            <w:rStyle w:val="Hipervnculo"/>
            <w:noProof/>
          </w:rPr>
          <w:t>Marco normativo</w:t>
        </w:r>
        <w:r w:rsidR="00B60561">
          <w:rPr>
            <w:noProof/>
            <w:webHidden/>
          </w:rPr>
          <w:tab/>
        </w:r>
        <w:r w:rsidR="00B60561">
          <w:rPr>
            <w:noProof/>
            <w:webHidden/>
          </w:rPr>
          <w:fldChar w:fldCharType="begin"/>
        </w:r>
        <w:r w:rsidR="00B60561">
          <w:rPr>
            <w:noProof/>
            <w:webHidden/>
          </w:rPr>
          <w:instrText xml:space="preserve"> PAGEREF _Toc173236059 \h </w:instrText>
        </w:r>
        <w:r w:rsidR="00B60561">
          <w:rPr>
            <w:noProof/>
            <w:webHidden/>
          </w:rPr>
        </w:r>
        <w:r w:rsidR="00B60561">
          <w:rPr>
            <w:noProof/>
            <w:webHidden/>
          </w:rPr>
          <w:fldChar w:fldCharType="separate"/>
        </w:r>
        <w:r w:rsidR="00B60561">
          <w:rPr>
            <w:noProof/>
            <w:webHidden/>
          </w:rPr>
          <w:t>31</w:t>
        </w:r>
        <w:r w:rsidR="00B60561">
          <w:rPr>
            <w:noProof/>
            <w:webHidden/>
          </w:rPr>
          <w:fldChar w:fldCharType="end"/>
        </w:r>
      </w:hyperlink>
    </w:p>
    <w:p w14:paraId="7BB28592" w14:textId="3462AA83" w:rsidR="00B60561" w:rsidRDefault="00000000">
      <w:pPr>
        <w:pStyle w:val="TDC1"/>
        <w:tabs>
          <w:tab w:val="left" w:pos="440"/>
          <w:tab w:val="right" w:leader="dot" w:pos="9061"/>
        </w:tabs>
        <w:rPr>
          <w:rFonts w:eastAsiaTheme="minorEastAsia" w:cstheme="minorBidi"/>
          <w:noProof/>
          <w:kern w:val="2"/>
          <w14:ligatures w14:val="standardContextual"/>
        </w:rPr>
      </w:pPr>
      <w:hyperlink w:anchor="_Toc173236060" w:history="1">
        <w:r w:rsidR="00B60561" w:rsidRPr="00C73F83">
          <w:rPr>
            <w:rStyle w:val="Hipervnculo"/>
            <w:noProof/>
          </w:rPr>
          <w:t>6.</w:t>
        </w:r>
        <w:r w:rsidR="00B60561">
          <w:rPr>
            <w:rFonts w:eastAsiaTheme="minorEastAsia" w:cstheme="minorBidi"/>
            <w:noProof/>
            <w:kern w:val="2"/>
            <w14:ligatures w14:val="standardContextual"/>
          </w:rPr>
          <w:tab/>
        </w:r>
        <w:r w:rsidR="00B60561" w:rsidRPr="00C73F83">
          <w:rPr>
            <w:rStyle w:val="Hipervnculo"/>
            <w:noProof/>
          </w:rPr>
          <w:t>Desarrollo específico de la contribución</w:t>
        </w:r>
        <w:r w:rsidR="00B60561">
          <w:rPr>
            <w:noProof/>
            <w:webHidden/>
          </w:rPr>
          <w:tab/>
        </w:r>
        <w:r w:rsidR="00B60561">
          <w:rPr>
            <w:noProof/>
            <w:webHidden/>
          </w:rPr>
          <w:fldChar w:fldCharType="begin"/>
        </w:r>
        <w:r w:rsidR="00B60561">
          <w:rPr>
            <w:noProof/>
            <w:webHidden/>
          </w:rPr>
          <w:instrText xml:space="preserve"> PAGEREF _Toc173236060 \h </w:instrText>
        </w:r>
        <w:r w:rsidR="00B60561">
          <w:rPr>
            <w:noProof/>
            <w:webHidden/>
          </w:rPr>
        </w:r>
        <w:r w:rsidR="00B60561">
          <w:rPr>
            <w:noProof/>
            <w:webHidden/>
          </w:rPr>
          <w:fldChar w:fldCharType="separate"/>
        </w:r>
        <w:r w:rsidR="00B60561">
          <w:rPr>
            <w:noProof/>
            <w:webHidden/>
          </w:rPr>
          <w:t>32</w:t>
        </w:r>
        <w:r w:rsidR="00B60561">
          <w:rPr>
            <w:noProof/>
            <w:webHidden/>
          </w:rPr>
          <w:fldChar w:fldCharType="end"/>
        </w:r>
      </w:hyperlink>
    </w:p>
    <w:p w14:paraId="0ABB2A74" w14:textId="0F77361E" w:rsidR="00B60561" w:rsidRDefault="00000000">
      <w:pPr>
        <w:pStyle w:val="TDC2"/>
        <w:tabs>
          <w:tab w:val="left" w:pos="960"/>
          <w:tab w:val="right" w:leader="dot" w:pos="9061"/>
        </w:tabs>
        <w:rPr>
          <w:rFonts w:eastAsiaTheme="minorEastAsia" w:cstheme="minorBidi"/>
          <w:noProof/>
          <w:kern w:val="2"/>
          <w14:ligatures w14:val="standardContextual"/>
        </w:rPr>
      </w:pPr>
      <w:hyperlink w:anchor="_Toc173236061" w:history="1">
        <w:r w:rsidR="00B60561" w:rsidRPr="00C73F83">
          <w:rPr>
            <w:rStyle w:val="Hipervnculo"/>
            <w:noProof/>
          </w:rPr>
          <w:t>6.1.</w:t>
        </w:r>
        <w:r w:rsidR="00B60561">
          <w:rPr>
            <w:rFonts w:eastAsiaTheme="minorEastAsia" w:cstheme="minorBidi"/>
            <w:noProof/>
            <w:kern w:val="2"/>
            <w14:ligatures w14:val="standardContextual"/>
          </w:rPr>
          <w:tab/>
        </w:r>
        <w:r w:rsidR="00B60561" w:rsidRPr="00C73F83">
          <w:rPr>
            <w:rStyle w:val="Hipervnculo"/>
            <w:noProof/>
          </w:rPr>
          <w:t>Recolección de los datos</w:t>
        </w:r>
        <w:r w:rsidR="00B60561">
          <w:rPr>
            <w:noProof/>
            <w:webHidden/>
          </w:rPr>
          <w:tab/>
        </w:r>
        <w:r w:rsidR="00B60561">
          <w:rPr>
            <w:noProof/>
            <w:webHidden/>
          </w:rPr>
          <w:fldChar w:fldCharType="begin"/>
        </w:r>
        <w:r w:rsidR="00B60561">
          <w:rPr>
            <w:noProof/>
            <w:webHidden/>
          </w:rPr>
          <w:instrText xml:space="preserve"> PAGEREF _Toc173236061 \h </w:instrText>
        </w:r>
        <w:r w:rsidR="00B60561">
          <w:rPr>
            <w:noProof/>
            <w:webHidden/>
          </w:rPr>
        </w:r>
        <w:r w:rsidR="00B60561">
          <w:rPr>
            <w:noProof/>
            <w:webHidden/>
          </w:rPr>
          <w:fldChar w:fldCharType="separate"/>
        </w:r>
        <w:r w:rsidR="00B60561">
          <w:rPr>
            <w:noProof/>
            <w:webHidden/>
          </w:rPr>
          <w:t>33</w:t>
        </w:r>
        <w:r w:rsidR="00B60561">
          <w:rPr>
            <w:noProof/>
            <w:webHidden/>
          </w:rPr>
          <w:fldChar w:fldCharType="end"/>
        </w:r>
      </w:hyperlink>
    </w:p>
    <w:p w14:paraId="495853B8" w14:textId="64D6CAA6" w:rsidR="00B60561" w:rsidRDefault="00000000">
      <w:pPr>
        <w:pStyle w:val="TDC2"/>
        <w:tabs>
          <w:tab w:val="left" w:pos="960"/>
          <w:tab w:val="right" w:leader="dot" w:pos="9061"/>
        </w:tabs>
        <w:rPr>
          <w:rFonts w:eastAsiaTheme="minorEastAsia" w:cstheme="minorBidi"/>
          <w:noProof/>
          <w:kern w:val="2"/>
          <w14:ligatures w14:val="standardContextual"/>
        </w:rPr>
      </w:pPr>
      <w:hyperlink w:anchor="_Toc173236062" w:history="1">
        <w:r w:rsidR="00B60561" w:rsidRPr="00C73F83">
          <w:rPr>
            <w:rStyle w:val="Hipervnculo"/>
            <w:noProof/>
          </w:rPr>
          <w:t>6.2.</w:t>
        </w:r>
        <w:r w:rsidR="00B60561">
          <w:rPr>
            <w:rFonts w:eastAsiaTheme="minorEastAsia" w:cstheme="minorBidi"/>
            <w:noProof/>
            <w:kern w:val="2"/>
            <w14:ligatures w14:val="standardContextual"/>
          </w:rPr>
          <w:tab/>
        </w:r>
        <w:r w:rsidR="00B60561" w:rsidRPr="00C73F83">
          <w:rPr>
            <w:rStyle w:val="Hipervnculo"/>
            <w:noProof/>
          </w:rPr>
          <w:t>Limpieza y procesamiento de datos</w:t>
        </w:r>
        <w:r w:rsidR="00B60561">
          <w:rPr>
            <w:noProof/>
            <w:webHidden/>
          </w:rPr>
          <w:tab/>
        </w:r>
        <w:r w:rsidR="00B60561">
          <w:rPr>
            <w:noProof/>
            <w:webHidden/>
          </w:rPr>
          <w:fldChar w:fldCharType="begin"/>
        </w:r>
        <w:r w:rsidR="00B60561">
          <w:rPr>
            <w:noProof/>
            <w:webHidden/>
          </w:rPr>
          <w:instrText xml:space="preserve"> PAGEREF _Toc173236062 \h </w:instrText>
        </w:r>
        <w:r w:rsidR="00B60561">
          <w:rPr>
            <w:noProof/>
            <w:webHidden/>
          </w:rPr>
        </w:r>
        <w:r w:rsidR="00B60561">
          <w:rPr>
            <w:noProof/>
            <w:webHidden/>
          </w:rPr>
          <w:fldChar w:fldCharType="separate"/>
        </w:r>
        <w:r w:rsidR="00B60561">
          <w:rPr>
            <w:noProof/>
            <w:webHidden/>
          </w:rPr>
          <w:t>36</w:t>
        </w:r>
        <w:r w:rsidR="00B60561">
          <w:rPr>
            <w:noProof/>
            <w:webHidden/>
          </w:rPr>
          <w:fldChar w:fldCharType="end"/>
        </w:r>
      </w:hyperlink>
    </w:p>
    <w:p w14:paraId="5C90A0CB" w14:textId="2F6A4F41" w:rsidR="00B60561" w:rsidRDefault="00000000">
      <w:pPr>
        <w:pStyle w:val="TDC3"/>
        <w:tabs>
          <w:tab w:val="left" w:pos="1440"/>
          <w:tab w:val="right" w:leader="dot" w:pos="9061"/>
        </w:tabs>
        <w:rPr>
          <w:rFonts w:eastAsiaTheme="minorEastAsia" w:cstheme="minorBidi"/>
          <w:noProof/>
          <w:kern w:val="2"/>
          <w14:ligatures w14:val="standardContextual"/>
        </w:rPr>
      </w:pPr>
      <w:hyperlink w:anchor="_Toc173236063" w:history="1">
        <w:r w:rsidR="00B60561" w:rsidRPr="00C73F83">
          <w:rPr>
            <w:rStyle w:val="Hipervnculo"/>
            <w:noProof/>
          </w:rPr>
          <w:t>6.2.1.</w:t>
        </w:r>
        <w:r w:rsidR="00B60561">
          <w:rPr>
            <w:rFonts w:eastAsiaTheme="minorEastAsia" w:cstheme="minorBidi"/>
            <w:noProof/>
            <w:kern w:val="2"/>
            <w14:ligatures w14:val="standardContextual"/>
          </w:rPr>
          <w:tab/>
        </w:r>
        <w:r w:rsidR="00B60561" w:rsidRPr="00C73F83">
          <w:rPr>
            <w:rStyle w:val="Hipervnculo"/>
            <w:noProof/>
          </w:rPr>
          <w:t>Datos ligados al tráfico</w:t>
        </w:r>
        <w:r w:rsidR="00B60561">
          <w:rPr>
            <w:noProof/>
            <w:webHidden/>
          </w:rPr>
          <w:tab/>
        </w:r>
        <w:r w:rsidR="00B60561">
          <w:rPr>
            <w:noProof/>
            <w:webHidden/>
          </w:rPr>
          <w:fldChar w:fldCharType="begin"/>
        </w:r>
        <w:r w:rsidR="00B60561">
          <w:rPr>
            <w:noProof/>
            <w:webHidden/>
          </w:rPr>
          <w:instrText xml:space="preserve"> PAGEREF _Toc173236063 \h </w:instrText>
        </w:r>
        <w:r w:rsidR="00B60561">
          <w:rPr>
            <w:noProof/>
            <w:webHidden/>
          </w:rPr>
        </w:r>
        <w:r w:rsidR="00B60561">
          <w:rPr>
            <w:noProof/>
            <w:webHidden/>
          </w:rPr>
          <w:fldChar w:fldCharType="separate"/>
        </w:r>
        <w:r w:rsidR="00B60561">
          <w:rPr>
            <w:noProof/>
            <w:webHidden/>
          </w:rPr>
          <w:t>37</w:t>
        </w:r>
        <w:r w:rsidR="00B60561">
          <w:rPr>
            <w:noProof/>
            <w:webHidden/>
          </w:rPr>
          <w:fldChar w:fldCharType="end"/>
        </w:r>
      </w:hyperlink>
    </w:p>
    <w:p w14:paraId="33757B9D" w14:textId="3B662278" w:rsidR="00B60561" w:rsidRDefault="00000000">
      <w:pPr>
        <w:pStyle w:val="TDC3"/>
        <w:tabs>
          <w:tab w:val="left" w:pos="1440"/>
          <w:tab w:val="right" w:leader="dot" w:pos="9061"/>
        </w:tabs>
        <w:rPr>
          <w:rFonts w:eastAsiaTheme="minorEastAsia" w:cstheme="minorBidi"/>
          <w:noProof/>
          <w:kern w:val="2"/>
          <w14:ligatures w14:val="standardContextual"/>
        </w:rPr>
      </w:pPr>
      <w:hyperlink w:anchor="_Toc173236064" w:history="1">
        <w:r w:rsidR="00B60561" w:rsidRPr="00C73F83">
          <w:rPr>
            <w:rStyle w:val="Hipervnculo"/>
            <w:noProof/>
          </w:rPr>
          <w:t>6.2.2.</w:t>
        </w:r>
        <w:r w:rsidR="00B60561">
          <w:rPr>
            <w:rFonts w:eastAsiaTheme="minorEastAsia" w:cstheme="minorBidi"/>
            <w:noProof/>
            <w:kern w:val="2"/>
            <w14:ligatures w14:val="standardContextual"/>
          </w:rPr>
          <w:tab/>
        </w:r>
        <w:r w:rsidR="00B60561" w:rsidRPr="00C73F83">
          <w:rPr>
            <w:rStyle w:val="Hipervnculo"/>
            <w:noProof/>
          </w:rPr>
          <w:t>Datos ligados a la meteorología</w:t>
        </w:r>
        <w:r w:rsidR="00B60561">
          <w:rPr>
            <w:noProof/>
            <w:webHidden/>
          </w:rPr>
          <w:tab/>
        </w:r>
        <w:r w:rsidR="00B60561">
          <w:rPr>
            <w:noProof/>
            <w:webHidden/>
          </w:rPr>
          <w:fldChar w:fldCharType="begin"/>
        </w:r>
        <w:r w:rsidR="00B60561">
          <w:rPr>
            <w:noProof/>
            <w:webHidden/>
          </w:rPr>
          <w:instrText xml:space="preserve"> PAGEREF _Toc173236064 \h </w:instrText>
        </w:r>
        <w:r w:rsidR="00B60561">
          <w:rPr>
            <w:noProof/>
            <w:webHidden/>
          </w:rPr>
        </w:r>
        <w:r w:rsidR="00B60561">
          <w:rPr>
            <w:noProof/>
            <w:webHidden/>
          </w:rPr>
          <w:fldChar w:fldCharType="separate"/>
        </w:r>
        <w:r w:rsidR="00B60561">
          <w:rPr>
            <w:noProof/>
            <w:webHidden/>
          </w:rPr>
          <w:t>39</w:t>
        </w:r>
        <w:r w:rsidR="00B60561">
          <w:rPr>
            <w:noProof/>
            <w:webHidden/>
          </w:rPr>
          <w:fldChar w:fldCharType="end"/>
        </w:r>
      </w:hyperlink>
    </w:p>
    <w:p w14:paraId="3D141725" w14:textId="5545E354" w:rsidR="00B60561" w:rsidRDefault="00000000">
      <w:pPr>
        <w:pStyle w:val="TDC2"/>
        <w:tabs>
          <w:tab w:val="left" w:pos="960"/>
          <w:tab w:val="right" w:leader="dot" w:pos="9061"/>
        </w:tabs>
        <w:rPr>
          <w:rFonts w:eastAsiaTheme="minorEastAsia" w:cstheme="minorBidi"/>
          <w:noProof/>
          <w:kern w:val="2"/>
          <w14:ligatures w14:val="standardContextual"/>
        </w:rPr>
      </w:pPr>
      <w:hyperlink w:anchor="_Toc173236065" w:history="1">
        <w:r w:rsidR="00B60561" w:rsidRPr="00C73F83">
          <w:rPr>
            <w:rStyle w:val="Hipervnculo"/>
            <w:noProof/>
          </w:rPr>
          <w:t>6.3.</w:t>
        </w:r>
        <w:r w:rsidR="00B60561">
          <w:rPr>
            <w:rFonts w:eastAsiaTheme="minorEastAsia" w:cstheme="minorBidi"/>
            <w:noProof/>
            <w:kern w:val="2"/>
            <w14:ligatures w14:val="standardContextual"/>
          </w:rPr>
          <w:tab/>
        </w:r>
        <w:r w:rsidR="00B60561" w:rsidRPr="00C73F83">
          <w:rPr>
            <w:rStyle w:val="Hipervnculo"/>
            <w:noProof/>
          </w:rPr>
          <w:t>Almacenamiento de datos</w:t>
        </w:r>
        <w:r w:rsidR="00B60561">
          <w:rPr>
            <w:noProof/>
            <w:webHidden/>
          </w:rPr>
          <w:tab/>
        </w:r>
        <w:r w:rsidR="00B60561">
          <w:rPr>
            <w:noProof/>
            <w:webHidden/>
          </w:rPr>
          <w:fldChar w:fldCharType="begin"/>
        </w:r>
        <w:r w:rsidR="00B60561">
          <w:rPr>
            <w:noProof/>
            <w:webHidden/>
          </w:rPr>
          <w:instrText xml:space="preserve"> PAGEREF _Toc173236065 \h </w:instrText>
        </w:r>
        <w:r w:rsidR="00B60561">
          <w:rPr>
            <w:noProof/>
            <w:webHidden/>
          </w:rPr>
        </w:r>
        <w:r w:rsidR="00B60561">
          <w:rPr>
            <w:noProof/>
            <w:webHidden/>
          </w:rPr>
          <w:fldChar w:fldCharType="separate"/>
        </w:r>
        <w:r w:rsidR="00B60561">
          <w:rPr>
            <w:noProof/>
            <w:webHidden/>
          </w:rPr>
          <w:t>43</w:t>
        </w:r>
        <w:r w:rsidR="00B60561">
          <w:rPr>
            <w:noProof/>
            <w:webHidden/>
          </w:rPr>
          <w:fldChar w:fldCharType="end"/>
        </w:r>
      </w:hyperlink>
    </w:p>
    <w:p w14:paraId="46C8A981" w14:textId="73E8C1BA" w:rsidR="00B60561" w:rsidRDefault="00000000">
      <w:pPr>
        <w:pStyle w:val="TDC2"/>
        <w:tabs>
          <w:tab w:val="left" w:pos="960"/>
          <w:tab w:val="right" w:leader="dot" w:pos="9061"/>
        </w:tabs>
        <w:rPr>
          <w:rFonts w:eastAsiaTheme="minorEastAsia" w:cstheme="minorBidi"/>
          <w:noProof/>
          <w:kern w:val="2"/>
          <w14:ligatures w14:val="standardContextual"/>
        </w:rPr>
      </w:pPr>
      <w:hyperlink w:anchor="_Toc173236066" w:history="1">
        <w:r w:rsidR="00B60561" w:rsidRPr="00C73F83">
          <w:rPr>
            <w:rStyle w:val="Hipervnculo"/>
            <w:noProof/>
          </w:rPr>
          <w:t>6.4.</w:t>
        </w:r>
        <w:r w:rsidR="00B60561">
          <w:rPr>
            <w:rFonts w:eastAsiaTheme="minorEastAsia" w:cstheme="minorBidi"/>
            <w:noProof/>
            <w:kern w:val="2"/>
            <w14:ligatures w14:val="standardContextual"/>
          </w:rPr>
          <w:tab/>
        </w:r>
        <w:r w:rsidR="00B60561" w:rsidRPr="00C73F83">
          <w:rPr>
            <w:rStyle w:val="Hipervnculo"/>
            <w:noProof/>
          </w:rPr>
          <w:t>Análisis de datos</w:t>
        </w:r>
        <w:r w:rsidR="00B60561">
          <w:rPr>
            <w:noProof/>
            <w:webHidden/>
          </w:rPr>
          <w:tab/>
        </w:r>
        <w:r w:rsidR="00B60561">
          <w:rPr>
            <w:noProof/>
            <w:webHidden/>
          </w:rPr>
          <w:fldChar w:fldCharType="begin"/>
        </w:r>
        <w:r w:rsidR="00B60561">
          <w:rPr>
            <w:noProof/>
            <w:webHidden/>
          </w:rPr>
          <w:instrText xml:space="preserve"> PAGEREF _Toc173236066 \h </w:instrText>
        </w:r>
        <w:r w:rsidR="00B60561">
          <w:rPr>
            <w:noProof/>
            <w:webHidden/>
          </w:rPr>
        </w:r>
        <w:r w:rsidR="00B60561">
          <w:rPr>
            <w:noProof/>
            <w:webHidden/>
          </w:rPr>
          <w:fldChar w:fldCharType="separate"/>
        </w:r>
        <w:r w:rsidR="00B60561">
          <w:rPr>
            <w:noProof/>
            <w:webHidden/>
          </w:rPr>
          <w:t>44</w:t>
        </w:r>
        <w:r w:rsidR="00B60561">
          <w:rPr>
            <w:noProof/>
            <w:webHidden/>
          </w:rPr>
          <w:fldChar w:fldCharType="end"/>
        </w:r>
      </w:hyperlink>
    </w:p>
    <w:p w14:paraId="1B1B8325" w14:textId="0755B211" w:rsidR="00B60561" w:rsidRDefault="00000000">
      <w:pPr>
        <w:pStyle w:val="TDC3"/>
        <w:tabs>
          <w:tab w:val="left" w:pos="1440"/>
          <w:tab w:val="right" w:leader="dot" w:pos="9061"/>
        </w:tabs>
        <w:rPr>
          <w:rFonts w:eastAsiaTheme="minorEastAsia" w:cstheme="minorBidi"/>
          <w:noProof/>
          <w:kern w:val="2"/>
          <w14:ligatures w14:val="standardContextual"/>
        </w:rPr>
      </w:pPr>
      <w:hyperlink w:anchor="_Toc173236067" w:history="1">
        <w:r w:rsidR="00B60561" w:rsidRPr="00C73F83">
          <w:rPr>
            <w:rStyle w:val="Hipervnculo"/>
            <w:noProof/>
          </w:rPr>
          <w:t>6.4.1.</w:t>
        </w:r>
        <w:r w:rsidR="00B60561">
          <w:rPr>
            <w:rFonts w:eastAsiaTheme="minorEastAsia" w:cstheme="minorBidi"/>
            <w:noProof/>
            <w:kern w:val="2"/>
            <w14:ligatures w14:val="standardContextual"/>
          </w:rPr>
          <w:tab/>
        </w:r>
        <w:r w:rsidR="00B60561" w:rsidRPr="00C73F83">
          <w:rPr>
            <w:rStyle w:val="Hipervnculo"/>
            <w:noProof/>
          </w:rPr>
          <w:t>Análisis exploratorio de datos (EDA)</w:t>
        </w:r>
        <w:r w:rsidR="00B60561">
          <w:rPr>
            <w:noProof/>
            <w:webHidden/>
          </w:rPr>
          <w:tab/>
        </w:r>
        <w:r w:rsidR="00B60561">
          <w:rPr>
            <w:noProof/>
            <w:webHidden/>
          </w:rPr>
          <w:fldChar w:fldCharType="begin"/>
        </w:r>
        <w:r w:rsidR="00B60561">
          <w:rPr>
            <w:noProof/>
            <w:webHidden/>
          </w:rPr>
          <w:instrText xml:space="preserve"> PAGEREF _Toc173236067 \h </w:instrText>
        </w:r>
        <w:r w:rsidR="00B60561">
          <w:rPr>
            <w:noProof/>
            <w:webHidden/>
          </w:rPr>
        </w:r>
        <w:r w:rsidR="00B60561">
          <w:rPr>
            <w:noProof/>
            <w:webHidden/>
          </w:rPr>
          <w:fldChar w:fldCharType="separate"/>
        </w:r>
        <w:r w:rsidR="00B60561">
          <w:rPr>
            <w:noProof/>
            <w:webHidden/>
          </w:rPr>
          <w:t>44</w:t>
        </w:r>
        <w:r w:rsidR="00B60561">
          <w:rPr>
            <w:noProof/>
            <w:webHidden/>
          </w:rPr>
          <w:fldChar w:fldCharType="end"/>
        </w:r>
      </w:hyperlink>
    </w:p>
    <w:p w14:paraId="0982EEA6" w14:textId="33E16EE7" w:rsidR="00B60561" w:rsidRDefault="00000000">
      <w:pPr>
        <w:pStyle w:val="TDC3"/>
        <w:tabs>
          <w:tab w:val="left" w:pos="1440"/>
          <w:tab w:val="right" w:leader="dot" w:pos="9061"/>
        </w:tabs>
        <w:rPr>
          <w:rFonts w:eastAsiaTheme="minorEastAsia" w:cstheme="minorBidi"/>
          <w:noProof/>
          <w:kern w:val="2"/>
          <w14:ligatures w14:val="standardContextual"/>
        </w:rPr>
      </w:pPr>
      <w:hyperlink w:anchor="_Toc173236068" w:history="1">
        <w:r w:rsidR="00B60561" w:rsidRPr="00C73F83">
          <w:rPr>
            <w:rStyle w:val="Hipervnculo"/>
            <w:noProof/>
          </w:rPr>
          <w:t>6.4.2.</w:t>
        </w:r>
        <w:r w:rsidR="00B60561">
          <w:rPr>
            <w:rFonts w:eastAsiaTheme="minorEastAsia" w:cstheme="minorBidi"/>
            <w:noProof/>
            <w:kern w:val="2"/>
            <w14:ligatures w14:val="standardContextual"/>
          </w:rPr>
          <w:tab/>
        </w:r>
        <w:r w:rsidR="00B60561" w:rsidRPr="00C73F83">
          <w:rPr>
            <w:rStyle w:val="Hipervnculo"/>
            <w:noProof/>
          </w:rPr>
          <w:t>Análisis de los subconjuntos de datos</w:t>
        </w:r>
        <w:r w:rsidR="00B60561">
          <w:rPr>
            <w:noProof/>
            <w:webHidden/>
          </w:rPr>
          <w:tab/>
        </w:r>
        <w:r w:rsidR="00B60561">
          <w:rPr>
            <w:noProof/>
            <w:webHidden/>
          </w:rPr>
          <w:fldChar w:fldCharType="begin"/>
        </w:r>
        <w:r w:rsidR="00B60561">
          <w:rPr>
            <w:noProof/>
            <w:webHidden/>
          </w:rPr>
          <w:instrText xml:space="preserve"> PAGEREF _Toc173236068 \h </w:instrText>
        </w:r>
        <w:r w:rsidR="00B60561">
          <w:rPr>
            <w:noProof/>
            <w:webHidden/>
          </w:rPr>
        </w:r>
        <w:r w:rsidR="00B60561">
          <w:rPr>
            <w:noProof/>
            <w:webHidden/>
          </w:rPr>
          <w:fldChar w:fldCharType="separate"/>
        </w:r>
        <w:r w:rsidR="00B60561">
          <w:rPr>
            <w:noProof/>
            <w:webHidden/>
          </w:rPr>
          <w:t>45</w:t>
        </w:r>
        <w:r w:rsidR="00B60561">
          <w:rPr>
            <w:noProof/>
            <w:webHidden/>
          </w:rPr>
          <w:fldChar w:fldCharType="end"/>
        </w:r>
      </w:hyperlink>
    </w:p>
    <w:p w14:paraId="7F09FF5D" w14:textId="6DB785AC" w:rsidR="00B60561" w:rsidRDefault="00000000">
      <w:pPr>
        <w:pStyle w:val="TDC3"/>
        <w:tabs>
          <w:tab w:val="right" w:leader="dot" w:pos="9061"/>
        </w:tabs>
        <w:rPr>
          <w:rFonts w:eastAsiaTheme="minorEastAsia" w:cstheme="minorBidi"/>
          <w:noProof/>
          <w:kern w:val="2"/>
          <w14:ligatures w14:val="standardContextual"/>
        </w:rPr>
      </w:pPr>
      <w:hyperlink w:anchor="_Toc173236069" w:history="1">
        <w:r w:rsidR="00B60561" w:rsidRPr="00C73F83">
          <w:rPr>
            <w:rStyle w:val="Hipervnculo"/>
            <w:noProof/>
          </w:rPr>
          <w:t>6.4.3.</w:t>
        </w:r>
        <w:r w:rsidR="00B60561">
          <w:rPr>
            <w:noProof/>
            <w:webHidden/>
          </w:rPr>
          <w:tab/>
        </w:r>
        <w:r w:rsidR="00B60561">
          <w:rPr>
            <w:noProof/>
            <w:webHidden/>
          </w:rPr>
          <w:fldChar w:fldCharType="begin"/>
        </w:r>
        <w:r w:rsidR="00B60561">
          <w:rPr>
            <w:noProof/>
            <w:webHidden/>
          </w:rPr>
          <w:instrText xml:space="preserve"> PAGEREF _Toc173236069 \h </w:instrText>
        </w:r>
        <w:r w:rsidR="00B60561">
          <w:rPr>
            <w:noProof/>
            <w:webHidden/>
          </w:rPr>
        </w:r>
        <w:r w:rsidR="00B60561">
          <w:rPr>
            <w:noProof/>
            <w:webHidden/>
          </w:rPr>
          <w:fldChar w:fldCharType="separate"/>
        </w:r>
        <w:r w:rsidR="00B60561">
          <w:rPr>
            <w:noProof/>
            <w:webHidden/>
          </w:rPr>
          <w:t>46</w:t>
        </w:r>
        <w:r w:rsidR="00B60561">
          <w:rPr>
            <w:noProof/>
            <w:webHidden/>
          </w:rPr>
          <w:fldChar w:fldCharType="end"/>
        </w:r>
      </w:hyperlink>
    </w:p>
    <w:p w14:paraId="3D96814E" w14:textId="3A91784D" w:rsidR="00B60561" w:rsidRDefault="00000000">
      <w:pPr>
        <w:pStyle w:val="TDC2"/>
        <w:tabs>
          <w:tab w:val="left" w:pos="960"/>
          <w:tab w:val="right" w:leader="dot" w:pos="9061"/>
        </w:tabs>
        <w:rPr>
          <w:rFonts w:eastAsiaTheme="minorEastAsia" w:cstheme="minorBidi"/>
          <w:noProof/>
          <w:kern w:val="2"/>
          <w14:ligatures w14:val="standardContextual"/>
        </w:rPr>
      </w:pPr>
      <w:hyperlink w:anchor="_Toc173236070" w:history="1">
        <w:r w:rsidR="00B60561" w:rsidRPr="00C73F83">
          <w:rPr>
            <w:rStyle w:val="Hipervnculo"/>
            <w:noProof/>
          </w:rPr>
          <w:t>6.5.</w:t>
        </w:r>
        <w:r w:rsidR="00B60561">
          <w:rPr>
            <w:rFonts w:eastAsiaTheme="minorEastAsia" w:cstheme="minorBidi"/>
            <w:noProof/>
            <w:kern w:val="2"/>
            <w14:ligatures w14:val="standardContextual"/>
          </w:rPr>
          <w:tab/>
        </w:r>
        <w:r w:rsidR="00B60561" w:rsidRPr="00C73F83">
          <w:rPr>
            <w:rStyle w:val="Hipervnculo"/>
            <w:noProof/>
          </w:rPr>
          <w:t>Visualización de datos</w:t>
        </w:r>
        <w:r w:rsidR="00B60561">
          <w:rPr>
            <w:noProof/>
            <w:webHidden/>
          </w:rPr>
          <w:tab/>
        </w:r>
        <w:r w:rsidR="00B60561">
          <w:rPr>
            <w:noProof/>
            <w:webHidden/>
          </w:rPr>
          <w:fldChar w:fldCharType="begin"/>
        </w:r>
        <w:r w:rsidR="00B60561">
          <w:rPr>
            <w:noProof/>
            <w:webHidden/>
          </w:rPr>
          <w:instrText xml:space="preserve"> PAGEREF _Toc173236070 \h </w:instrText>
        </w:r>
        <w:r w:rsidR="00B60561">
          <w:rPr>
            <w:noProof/>
            <w:webHidden/>
          </w:rPr>
        </w:r>
        <w:r w:rsidR="00B60561">
          <w:rPr>
            <w:noProof/>
            <w:webHidden/>
          </w:rPr>
          <w:fldChar w:fldCharType="separate"/>
        </w:r>
        <w:r w:rsidR="00B60561">
          <w:rPr>
            <w:noProof/>
            <w:webHidden/>
          </w:rPr>
          <w:t>47</w:t>
        </w:r>
        <w:r w:rsidR="00B60561">
          <w:rPr>
            <w:noProof/>
            <w:webHidden/>
          </w:rPr>
          <w:fldChar w:fldCharType="end"/>
        </w:r>
      </w:hyperlink>
    </w:p>
    <w:p w14:paraId="51EB642D" w14:textId="254C1208" w:rsidR="00B60561" w:rsidRDefault="00000000">
      <w:pPr>
        <w:pStyle w:val="TDC1"/>
        <w:tabs>
          <w:tab w:val="left" w:pos="440"/>
          <w:tab w:val="right" w:leader="dot" w:pos="9061"/>
        </w:tabs>
        <w:rPr>
          <w:rFonts w:eastAsiaTheme="minorEastAsia" w:cstheme="minorBidi"/>
          <w:noProof/>
          <w:kern w:val="2"/>
          <w14:ligatures w14:val="standardContextual"/>
        </w:rPr>
      </w:pPr>
      <w:hyperlink w:anchor="_Toc173236071" w:history="1">
        <w:r w:rsidR="00B60561" w:rsidRPr="00C73F83">
          <w:rPr>
            <w:rStyle w:val="Hipervnculo"/>
            <w:noProof/>
          </w:rPr>
          <w:t>7.</w:t>
        </w:r>
        <w:r w:rsidR="00B60561">
          <w:rPr>
            <w:rFonts w:eastAsiaTheme="minorEastAsia" w:cstheme="minorBidi"/>
            <w:noProof/>
            <w:kern w:val="2"/>
            <w14:ligatures w14:val="standardContextual"/>
          </w:rPr>
          <w:tab/>
        </w:r>
        <w:r w:rsidR="00B60561" w:rsidRPr="00C73F83">
          <w:rPr>
            <w:rStyle w:val="Hipervnculo"/>
            <w:noProof/>
          </w:rPr>
          <w:t>Código fuente y datos analizados</w:t>
        </w:r>
        <w:r w:rsidR="00B60561">
          <w:rPr>
            <w:noProof/>
            <w:webHidden/>
          </w:rPr>
          <w:tab/>
        </w:r>
        <w:r w:rsidR="00B60561">
          <w:rPr>
            <w:noProof/>
            <w:webHidden/>
          </w:rPr>
          <w:fldChar w:fldCharType="begin"/>
        </w:r>
        <w:r w:rsidR="00B60561">
          <w:rPr>
            <w:noProof/>
            <w:webHidden/>
          </w:rPr>
          <w:instrText xml:space="preserve"> PAGEREF _Toc173236071 \h </w:instrText>
        </w:r>
        <w:r w:rsidR="00B60561">
          <w:rPr>
            <w:noProof/>
            <w:webHidden/>
          </w:rPr>
        </w:r>
        <w:r w:rsidR="00B60561">
          <w:rPr>
            <w:noProof/>
            <w:webHidden/>
          </w:rPr>
          <w:fldChar w:fldCharType="separate"/>
        </w:r>
        <w:r w:rsidR="00B60561">
          <w:rPr>
            <w:noProof/>
            <w:webHidden/>
          </w:rPr>
          <w:t>48</w:t>
        </w:r>
        <w:r w:rsidR="00B60561">
          <w:rPr>
            <w:noProof/>
            <w:webHidden/>
          </w:rPr>
          <w:fldChar w:fldCharType="end"/>
        </w:r>
      </w:hyperlink>
    </w:p>
    <w:p w14:paraId="4E6F0031" w14:textId="5935730A" w:rsidR="00B60561" w:rsidRDefault="00000000">
      <w:pPr>
        <w:pStyle w:val="TDC2"/>
        <w:tabs>
          <w:tab w:val="left" w:pos="960"/>
          <w:tab w:val="right" w:leader="dot" w:pos="9061"/>
        </w:tabs>
        <w:rPr>
          <w:rFonts w:eastAsiaTheme="minorEastAsia" w:cstheme="minorBidi"/>
          <w:noProof/>
          <w:kern w:val="2"/>
          <w14:ligatures w14:val="standardContextual"/>
        </w:rPr>
      </w:pPr>
      <w:hyperlink w:anchor="_Toc173236072" w:history="1">
        <w:r w:rsidR="00B60561" w:rsidRPr="00C73F83">
          <w:rPr>
            <w:rStyle w:val="Hipervnculo"/>
            <w:noProof/>
          </w:rPr>
          <w:t>7.1.</w:t>
        </w:r>
        <w:r w:rsidR="00B60561">
          <w:rPr>
            <w:rFonts w:eastAsiaTheme="minorEastAsia" w:cstheme="minorBidi"/>
            <w:noProof/>
            <w:kern w:val="2"/>
            <w14:ligatures w14:val="standardContextual"/>
          </w:rPr>
          <w:tab/>
        </w:r>
        <w:r w:rsidR="00B60561" w:rsidRPr="00C73F83">
          <w:rPr>
            <w:rStyle w:val="Hipervnculo"/>
            <w:noProof/>
          </w:rPr>
          <w:t>Código fuente</w:t>
        </w:r>
        <w:r w:rsidR="00B60561">
          <w:rPr>
            <w:noProof/>
            <w:webHidden/>
          </w:rPr>
          <w:tab/>
        </w:r>
        <w:r w:rsidR="00B60561">
          <w:rPr>
            <w:noProof/>
            <w:webHidden/>
          </w:rPr>
          <w:fldChar w:fldCharType="begin"/>
        </w:r>
        <w:r w:rsidR="00B60561">
          <w:rPr>
            <w:noProof/>
            <w:webHidden/>
          </w:rPr>
          <w:instrText xml:space="preserve"> PAGEREF _Toc173236072 \h </w:instrText>
        </w:r>
        <w:r w:rsidR="00B60561">
          <w:rPr>
            <w:noProof/>
            <w:webHidden/>
          </w:rPr>
        </w:r>
        <w:r w:rsidR="00B60561">
          <w:rPr>
            <w:noProof/>
            <w:webHidden/>
          </w:rPr>
          <w:fldChar w:fldCharType="separate"/>
        </w:r>
        <w:r w:rsidR="00B60561">
          <w:rPr>
            <w:noProof/>
            <w:webHidden/>
          </w:rPr>
          <w:t>48</w:t>
        </w:r>
        <w:r w:rsidR="00B60561">
          <w:rPr>
            <w:noProof/>
            <w:webHidden/>
          </w:rPr>
          <w:fldChar w:fldCharType="end"/>
        </w:r>
      </w:hyperlink>
    </w:p>
    <w:p w14:paraId="13673C95" w14:textId="65C02EE1" w:rsidR="00B60561" w:rsidRDefault="00000000">
      <w:pPr>
        <w:pStyle w:val="TDC2"/>
        <w:tabs>
          <w:tab w:val="left" w:pos="960"/>
          <w:tab w:val="right" w:leader="dot" w:pos="9061"/>
        </w:tabs>
        <w:rPr>
          <w:rFonts w:eastAsiaTheme="minorEastAsia" w:cstheme="minorBidi"/>
          <w:noProof/>
          <w:kern w:val="2"/>
          <w14:ligatures w14:val="standardContextual"/>
        </w:rPr>
      </w:pPr>
      <w:hyperlink w:anchor="_Toc173236073" w:history="1">
        <w:r w:rsidR="00B60561" w:rsidRPr="00C73F83">
          <w:rPr>
            <w:rStyle w:val="Hipervnculo"/>
            <w:noProof/>
          </w:rPr>
          <w:t>7.2.</w:t>
        </w:r>
        <w:r w:rsidR="00B60561">
          <w:rPr>
            <w:rFonts w:eastAsiaTheme="minorEastAsia" w:cstheme="minorBidi"/>
            <w:noProof/>
            <w:kern w:val="2"/>
            <w14:ligatures w14:val="standardContextual"/>
          </w:rPr>
          <w:tab/>
        </w:r>
        <w:r w:rsidR="00B60561" w:rsidRPr="00C73F83">
          <w:rPr>
            <w:rStyle w:val="Hipervnculo"/>
            <w:noProof/>
          </w:rPr>
          <w:t>Datos Analizados</w:t>
        </w:r>
        <w:r w:rsidR="00B60561">
          <w:rPr>
            <w:noProof/>
            <w:webHidden/>
          </w:rPr>
          <w:tab/>
        </w:r>
        <w:r w:rsidR="00B60561">
          <w:rPr>
            <w:noProof/>
            <w:webHidden/>
          </w:rPr>
          <w:fldChar w:fldCharType="begin"/>
        </w:r>
        <w:r w:rsidR="00B60561">
          <w:rPr>
            <w:noProof/>
            <w:webHidden/>
          </w:rPr>
          <w:instrText xml:space="preserve"> PAGEREF _Toc173236073 \h </w:instrText>
        </w:r>
        <w:r w:rsidR="00B60561">
          <w:rPr>
            <w:noProof/>
            <w:webHidden/>
          </w:rPr>
        </w:r>
        <w:r w:rsidR="00B60561">
          <w:rPr>
            <w:noProof/>
            <w:webHidden/>
          </w:rPr>
          <w:fldChar w:fldCharType="separate"/>
        </w:r>
        <w:r w:rsidR="00B60561">
          <w:rPr>
            <w:noProof/>
            <w:webHidden/>
          </w:rPr>
          <w:t>48</w:t>
        </w:r>
        <w:r w:rsidR="00B60561">
          <w:rPr>
            <w:noProof/>
            <w:webHidden/>
          </w:rPr>
          <w:fldChar w:fldCharType="end"/>
        </w:r>
      </w:hyperlink>
    </w:p>
    <w:p w14:paraId="7A8BDF5D" w14:textId="75449C79" w:rsidR="00B60561" w:rsidRDefault="00000000">
      <w:pPr>
        <w:pStyle w:val="TDC1"/>
        <w:tabs>
          <w:tab w:val="left" w:pos="440"/>
          <w:tab w:val="right" w:leader="dot" w:pos="9061"/>
        </w:tabs>
        <w:rPr>
          <w:rFonts w:eastAsiaTheme="minorEastAsia" w:cstheme="minorBidi"/>
          <w:noProof/>
          <w:kern w:val="2"/>
          <w14:ligatures w14:val="standardContextual"/>
        </w:rPr>
      </w:pPr>
      <w:hyperlink w:anchor="_Toc173236074" w:history="1">
        <w:r w:rsidR="00B60561" w:rsidRPr="00C73F83">
          <w:rPr>
            <w:rStyle w:val="Hipervnculo"/>
            <w:noProof/>
          </w:rPr>
          <w:t>8.</w:t>
        </w:r>
        <w:r w:rsidR="00B60561">
          <w:rPr>
            <w:rFonts w:eastAsiaTheme="minorEastAsia" w:cstheme="minorBidi"/>
            <w:noProof/>
            <w:kern w:val="2"/>
            <w14:ligatures w14:val="standardContextual"/>
          </w:rPr>
          <w:tab/>
        </w:r>
        <w:r w:rsidR="00B60561" w:rsidRPr="00C73F83">
          <w:rPr>
            <w:rStyle w:val="Hipervnculo"/>
            <w:noProof/>
          </w:rPr>
          <w:t>Plan de trabajo y gestión del proyecto</w:t>
        </w:r>
        <w:r w:rsidR="00B60561">
          <w:rPr>
            <w:noProof/>
            <w:webHidden/>
          </w:rPr>
          <w:tab/>
        </w:r>
        <w:r w:rsidR="00B60561">
          <w:rPr>
            <w:noProof/>
            <w:webHidden/>
          </w:rPr>
          <w:fldChar w:fldCharType="begin"/>
        </w:r>
        <w:r w:rsidR="00B60561">
          <w:rPr>
            <w:noProof/>
            <w:webHidden/>
          </w:rPr>
          <w:instrText xml:space="preserve"> PAGEREF _Toc173236074 \h </w:instrText>
        </w:r>
        <w:r w:rsidR="00B60561">
          <w:rPr>
            <w:noProof/>
            <w:webHidden/>
          </w:rPr>
        </w:r>
        <w:r w:rsidR="00B60561">
          <w:rPr>
            <w:noProof/>
            <w:webHidden/>
          </w:rPr>
          <w:fldChar w:fldCharType="separate"/>
        </w:r>
        <w:r w:rsidR="00B60561">
          <w:rPr>
            <w:noProof/>
            <w:webHidden/>
          </w:rPr>
          <w:t>49</w:t>
        </w:r>
        <w:r w:rsidR="00B60561">
          <w:rPr>
            <w:noProof/>
            <w:webHidden/>
          </w:rPr>
          <w:fldChar w:fldCharType="end"/>
        </w:r>
      </w:hyperlink>
    </w:p>
    <w:p w14:paraId="6304FEAD" w14:textId="20FDB09D" w:rsidR="00B60561" w:rsidRDefault="00000000">
      <w:pPr>
        <w:pStyle w:val="TDC2"/>
        <w:tabs>
          <w:tab w:val="left" w:pos="960"/>
          <w:tab w:val="right" w:leader="dot" w:pos="9061"/>
        </w:tabs>
        <w:rPr>
          <w:rFonts w:eastAsiaTheme="minorEastAsia" w:cstheme="minorBidi"/>
          <w:noProof/>
          <w:kern w:val="2"/>
          <w14:ligatures w14:val="standardContextual"/>
        </w:rPr>
      </w:pPr>
      <w:hyperlink w:anchor="_Toc173236075" w:history="1">
        <w:r w:rsidR="00B60561" w:rsidRPr="00C73F83">
          <w:rPr>
            <w:rStyle w:val="Hipervnculo"/>
            <w:noProof/>
          </w:rPr>
          <w:t>8.1.</w:t>
        </w:r>
        <w:r w:rsidR="00B60561">
          <w:rPr>
            <w:rFonts w:eastAsiaTheme="minorEastAsia" w:cstheme="minorBidi"/>
            <w:noProof/>
            <w:kern w:val="2"/>
            <w14:ligatures w14:val="standardContextual"/>
          </w:rPr>
          <w:tab/>
        </w:r>
        <w:r w:rsidR="00B60561" w:rsidRPr="00C73F83">
          <w:rPr>
            <w:rStyle w:val="Hipervnculo"/>
            <w:noProof/>
          </w:rPr>
          <w:t>Planificación del proyecto</w:t>
        </w:r>
        <w:r w:rsidR="00B60561">
          <w:rPr>
            <w:noProof/>
            <w:webHidden/>
          </w:rPr>
          <w:tab/>
        </w:r>
        <w:r w:rsidR="00B60561">
          <w:rPr>
            <w:noProof/>
            <w:webHidden/>
          </w:rPr>
          <w:fldChar w:fldCharType="begin"/>
        </w:r>
        <w:r w:rsidR="00B60561">
          <w:rPr>
            <w:noProof/>
            <w:webHidden/>
          </w:rPr>
          <w:instrText xml:space="preserve"> PAGEREF _Toc173236075 \h </w:instrText>
        </w:r>
        <w:r w:rsidR="00B60561">
          <w:rPr>
            <w:noProof/>
            <w:webHidden/>
          </w:rPr>
        </w:r>
        <w:r w:rsidR="00B60561">
          <w:rPr>
            <w:noProof/>
            <w:webHidden/>
          </w:rPr>
          <w:fldChar w:fldCharType="separate"/>
        </w:r>
        <w:r w:rsidR="00B60561">
          <w:rPr>
            <w:noProof/>
            <w:webHidden/>
          </w:rPr>
          <w:t>49</w:t>
        </w:r>
        <w:r w:rsidR="00B60561">
          <w:rPr>
            <w:noProof/>
            <w:webHidden/>
          </w:rPr>
          <w:fldChar w:fldCharType="end"/>
        </w:r>
      </w:hyperlink>
    </w:p>
    <w:p w14:paraId="51AB117B" w14:textId="079D8B23" w:rsidR="00B60561" w:rsidRDefault="00000000">
      <w:pPr>
        <w:pStyle w:val="TDC3"/>
        <w:tabs>
          <w:tab w:val="left" w:pos="1440"/>
          <w:tab w:val="right" w:leader="dot" w:pos="9061"/>
        </w:tabs>
        <w:rPr>
          <w:rFonts w:eastAsiaTheme="minorEastAsia" w:cstheme="minorBidi"/>
          <w:noProof/>
          <w:kern w:val="2"/>
          <w14:ligatures w14:val="standardContextual"/>
        </w:rPr>
      </w:pPr>
      <w:hyperlink w:anchor="_Toc173236076" w:history="1">
        <w:r w:rsidR="00B60561" w:rsidRPr="00C73F83">
          <w:rPr>
            <w:rStyle w:val="Hipervnculo"/>
            <w:noProof/>
          </w:rPr>
          <w:t>8.1.1.</w:t>
        </w:r>
        <w:r w:rsidR="00B60561">
          <w:rPr>
            <w:rFonts w:eastAsiaTheme="minorEastAsia" w:cstheme="minorBidi"/>
            <w:noProof/>
            <w:kern w:val="2"/>
            <w14:ligatures w14:val="standardContextual"/>
          </w:rPr>
          <w:tab/>
        </w:r>
        <w:r w:rsidR="00B60561" w:rsidRPr="00C73F83">
          <w:rPr>
            <w:rStyle w:val="Hipervnculo"/>
            <w:noProof/>
          </w:rPr>
          <w:t>Cronograma</w:t>
        </w:r>
        <w:r w:rsidR="00B60561">
          <w:rPr>
            <w:noProof/>
            <w:webHidden/>
          </w:rPr>
          <w:tab/>
        </w:r>
        <w:r w:rsidR="00B60561">
          <w:rPr>
            <w:noProof/>
            <w:webHidden/>
          </w:rPr>
          <w:fldChar w:fldCharType="begin"/>
        </w:r>
        <w:r w:rsidR="00B60561">
          <w:rPr>
            <w:noProof/>
            <w:webHidden/>
          </w:rPr>
          <w:instrText xml:space="preserve"> PAGEREF _Toc173236076 \h </w:instrText>
        </w:r>
        <w:r w:rsidR="00B60561">
          <w:rPr>
            <w:noProof/>
            <w:webHidden/>
          </w:rPr>
        </w:r>
        <w:r w:rsidR="00B60561">
          <w:rPr>
            <w:noProof/>
            <w:webHidden/>
          </w:rPr>
          <w:fldChar w:fldCharType="separate"/>
        </w:r>
        <w:r w:rsidR="00B60561">
          <w:rPr>
            <w:noProof/>
            <w:webHidden/>
          </w:rPr>
          <w:t>49</w:t>
        </w:r>
        <w:r w:rsidR="00B60561">
          <w:rPr>
            <w:noProof/>
            <w:webHidden/>
          </w:rPr>
          <w:fldChar w:fldCharType="end"/>
        </w:r>
      </w:hyperlink>
    </w:p>
    <w:p w14:paraId="2ACA8556" w14:textId="2FE4C457" w:rsidR="00B60561" w:rsidRDefault="00000000">
      <w:pPr>
        <w:pStyle w:val="TDC3"/>
        <w:tabs>
          <w:tab w:val="left" w:pos="1440"/>
          <w:tab w:val="right" w:leader="dot" w:pos="9061"/>
        </w:tabs>
        <w:rPr>
          <w:rFonts w:eastAsiaTheme="minorEastAsia" w:cstheme="minorBidi"/>
          <w:noProof/>
          <w:kern w:val="2"/>
          <w14:ligatures w14:val="standardContextual"/>
        </w:rPr>
      </w:pPr>
      <w:hyperlink w:anchor="_Toc173236077" w:history="1">
        <w:r w:rsidR="00B60561" w:rsidRPr="00C73F83">
          <w:rPr>
            <w:rStyle w:val="Hipervnculo"/>
            <w:noProof/>
          </w:rPr>
          <w:t>8.1.2.</w:t>
        </w:r>
        <w:r w:rsidR="00B60561">
          <w:rPr>
            <w:rFonts w:eastAsiaTheme="minorEastAsia" w:cstheme="minorBidi"/>
            <w:noProof/>
            <w:kern w:val="2"/>
            <w14:ligatures w14:val="standardContextual"/>
          </w:rPr>
          <w:tab/>
        </w:r>
        <w:r w:rsidR="00B60561" w:rsidRPr="00C73F83">
          <w:rPr>
            <w:rStyle w:val="Hipervnculo"/>
            <w:noProof/>
          </w:rPr>
          <w:t>Análisis DAFO y CAME</w:t>
        </w:r>
        <w:r w:rsidR="00B60561">
          <w:rPr>
            <w:noProof/>
            <w:webHidden/>
          </w:rPr>
          <w:tab/>
        </w:r>
        <w:r w:rsidR="00B60561">
          <w:rPr>
            <w:noProof/>
            <w:webHidden/>
          </w:rPr>
          <w:fldChar w:fldCharType="begin"/>
        </w:r>
        <w:r w:rsidR="00B60561">
          <w:rPr>
            <w:noProof/>
            <w:webHidden/>
          </w:rPr>
          <w:instrText xml:space="preserve"> PAGEREF _Toc173236077 \h </w:instrText>
        </w:r>
        <w:r w:rsidR="00B60561">
          <w:rPr>
            <w:noProof/>
            <w:webHidden/>
          </w:rPr>
        </w:r>
        <w:r w:rsidR="00B60561">
          <w:rPr>
            <w:noProof/>
            <w:webHidden/>
          </w:rPr>
          <w:fldChar w:fldCharType="separate"/>
        </w:r>
        <w:r w:rsidR="00B60561">
          <w:rPr>
            <w:noProof/>
            <w:webHidden/>
          </w:rPr>
          <w:t>49</w:t>
        </w:r>
        <w:r w:rsidR="00B60561">
          <w:rPr>
            <w:noProof/>
            <w:webHidden/>
          </w:rPr>
          <w:fldChar w:fldCharType="end"/>
        </w:r>
      </w:hyperlink>
    </w:p>
    <w:p w14:paraId="3669EC11" w14:textId="7A204968" w:rsidR="00B60561" w:rsidRDefault="00000000">
      <w:pPr>
        <w:pStyle w:val="TDC2"/>
        <w:tabs>
          <w:tab w:val="left" w:pos="960"/>
          <w:tab w:val="right" w:leader="dot" w:pos="9061"/>
        </w:tabs>
        <w:rPr>
          <w:rFonts w:eastAsiaTheme="minorEastAsia" w:cstheme="minorBidi"/>
          <w:noProof/>
          <w:kern w:val="2"/>
          <w14:ligatures w14:val="standardContextual"/>
        </w:rPr>
      </w:pPr>
      <w:hyperlink w:anchor="_Toc173236078" w:history="1">
        <w:r w:rsidR="00B60561" w:rsidRPr="00C73F83">
          <w:rPr>
            <w:rStyle w:val="Hipervnculo"/>
            <w:noProof/>
          </w:rPr>
          <w:t>8.2.</w:t>
        </w:r>
        <w:r w:rsidR="00B60561">
          <w:rPr>
            <w:rFonts w:eastAsiaTheme="minorEastAsia" w:cstheme="minorBidi"/>
            <w:noProof/>
            <w:kern w:val="2"/>
            <w14:ligatures w14:val="standardContextual"/>
          </w:rPr>
          <w:tab/>
        </w:r>
        <w:r w:rsidR="00B60561" w:rsidRPr="00C73F83">
          <w:rPr>
            <w:rStyle w:val="Hipervnculo"/>
            <w:noProof/>
          </w:rPr>
          <w:t>Problemas encontrados y desvíos</w:t>
        </w:r>
        <w:r w:rsidR="00B60561">
          <w:rPr>
            <w:noProof/>
            <w:webHidden/>
          </w:rPr>
          <w:tab/>
        </w:r>
        <w:r w:rsidR="00B60561">
          <w:rPr>
            <w:noProof/>
            <w:webHidden/>
          </w:rPr>
          <w:fldChar w:fldCharType="begin"/>
        </w:r>
        <w:r w:rsidR="00B60561">
          <w:rPr>
            <w:noProof/>
            <w:webHidden/>
          </w:rPr>
          <w:instrText xml:space="preserve"> PAGEREF _Toc173236078 \h </w:instrText>
        </w:r>
        <w:r w:rsidR="00B60561">
          <w:rPr>
            <w:noProof/>
            <w:webHidden/>
          </w:rPr>
        </w:r>
        <w:r w:rsidR="00B60561">
          <w:rPr>
            <w:noProof/>
            <w:webHidden/>
          </w:rPr>
          <w:fldChar w:fldCharType="separate"/>
        </w:r>
        <w:r w:rsidR="00B60561">
          <w:rPr>
            <w:noProof/>
            <w:webHidden/>
          </w:rPr>
          <w:t>49</w:t>
        </w:r>
        <w:r w:rsidR="00B60561">
          <w:rPr>
            <w:noProof/>
            <w:webHidden/>
          </w:rPr>
          <w:fldChar w:fldCharType="end"/>
        </w:r>
      </w:hyperlink>
    </w:p>
    <w:p w14:paraId="18920804" w14:textId="3E6B6474" w:rsidR="00B60561" w:rsidRDefault="00000000">
      <w:pPr>
        <w:pStyle w:val="TDC2"/>
        <w:tabs>
          <w:tab w:val="left" w:pos="960"/>
          <w:tab w:val="right" w:leader="dot" w:pos="9061"/>
        </w:tabs>
        <w:rPr>
          <w:rFonts w:eastAsiaTheme="minorEastAsia" w:cstheme="minorBidi"/>
          <w:noProof/>
          <w:kern w:val="2"/>
          <w14:ligatures w14:val="standardContextual"/>
        </w:rPr>
      </w:pPr>
      <w:hyperlink w:anchor="_Toc173236079" w:history="1">
        <w:r w:rsidR="00B60561" w:rsidRPr="00C73F83">
          <w:rPr>
            <w:rStyle w:val="Hipervnculo"/>
            <w:noProof/>
          </w:rPr>
          <w:t>8.3.</w:t>
        </w:r>
        <w:r w:rsidR="00B60561">
          <w:rPr>
            <w:rFonts w:eastAsiaTheme="minorEastAsia" w:cstheme="minorBidi"/>
            <w:noProof/>
            <w:kern w:val="2"/>
            <w14:ligatures w14:val="standardContextual"/>
          </w:rPr>
          <w:tab/>
        </w:r>
        <w:r w:rsidR="00B60561" w:rsidRPr="00C73F83">
          <w:rPr>
            <w:rStyle w:val="Hipervnculo"/>
            <w:noProof/>
          </w:rPr>
          <w:t>Limitaciones del proyecto</w:t>
        </w:r>
        <w:r w:rsidR="00B60561">
          <w:rPr>
            <w:noProof/>
            <w:webHidden/>
          </w:rPr>
          <w:tab/>
        </w:r>
        <w:r w:rsidR="00B60561">
          <w:rPr>
            <w:noProof/>
            <w:webHidden/>
          </w:rPr>
          <w:fldChar w:fldCharType="begin"/>
        </w:r>
        <w:r w:rsidR="00B60561">
          <w:rPr>
            <w:noProof/>
            <w:webHidden/>
          </w:rPr>
          <w:instrText xml:space="preserve"> PAGEREF _Toc173236079 \h </w:instrText>
        </w:r>
        <w:r w:rsidR="00B60561">
          <w:rPr>
            <w:noProof/>
            <w:webHidden/>
          </w:rPr>
        </w:r>
        <w:r w:rsidR="00B60561">
          <w:rPr>
            <w:noProof/>
            <w:webHidden/>
          </w:rPr>
          <w:fldChar w:fldCharType="separate"/>
        </w:r>
        <w:r w:rsidR="00B60561">
          <w:rPr>
            <w:noProof/>
            <w:webHidden/>
          </w:rPr>
          <w:t>49</w:t>
        </w:r>
        <w:r w:rsidR="00B60561">
          <w:rPr>
            <w:noProof/>
            <w:webHidden/>
          </w:rPr>
          <w:fldChar w:fldCharType="end"/>
        </w:r>
      </w:hyperlink>
    </w:p>
    <w:p w14:paraId="354A5201" w14:textId="2CAE26D9" w:rsidR="00B60561" w:rsidRDefault="00000000">
      <w:pPr>
        <w:pStyle w:val="TDC1"/>
        <w:tabs>
          <w:tab w:val="left" w:pos="440"/>
          <w:tab w:val="right" w:leader="dot" w:pos="9061"/>
        </w:tabs>
        <w:rPr>
          <w:rFonts w:eastAsiaTheme="minorEastAsia" w:cstheme="minorBidi"/>
          <w:noProof/>
          <w:kern w:val="2"/>
          <w14:ligatures w14:val="standardContextual"/>
        </w:rPr>
      </w:pPr>
      <w:hyperlink w:anchor="_Toc173236080" w:history="1">
        <w:r w:rsidR="00B60561" w:rsidRPr="00C73F83">
          <w:rPr>
            <w:rStyle w:val="Hipervnculo"/>
            <w:noProof/>
          </w:rPr>
          <w:t>9.</w:t>
        </w:r>
        <w:r w:rsidR="00B60561">
          <w:rPr>
            <w:rFonts w:eastAsiaTheme="minorEastAsia" w:cstheme="minorBidi"/>
            <w:noProof/>
            <w:kern w:val="2"/>
            <w14:ligatures w14:val="standardContextual"/>
          </w:rPr>
          <w:tab/>
        </w:r>
        <w:r w:rsidR="00B60561" w:rsidRPr="00C73F83">
          <w:rPr>
            <w:rStyle w:val="Hipervnculo"/>
            <w:noProof/>
          </w:rPr>
          <w:t>Resultados</w:t>
        </w:r>
        <w:r w:rsidR="00B60561">
          <w:rPr>
            <w:noProof/>
            <w:webHidden/>
          </w:rPr>
          <w:tab/>
        </w:r>
        <w:r w:rsidR="00B60561">
          <w:rPr>
            <w:noProof/>
            <w:webHidden/>
          </w:rPr>
          <w:fldChar w:fldCharType="begin"/>
        </w:r>
        <w:r w:rsidR="00B60561">
          <w:rPr>
            <w:noProof/>
            <w:webHidden/>
          </w:rPr>
          <w:instrText xml:space="preserve"> PAGEREF _Toc173236080 \h </w:instrText>
        </w:r>
        <w:r w:rsidR="00B60561">
          <w:rPr>
            <w:noProof/>
            <w:webHidden/>
          </w:rPr>
        </w:r>
        <w:r w:rsidR="00B60561">
          <w:rPr>
            <w:noProof/>
            <w:webHidden/>
          </w:rPr>
          <w:fldChar w:fldCharType="separate"/>
        </w:r>
        <w:r w:rsidR="00B60561">
          <w:rPr>
            <w:noProof/>
            <w:webHidden/>
          </w:rPr>
          <w:t>50</w:t>
        </w:r>
        <w:r w:rsidR="00B60561">
          <w:rPr>
            <w:noProof/>
            <w:webHidden/>
          </w:rPr>
          <w:fldChar w:fldCharType="end"/>
        </w:r>
      </w:hyperlink>
    </w:p>
    <w:p w14:paraId="7F38ADF3" w14:textId="67784964" w:rsidR="00B60561" w:rsidRDefault="00000000">
      <w:pPr>
        <w:pStyle w:val="TDC2"/>
        <w:tabs>
          <w:tab w:val="left" w:pos="960"/>
          <w:tab w:val="right" w:leader="dot" w:pos="9061"/>
        </w:tabs>
        <w:rPr>
          <w:rFonts w:eastAsiaTheme="minorEastAsia" w:cstheme="minorBidi"/>
          <w:noProof/>
          <w:kern w:val="2"/>
          <w14:ligatures w14:val="standardContextual"/>
        </w:rPr>
      </w:pPr>
      <w:hyperlink w:anchor="_Toc173236081" w:history="1">
        <w:r w:rsidR="00B60561" w:rsidRPr="00C73F83">
          <w:rPr>
            <w:rStyle w:val="Hipervnculo"/>
            <w:noProof/>
          </w:rPr>
          <w:t>9.1.</w:t>
        </w:r>
        <w:r w:rsidR="00B60561">
          <w:rPr>
            <w:rFonts w:eastAsiaTheme="minorEastAsia" w:cstheme="minorBidi"/>
            <w:noProof/>
            <w:kern w:val="2"/>
            <w14:ligatures w14:val="standardContextual"/>
          </w:rPr>
          <w:tab/>
        </w:r>
        <w:r w:rsidR="00B60561" w:rsidRPr="00C73F83">
          <w:rPr>
            <w:rStyle w:val="Hipervnculo"/>
            <w:noProof/>
          </w:rPr>
          <w:t>Indicadores del proyecto</w:t>
        </w:r>
        <w:r w:rsidR="00B60561">
          <w:rPr>
            <w:noProof/>
            <w:webHidden/>
          </w:rPr>
          <w:tab/>
        </w:r>
        <w:r w:rsidR="00B60561">
          <w:rPr>
            <w:noProof/>
            <w:webHidden/>
          </w:rPr>
          <w:fldChar w:fldCharType="begin"/>
        </w:r>
        <w:r w:rsidR="00B60561">
          <w:rPr>
            <w:noProof/>
            <w:webHidden/>
          </w:rPr>
          <w:instrText xml:space="preserve"> PAGEREF _Toc173236081 \h </w:instrText>
        </w:r>
        <w:r w:rsidR="00B60561">
          <w:rPr>
            <w:noProof/>
            <w:webHidden/>
          </w:rPr>
        </w:r>
        <w:r w:rsidR="00B60561">
          <w:rPr>
            <w:noProof/>
            <w:webHidden/>
          </w:rPr>
          <w:fldChar w:fldCharType="separate"/>
        </w:r>
        <w:r w:rsidR="00B60561">
          <w:rPr>
            <w:noProof/>
            <w:webHidden/>
          </w:rPr>
          <w:t>50</w:t>
        </w:r>
        <w:r w:rsidR="00B60561">
          <w:rPr>
            <w:noProof/>
            <w:webHidden/>
          </w:rPr>
          <w:fldChar w:fldCharType="end"/>
        </w:r>
      </w:hyperlink>
    </w:p>
    <w:p w14:paraId="3C764F52" w14:textId="5E784703" w:rsidR="00B60561" w:rsidRDefault="00000000">
      <w:pPr>
        <w:pStyle w:val="TDC1"/>
        <w:tabs>
          <w:tab w:val="left" w:pos="660"/>
          <w:tab w:val="right" w:leader="dot" w:pos="9061"/>
        </w:tabs>
        <w:rPr>
          <w:rFonts w:eastAsiaTheme="minorEastAsia" w:cstheme="minorBidi"/>
          <w:noProof/>
          <w:kern w:val="2"/>
          <w14:ligatures w14:val="standardContextual"/>
        </w:rPr>
      </w:pPr>
      <w:hyperlink w:anchor="_Toc173236082" w:history="1">
        <w:r w:rsidR="00B60561" w:rsidRPr="00C73F83">
          <w:rPr>
            <w:rStyle w:val="Hipervnculo"/>
            <w:noProof/>
          </w:rPr>
          <w:t>10.</w:t>
        </w:r>
        <w:r w:rsidR="00B60561">
          <w:rPr>
            <w:rFonts w:eastAsiaTheme="minorEastAsia" w:cstheme="minorBidi"/>
            <w:noProof/>
            <w:kern w:val="2"/>
            <w14:ligatures w14:val="standardContextual"/>
          </w:rPr>
          <w:tab/>
        </w:r>
        <w:r w:rsidR="00B60561" w:rsidRPr="00C73F83">
          <w:rPr>
            <w:rStyle w:val="Hipervnculo"/>
            <w:noProof/>
          </w:rPr>
          <w:t>Conclusiones</w:t>
        </w:r>
        <w:r w:rsidR="00B60561">
          <w:rPr>
            <w:noProof/>
            <w:webHidden/>
          </w:rPr>
          <w:tab/>
        </w:r>
        <w:r w:rsidR="00B60561">
          <w:rPr>
            <w:noProof/>
            <w:webHidden/>
          </w:rPr>
          <w:fldChar w:fldCharType="begin"/>
        </w:r>
        <w:r w:rsidR="00B60561">
          <w:rPr>
            <w:noProof/>
            <w:webHidden/>
          </w:rPr>
          <w:instrText xml:space="preserve"> PAGEREF _Toc173236082 \h </w:instrText>
        </w:r>
        <w:r w:rsidR="00B60561">
          <w:rPr>
            <w:noProof/>
            <w:webHidden/>
          </w:rPr>
        </w:r>
        <w:r w:rsidR="00B60561">
          <w:rPr>
            <w:noProof/>
            <w:webHidden/>
          </w:rPr>
          <w:fldChar w:fldCharType="separate"/>
        </w:r>
        <w:r w:rsidR="00B60561">
          <w:rPr>
            <w:noProof/>
            <w:webHidden/>
          </w:rPr>
          <w:t>51</w:t>
        </w:r>
        <w:r w:rsidR="00B60561">
          <w:rPr>
            <w:noProof/>
            <w:webHidden/>
          </w:rPr>
          <w:fldChar w:fldCharType="end"/>
        </w:r>
      </w:hyperlink>
    </w:p>
    <w:p w14:paraId="21CDC300" w14:textId="09D8EF95" w:rsidR="00B60561" w:rsidRDefault="00000000">
      <w:pPr>
        <w:pStyle w:val="TDC1"/>
        <w:tabs>
          <w:tab w:val="left" w:pos="660"/>
          <w:tab w:val="right" w:leader="dot" w:pos="9061"/>
        </w:tabs>
        <w:rPr>
          <w:rFonts w:eastAsiaTheme="minorEastAsia" w:cstheme="minorBidi"/>
          <w:noProof/>
          <w:kern w:val="2"/>
          <w14:ligatures w14:val="standardContextual"/>
        </w:rPr>
      </w:pPr>
      <w:hyperlink w:anchor="_Toc173236083" w:history="1">
        <w:r w:rsidR="00B60561" w:rsidRPr="00C73F83">
          <w:rPr>
            <w:rStyle w:val="Hipervnculo"/>
            <w:noProof/>
          </w:rPr>
          <w:t>11.</w:t>
        </w:r>
        <w:r w:rsidR="00B60561">
          <w:rPr>
            <w:rFonts w:eastAsiaTheme="minorEastAsia" w:cstheme="minorBidi"/>
            <w:noProof/>
            <w:kern w:val="2"/>
            <w14:ligatures w14:val="standardContextual"/>
          </w:rPr>
          <w:tab/>
        </w:r>
        <w:r w:rsidR="00B60561" w:rsidRPr="00C73F83">
          <w:rPr>
            <w:rStyle w:val="Hipervnculo"/>
            <w:noProof/>
          </w:rPr>
          <w:t>Trabajo futuro</w:t>
        </w:r>
        <w:r w:rsidR="00B60561">
          <w:rPr>
            <w:noProof/>
            <w:webHidden/>
          </w:rPr>
          <w:tab/>
        </w:r>
        <w:r w:rsidR="00B60561">
          <w:rPr>
            <w:noProof/>
            <w:webHidden/>
          </w:rPr>
          <w:fldChar w:fldCharType="begin"/>
        </w:r>
        <w:r w:rsidR="00B60561">
          <w:rPr>
            <w:noProof/>
            <w:webHidden/>
          </w:rPr>
          <w:instrText xml:space="preserve"> PAGEREF _Toc173236083 \h </w:instrText>
        </w:r>
        <w:r w:rsidR="00B60561">
          <w:rPr>
            <w:noProof/>
            <w:webHidden/>
          </w:rPr>
        </w:r>
        <w:r w:rsidR="00B60561">
          <w:rPr>
            <w:noProof/>
            <w:webHidden/>
          </w:rPr>
          <w:fldChar w:fldCharType="separate"/>
        </w:r>
        <w:r w:rsidR="00B60561">
          <w:rPr>
            <w:noProof/>
            <w:webHidden/>
          </w:rPr>
          <w:t>52</w:t>
        </w:r>
        <w:r w:rsidR="00B60561">
          <w:rPr>
            <w:noProof/>
            <w:webHidden/>
          </w:rPr>
          <w:fldChar w:fldCharType="end"/>
        </w:r>
      </w:hyperlink>
    </w:p>
    <w:p w14:paraId="6DBE920B" w14:textId="553660AD" w:rsidR="00B60561" w:rsidRDefault="00000000">
      <w:pPr>
        <w:pStyle w:val="TDC1"/>
        <w:tabs>
          <w:tab w:val="right" w:leader="dot" w:pos="9061"/>
        </w:tabs>
        <w:rPr>
          <w:rFonts w:eastAsiaTheme="minorEastAsia" w:cstheme="minorBidi"/>
          <w:noProof/>
          <w:kern w:val="2"/>
          <w14:ligatures w14:val="standardContextual"/>
        </w:rPr>
      </w:pPr>
      <w:hyperlink w:anchor="_Toc173236084" w:history="1">
        <w:r w:rsidR="00B60561" w:rsidRPr="00C73F83">
          <w:rPr>
            <w:rStyle w:val="Hipervnculo"/>
            <w:noProof/>
          </w:rPr>
          <w:t>Referencias bibliográficas</w:t>
        </w:r>
        <w:r w:rsidR="00B60561">
          <w:rPr>
            <w:noProof/>
            <w:webHidden/>
          </w:rPr>
          <w:tab/>
        </w:r>
        <w:r w:rsidR="00B60561">
          <w:rPr>
            <w:noProof/>
            <w:webHidden/>
          </w:rPr>
          <w:fldChar w:fldCharType="begin"/>
        </w:r>
        <w:r w:rsidR="00B60561">
          <w:rPr>
            <w:noProof/>
            <w:webHidden/>
          </w:rPr>
          <w:instrText xml:space="preserve"> PAGEREF _Toc173236084 \h </w:instrText>
        </w:r>
        <w:r w:rsidR="00B60561">
          <w:rPr>
            <w:noProof/>
            <w:webHidden/>
          </w:rPr>
        </w:r>
        <w:r w:rsidR="00B60561">
          <w:rPr>
            <w:noProof/>
            <w:webHidden/>
          </w:rPr>
          <w:fldChar w:fldCharType="separate"/>
        </w:r>
        <w:r w:rsidR="00B60561">
          <w:rPr>
            <w:noProof/>
            <w:webHidden/>
          </w:rPr>
          <w:t>53</w:t>
        </w:r>
        <w:r w:rsidR="00B60561">
          <w:rPr>
            <w:noProof/>
            <w:webHidden/>
          </w:rPr>
          <w:fldChar w:fldCharType="end"/>
        </w:r>
      </w:hyperlink>
    </w:p>
    <w:p w14:paraId="42F58EEE" w14:textId="325D757C" w:rsidR="00B60561" w:rsidRDefault="00000000">
      <w:pPr>
        <w:pStyle w:val="TDC1"/>
        <w:tabs>
          <w:tab w:val="right" w:leader="dot" w:pos="9061"/>
        </w:tabs>
        <w:rPr>
          <w:rFonts w:eastAsiaTheme="minorEastAsia" w:cstheme="minorBidi"/>
          <w:noProof/>
          <w:kern w:val="2"/>
          <w14:ligatures w14:val="standardContextual"/>
        </w:rPr>
      </w:pPr>
      <w:hyperlink w:anchor="_Toc173236085" w:history="1">
        <w:r w:rsidR="00B60561" w:rsidRPr="00C73F83">
          <w:rPr>
            <w:rStyle w:val="Hipervnculo"/>
            <w:noProof/>
          </w:rPr>
          <w:t>Glosario</w:t>
        </w:r>
        <w:r w:rsidR="00B60561">
          <w:rPr>
            <w:noProof/>
            <w:webHidden/>
          </w:rPr>
          <w:tab/>
        </w:r>
        <w:r w:rsidR="00B60561">
          <w:rPr>
            <w:noProof/>
            <w:webHidden/>
          </w:rPr>
          <w:fldChar w:fldCharType="begin"/>
        </w:r>
        <w:r w:rsidR="00B60561">
          <w:rPr>
            <w:noProof/>
            <w:webHidden/>
          </w:rPr>
          <w:instrText xml:space="preserve"> PAGEREF _Toc173236085 \h </w:instrText>
        </w:r>
        <w:r w:rsidR="00B60561">
          <w:rPr>
            <w:noProof/>
            <w:webHidden/>
          </w:rPr>
        </w:r>
        <w:r w:rsidR="00B60561">
          <w:rPr>
            <w:noProof/>
            <w:webHidden/>
          </w:rPr>
          <w:fldChar w:fldCharType="separate"/>
        </w:r>
        <w:r w:rsidR="00B60561">
          <w:rPr>
            <w:noProof/>
            <w:webHidden/>
          </w:rPr>
          <w:t>60</w:t>
        </w:r>
        <w:r w:rsidR="00B60561">
          <w:rPr>
            <w:noProof/>
            <w:webHidden/>
          </w:rPr>
          <w:fldChar w:fldCharType="end"/>
        </w:r>
      </w:hyperlink>
    </w:p>
    <w:p w14:paraId="61791FB1" w14:textId="0279DA2D" w:rsidR="00B60561" w:rsidRDefault="00000000">
      <w:pPr>
        <w:pStyle w:val="TDC1"/>
        <w:tabs>
          <w:tab w:val="right" w:leader="dot" w:pos="9061"/>
        </w:tabs>
        <w:rPr>
          <w:rFonts w:eastAsiaTheme="minorEastAsia" w:cstheme="minorBidi"/>
          <w:noProof/>
          <w:kern w:val="2"/>
          <w14:ligatures w14:val="standardContextual"/>
        </w:rPr>
      </w:pPr>
      <w:hyperlink w:anchor="_Toc173236086" w:history="1">
        <w:r w:rsidR="00B60561" w:rsidRPr="00C73F83">
          <w:rPr>
            <w:rStyle w:val="Hipervnculo"/>
            <w:noProof/>
          </w:rPr>
          <w:t>Lista de siglas y acrónimos</w:t>
        </w:r>
        <w:r w:rsidR="00B60561">
          <w:rPr>
            <w:noProof/>
            <w:webHidden/>
          </w:rPr>
          <w:tab/>
        </w:r>
        <w:r w:rsidR="00B60561">
          <w:rPr>
            <w:noProof/>
            <w:webHidden/>
          </w:rPr>
          <w:fldChar w:fldCharType="begin"/>
        </w:r>
        <w:r w:rsidR="00B60561">
          <w:rPr>
            <w:noProof/>
            <w:webHidden/>
          </w:rPr>
          <w:instrText xml:space="preserve"> PAGEREF _Toc173236086 \h </w:instrText>
        </w:r>
        <w:r w:rsidR="00B60561">
          <w:rPr>
            <w:noProof/>
            <w:webHidden/>
          </w:rPr>
        </w:r>
        <w:r w:rsidR="00B60561">
          <w:rPr>
            <w:noProof/>
            <w:webHidden/>
          </w:rPr>
          <w:fldChar w:fldCharType="separate"/>
        </w:r>
        <w:r w:rsidR="00B60561">
          <w:rPr>
            <w:noProof/>
            <w:webHidden/>
          </w:rPr>
          <w:t>62</w:t>
        </w:r>
        <w:r w:rsidR="00B60561">
          <w:rPr>
            <w:noProof/>
            <w:webHidden/>
          </w:rPr>
          <w:fldChar w:fldCharType="end"/>
        </w:r>
      </w:hyperlink>
    </w:p>
    <w:p w14:paraId="7EC1C454" w14:textId="699761B1" w:rsidR="00B60561" w:rsidRDefault="00000000">
      <w:pPr>
        <w:pStyle w:val="TDC1"/>
        <w:tabs>
          <w:tab w:val="left" w:pos="1200"/>
          <w:tab w:val="right" w:leader="dot" w:pos="9061"/>
        </w:tabs>
        <w:rPr>
          <w:rFonts w:eastAsiaTheme="minorEastAsia" w:cstheme="minorBidi"/>
          <w:noProof/>
          <w:kern w:val="2"/>
          <w14:ligatures w14:val="standardContextual"/>
        </w:rPr>
      </w:pPr>
      <w:hyperlink w:anchor="_Toc173236087" w:history="1">
        <w:r w:rsidR="00B60561" w:rsidRPr="00C73F83">
          <w:rPr>
            <w:rStyle w:val="Hipervnculo"/>
            <w:noProof/>
          </w:rPr>
          <w:t>Anexo A.</w:t>
        </w:r>
        <w:r w:rsidR="00B60561">
          <w:rPr>
            <w:rFonts w:eastAsiaTheme="minorEastAsia" w:cstheme="minorBidi"/>
            <w:noProof/>
            <w:kern w:val="2"/>
            <w14:ligatures w14:val="standardContextual"/>
          </w:rPr>
          <w:tab/>
        </w:r>
        <w:r w:rsidR="00B60561" w:rsidRPr="00C73F83">
          <w:rPr>
            <w:rStyle w:val="Hipervnculo"/>
            <w:noProof/>
          </w:rPr>
          <w:t>Privacidad y protección de datos</w:t>
        </w:r>
        <w:r w:rsidR="00B60561">
          <w:rPr>
            <w:noProof/>
            <w:webHidden/>
          </w:rPr>
          <w:tab/>
        </w:r>
        <w:r w:rsidR="00B60561">
          <w:rPr>
            <w:noProof/>
            <w:webHidden/>
          </w:rPr>
          <w:fldChar w:fldCharType="begin"/>
        </w:r>
        <w:r w:rsidR="00B60561">
          <w:rPr>
            <w:noProof/>
            <w:webHidden/>
          </w:rPr>
          <w:instrText xml:space="preserve"> PAGEREF _Toc173236087 \h </w:instrText>
        </w:r>
        <w:r w:rsidR="00B60561">
          <w:rPr>
            <w:noProof/>
            <w:webHidden/>
          </w:rPr>
        </w:r>
        <w:r w:rsidR="00B60561">
          <w:rPr>
            <w:noProof/>
            <w:webHidden/>
          </w:rPr>
          <w:fldChar w:fldCharType="separate"/>
        </w:r>
        <w:r w:rsidR="00B60561">
          <w:rPr>
            <w:noProof/>
            <w:webHidden/>
          </w:rPr>
          <w:t>63</w:t>
        </w:r>
        <w:r w:rsidR="00B60561">
          <w:rPr>
            <w:noProof/>
            <w:webHidden/>
          </w:rPr>
          <w:fldChar w:fldCharType="end"/>
        </w:r>
      </w:hyperlink>
    </w:p>
    <w:p w14:paraId="6611B0BB" w14:textId="6A95D475" w:rsidR="00166012" w:rsidRPr="00727AE8" w:rsidRDefault="00423E85" w:rsidP="00166012">
      <w:pPr>
        <w:pStyle w:val="Ttulondices"/>
      </w:pPr>
      <w:r>
        <w:rPr>
          <w:rFonts w:asciiTheme="minorHAnsi" w:hAnsiTheme="minorHAnsi" w:cs="Times New Roman"/>
          <w:sz w:val="22"/>
          <w:szCs w:val="24"/>
          <w:lang w:eastAsia="es-ES"/>
        </w:rPr>
        <w:fldChar w:fldCharType="end"/>
      </w:r>
      <w:r w:rsidR="005D549B" w:rsidRPr="00727AE8">
        <w:br w:type="page"/>
      </w:r>
      <w:r w:rsidR="00166012">
        <w:lastRenderedPageBreak/>
        <w:t>Í</w:t>
      </w:r>
      <w:r w:rsidR="00166012" w:rsidRPr="00727AE8">
        <w:t xml:space="preserve">ndice de figuras </w:t>
      </w:r>
    </w:p>
    <w:p w14:paraId="721F1D3C" w14:textId="0E101A21" w:rsidR="000724CD" w:rsidRDefault="00166012">
      <w:pPr>
        <w:pStyle w:val="Tabladeilustraciones"/>
        <w:tabs>
          <w:tab w:val="right" w:leader="dot" w:pos="9061"/>
        </w:tabs>
        <w:rPr>
          <w:rFonts w:eastAsiaTheme="minorEastAsia" w:cstheme="minorBidi"/>
          <w:noProof/>
          <w:kern w:val="2"/>
          <w14:ligatures w14:val="standardContextual"/>
        </w:rPr>
      </w:pPr>
      <w:r>
        <w:rPr>
          <w:rFonts w:cs="Arial"/>
          <w:highlight w:val="yellow"/>
        </w:rPr>
        <w:fldChar w:fldCharType="begin"/>
      </w:r>
      <w:r>
        <w:rPr>
          <w:rFonts w:cs="Arial"/>
          <w:highlight w:val="yellow"/>
        </w:rPr>
        <w:instrText xml:space="preserve"> TOC \f c \h \z \t "Título 9;1;Figuras;1" \c "Figura" </w:instrText>
      </w:r>
      <w:r>
        <w:rPr>
          <w:rFonts w:cs="Arial"/>
          <w:highlight w:val="yellow"/>
        </w:rPr>
        <w:fldChar w:fldCharType="separate"/>
      </w:r>
      <w:hyperlink w:anchor="_Toc173320214" w:history="1">
        <w:r w:rsidR="000724CD" w:rsidRPr="00E75BBC">
          <w:rPr>
            <w:rStyle w:val="Hipervnculo"/>
            <w:b/>
            <w:bCs/>
            <w:noProof/>
          </w:rPr>
          <w:t>Figura 1.</w:t>
        </w:r>
        <w:r w:rsidR="000724CD" w:rsidRPr="00E75BBC">
          <w:rPr>
            <w:rStyle w:val="Hipervnculo"/>
            <w:noProof/>
          </w:rPr>
          <w:t xml:space="preserve"> </w:t>
        </w:r>
        <w:r w:rsidR="000724CD" w:rsidRPr="00E75BBC">
          <w:rPr>
            <w:rStyle w:val="Hipervnculo"/>
            <w:i/>
            <w:iCs/>
            <w:noProof/>
          </w:rPr>
          <w:t>Representación visual de las fases del ciclo de vida del dato.</w:t>
        </w:r>
        <w:r w:rsidR="000724CD">
          <w:rPr>
            <w:noProof/>
            <w:webHidden/>
          </w:rPr>
          <w:tab/>
        </w:r>
        <w:r w:rsidR="000724CD">
          <w:rPr>
            <w:noProof/>
            <w:webHidden/>
          </w:rPr>
          <w:fldChar w:fldCharType="begin"/>
        </w:r>
        <w:r w:rsidR="000724CD">
          <w:rPr>
            <w:noProof/>
            <w:webHidden/>
          </w:rPr>
          <w:instrText xml:space="preserve"> PAGEREF _Toc173320214 \h </w:instrText>
        </w:r>
        <w:r w:rsidR="000724CD">
          <w:rPr>
            <w:noProof/>
            <w:webHidden/>
          </w:rPr>
        </w:r>
        <w:r w:rsidR="000724CD">
          <w:rPr>
            <w:noProof/>
            <w:webHidden/>
          </w:rPr>
          <w:fldChar w:fldCharType="separate"/>
        </w:r>
        <w:r w:rsidR="000724CD">
          <w:rPr>
            <w:noProof/>
            <w:webHidden/>
          </w:rPr>
          <w:t>4</w:t>
        </w:r>
        <w:r w:rsidR="000724CD">
          <w:rPr>
            <w:noProof/>
            <w:webHidden/>
          </w:rPr>
          <w:fldChar w:fldCharType="end"/>
        </w:r>
      </w:hyperlink>
    </w:p>
    <w:p w14:paraId="2EB17BD6" w14:textId="0FE0AB9B" w:rsidR="000724CD" w:rsidRDefault="000724CD">
      <w:pPr>
        <w:pStyle w:val="Tabladeilustraciones"/>
        <w:tabs>
          <w:tab w:val="right" w:leader="dot" w:pos="9061"/>
        </w:tabs>
        <w:rPr>
          <w:rFonts w:eastAsiaTheme="minorEastAsia" w:cstheme="minorBidi"/>
          <w:noProof/>
          <w:kern w:val="2"/>
          <w14:ligatures w14:val="standardContextual"/>
        </w:rPr>
      </w:pPr>
      <w:hyperlink w:anchor="_Toc173320215" w:history="1">
        <w:r w:rsidRPr="00E75BBC">
          <w:rPr>
            <w:rStyle w:val="Hipervnculo"/>
            <w:b/>
            <w:bCs/>
            <w:noProof/>
          </w:rPr>
          <w:t>Figura 2.</w:t>
        </w:r>
        <w:r w:rsidRPr="00E75BBC">
          <w:rPr>
            <w:rStyle w:val="Hipervnculo"/>
            <w:noProof/>
          </w:rPr>
          <w:t xml:space="preserve"> </w:t>
        </w:r>
        <w:r w:rsidRPr="00E75BBC">
          <w:rPr>
            <w:rStyle w:val="Hipervnculo"/>
            <w:i/>
            <w:iCs/>
            <w:noProof/>
          </w:rPr>
          <w:t>Captura de la web MeteoRuta.</w:t>
        </w:r>
        <w:r>
          <w:rPr>
            <w:noProof/>
            <w:webHidden/>
          </w:rPr>
          <w:tab/>
        </w:r>
        <w:r>
          <w:rPr>
            <w:noProof/>
            <w:webHidden/>
          </w:rPr>
          <w:fldChar w:fldCharType="begin"/>
        </w:r>
        <w:r>
          <w:rPr>
            <w:noProof/>
            <w:webHidden/>
          </w:rPr>
          <w:instrText xml:space="preserve"> PAGEREF _Toc173320215 \h </w:instrText>
        </w:r>
        <w:r>
          <w:rPr>
            <w:noProof/>
            <w:webHidden/>
          </w:rPr>
        </w:r>
        <w:r>
          <w:rPr>
            <w:noProof/>
            <w:webHidden/>
          </w:rPr>
          <w:fldChar w:fldCharType="separate"/>
        </w:r>
        <w:r>
          <w:rPr>
            <w:noProof/>
            <w:webHidden/>
          </w:rPr>
          <w:t>8</w:t>
        </w:r>
        <w:r>
          <w:rPr>
            <w:noProof/>
            <w:webHidden/>
          </w:rPr>
          <w:fldChar w:fldCharType="end"/>
        </w:r>
      </w:hyperlink>
    </w:p>
    <w:p w14:paraId="69E89017" w14:textId="7CD5DB1F" w:rsidR="000724CD" w:rsidRDefault="000724CD">
      <w:pPr>
        <w:pStyle w:val="Tabladeilustraciones"/>
        <w:tabs>
          <w:tab w:val="right" w:leader="dot" w:pos="9061"/>
        </w:tabs>
        <w:rPr>
          <w:rFonts w:eastAsiaTheme="minorEastAsia" w:cstheme="minorBidi"/>
          <w:noProof/>
          <w:kern w:val="2"/>
          <w14:ligatures w14:val="standardContextual"/>
        </w:rPr>
      </w:pPr>
      <w:hyperlink w:anchor="_Toc173320216" w:history="1">
        <w:r w:rsidRPr="00E75BBC">
          <w:rPr>
            <w:rStyle w:val="Hipervnculo"/>
            <w:b/>
            <w:bCs/>
            <w:noProof/>
          </w:rPr>
          <w:t>Figura 3.</w:t>
        </w:r>
        <w:r w:rsidRPr="00E75BBC">
          <w:rPr>
            <w:rStyle w:val="Hipervnculo"/>
            <w:noProof/>
          </w:rPr>
          <w:t xml:space="preserve"> </w:t>
        </w:r>
        <w:r w:rsidRPr="00E75BBC">
          <w:rPr>
            <w:rStyle w:val="Hipervnculo"/>
            <w:i/>
            <w:iCs/>
            <w:noProof/>
          </w:rPr>
          <w:t>Captura de la aplicación Comobity.</w:t>
        </w:r>
        <w:r>
          <w:rPr>
            <w:noProof/>
            <w:webHidden/>
          </w:rPr>
          <w:tab/>
        </w:r>
        <w:r>
          <w:rPr>
            <w:noProof/>
            <w:webHidden/>
          </w:rPr>
          <w:fldChar w:fldCharType="begin"/>
        </w:r>
        <w:r>
          <w:rPr>
            <w:noProof/>
            <w:webHidden/>
          </w:rPr>
          <w:instrText xml:space="preserve"> PAGEREF _Toc173320216 \h </w:instrText>
        </w:r>
        <w:r>
          <w:rPr>
            <w:noProof/>
            <w:webHidden/>
          </w:rPr>
        </w:r>
        <w:r>
          <w:rPr>
            <w:noProof/>
            <w:webHidden/>
          </w:rPr>
          <w:fldChar w:fldCharType="separate"/>
        </w:r>
        <w:r>
          <w:rPr>
            <w:noProof/>
            <w:webHidden/>
          </w:rPr>
          <w:t>10</w:t>
        </w:r>
        <w:r>
          <w:rPr>
            <w:noProof/>
            <w:webHidden/>
          </w:rPr>
          <w:fldChar w:fldCharType="end"/>
        </w:r>
      </w:hyperlink>
    </w:p>
    <w:p w14:paraId="19ECA9E9" w14:textId="3B93A173" w:rsidR="000724CD" w:rsidRDefault="000724CD">
      <w:pPr>
        <w:pStyle w:val="Tabladeilustraciones"/>
        <w:tabs>
          <w:tab w:val="right" w:leader="dot" w:pos="9061"/>
        </w:tabs>
        <w:rPr>
          <w:rFonts w:eastAsiaTheme="minorEastAsia" w:cstheme="minorBidi"/>
          <w:noProof/>
          <w:kern w:val="2"/>
          <w14:ligatures w14:val="standardContextual"/>
        </w:rPr>
      </w:pPr>
      <w:hyperlink w:anchor="_Toc173320217" w:history="1">
        <w:r w:rsidRPr="00E75BBC">
          <w:rPr>
            <w:rStyle w:val="Hipervnculo"/>
            <w:b/>
            <w:bCs/>
            <w:noProof/>
          </w:rPr>
          <w:t>Figura 4.</w:t>
        </w:r>
        <w:r w:rsidRPr="00E75BBC">
          <w:rPr>
            <w:rStyle w:val="Hipervnculo"/>
            <w:noProof/>
          </w:rPr>
          <w:t xml:space="preserve"> </w:t>
        </w:r>
        <w:r w:rsidRPr="00E75BBC">
          <w:rPr>
            <w:rStyle w:val="Hipervnculo"/>
            <w:i/>
            <w:iCs/>
            <w:noProof/>
          </w:rPr>
          <w:t>Captura de la web TuTiempo.net.</w:t>
        </w:r>
        <w:r>
          <w:rPr>
            <w:noProof/>
            <w:webHidden/>
          </w:rPr>
          <w:tab/>
        </w:r>
        <w:r>
          <w:rPr>
            <w:noProof/>
            <w:webHidden/>
          </w:rPr>
          <w:fldChar w:fldCharType="begin"/>
        </w:r>
        <w:r>
          <w:rPr>
            <w:noProof/>
            <w:webHidden/>
          </w:rPr>
          <w:instrText xml:space="preserve"> PAGEREF _Toc173320217 \h </w:instrText>
        </w:r>
        <w:r>
          <w:rPr>
            <w:noProof/>
            <w:webHidden/>
          </w:rPr>
        </w:r>
        <w:r>
          <w:rPr>
            <w:noProof/>
            <w:webHidden/>
          </w:rPr>
          <w:fldChar w:fldCharType="separate"/>
        </w:r>
        <w:r>
          <w:rPr>
            <w:noProof/>
            <w:webHidden/>
          </w:rPr>
          <w:t>11</w:t>
        </w:r>
        <w:r>
          <w:rPr>
            <w:noProof/>
            <w:webHidden/>
          </w:rPr>
          <w:fldChar w:fldCharType="end"/>
        </w:r>
      </w:hyperlink>
    </w:p>
    <w:p w14:paraId="273F042C" w14:textId="18B45C96" w:rsidR="000724CD" w:rsidRDefault="000724CD">
      <w:pPr>
        <w:pStyle w:val="Tabladeilustraciones"/>
        <w:tabs>
          <w:tab w:val="right" w:leader="dot" w:pos="9061"/>
        </w:tabs>
        <w:rPr>
          <w:rFonts w:eastAsiaTheme="minorEastAsia" w:cstheme="minorBidi"/>
          <w:noProof/>
          <w:kern w:val="2"/>
          <w14:ligatures w14:val="standardContextual"/>
        </w:rPr>
      </w:pPr>
      <w:hyperlink w:anchor="_Toc173320218" w:history="1">
        <w:r w:rsidRPr="00E75BBC">
          <w:rPr>
            <w:rStyle w:val="Hipervnculo"/>
            <w:b/>
            <w:bCs/>
            <w:noProof/>
          </w:rPr>
          <w:t>Figura 5.</w:t>
        </w:r>
        <w:r w:rsidRPr="00E75BBC">
          <w:rPr>
            <w:rStyle w:val="Hipervnculo"/>
            <w:noProof/>
          </w:rPr>
          <w:t xml:space="preserve"> </w:t>
        </w:r>
        <w:r w:rsidRPr="00E75BBC">
          <w:rPr>
            <w:rStyle w:val="Hipervnculo"/>
            <w:i/>
            <w:iCs/>
            <w:noProof/>
          </w:rPr>
          <w:t>Ejemplo de visualización con librerías de Python.</w:t>
        </w:r>
        <w:r>
          <w:rPr>
            <w:noProof/>
            <w:webHidden/>
          </w:rPr>
          <w:tab/>
        </w:r>
        <w:r>
          <w:rPr>
            <w:noProof/>
            <w:webHidden/>
          </w:rPr>
          <w:fldChar w:fldCharType="begin"/>
        </w:r>
        <w:r>
          <w:rPr>
            <w:noProof/>
            <w:webHidden/>
          </w:rPr>
          <w:instrText xml:space="preserve"> PAGEREF _Toc173320218 \h </w:instrText>
        </w:r>
        <w:r>
          <w:rPr>
            <w:noProof/>
            <w:webHidden/>
          </w:rPr>
        </w:r>
        <w:r>
          <w:rPr>
            <w:noProof/>
            <w:webHidden/>
          </w:rPr>
          <w:fldChar w:fldCharType="separate"/>
        </w:r>
        <w:r>
          <w:rPr>
            <w:noProof/>
            <w:webHidden/>
          </w:rPr>
          <w:t>19</w:t>
        </w:r>
        <w:r>
          <w:rPr>
            <w:noProof/>
            <w:webHidden/>
          </w:rPr>
          <w:fldChar w:fldCharType="end"/>
        </w:r>
      </w:hyperlink>
    </w:p>
    <w:p w14:paraId="378FCC20" w14:textId="7CBE6DD3" w:rsidR="000724CD" w:rsidRDefault="000724CD">
      <w:pPr>
        <w:pStyle w:val="Tabladeilustraciones"/>
        <w:tabs>
          <w:tab w:val="right" w:leader="dot" w:pos="9061"/>
        </w:tabs>
        <w:rPr>
          <w:rFonts w:eastAsiaTheme="minorEastAsia" w:cstheme="minorBidi"/>
          <w:noProof/>
          <w:kern w:val="2"/>
          <w14:ligatures w14:val="standardContextual"/>
        </w:rPr>
      </w:pPr>
      <w:hyperlink w:anchor="_Toc173320219" w:history="1">
        <w:r w:rsidRPr="00E75BBC">
          <w:rPr>
            <w:rStyle w:val="Hipervnculo"/>
            <w:b/>
            <w:bCs/>
            <w:noProof/>
          </w:rPr>
          <w:t>Figura 6.</w:t>
        </w:r>
        <w:r w:rsidRPr="00E75BBC">
          <w:rPr>
            <w:rStyle w:val="Hipervnculo"/>
            <w:noProof/>
          </w:rPr>
          <w:t xml:space="preserve"> </w:t>
        </w:r>
        <w:r w:rsidRPr="00E75BBC">
          <w:rPr>
            <w:rStyle w:val="Hipervnculo"/>
            <w:i/>
            <w:iCs/>
            <w:noProof/>
          </w:rPr>
          <w:t>Ejemplo de visualización con D3.</w:t>
        </w:r>
        <w:r>
          <w:rPr>
            <w:noProof/>
            <w:webHidden/>
          </w:rPr>
          <w:tab/>
        </w:r>
        <w:r>
          <w:rPr>
            <w:noProof/>
            <w:webHidden/>
          </w:rPr>
          <w:fldChar w:fldCharType="begin"/>
        </w:r>
        <w:r>
          <w:rPr>
            <w:noProof/>
            <w:webHidden/>
          </w:rPr>
          <w:instrText xml:space="preserve"> PAGEREF _Toc173320219 \h </w:instrText>
        </w:r>
        <w:r>
          <w:rPr>
            <w:noProof/>
            <w:webHidden/>
          </w:rPr>
        </w:r>
        <w:r>
          <w:rPr>
            <w:noProof/>
            <w:webHidden/>
          </w:rPr>
          <w:fldChar w:fldCharType="separate"/>
        </w:r>
        <w:r>
          <w:rPr>
            <w:noProof/>
            <w:webHidden/>
          </w:rPr>
          <w:t>20</w:t>
        </w:r>
        <w:r>
          <w:rPr>
            <w:noProof/>
            <w:webHidden/>
          </w:rPr>
          <w:fldChar w:fldCharType="end"/>
        </w:r>
      </w:hyperlink>
    </w:p>
    <w:p w14:paraId="2296ADAF" w14:textId="446B53D0" w:rsidR="000724CD" w:rsidRDefault="000724CD">
      <w:pPr>
        <w:pStyle w:val="Tabladeilustraciones"/>
        <w:tabs>
          <w:tab w:val="right" w:leader="dot" w:pos="9061"/>
        </w:tabs>
        <w:rPr>
          <w:rFonts w:eastAsiaTheme="minorEastAsia" w:cstheme="minorBidi"/>
          <w:noProof/>
          <w:kern w:val="2"/>
          <w14:ligatures w14:val="standardContextual"/>
        </w:rPr>
      </w:pPr>
      <w:hyperlink w:anchor="_Toc173320220" w:history="1">
        <w:r w:rsidRPr="00E75BBC">
          <w:rPr>
            <w:rStyle w:val="Hipervnculo"/>
            <w:b/>
            <w:bCs/>
            <w:noProof/>
          </w:rPr>
          <w:t>Figura 7.</w:t>
        </w:r>
        <w:r w:rsidRPr="00E75BBC">
          <w:rPr>
            <w:rStyle w:val="Hipervnculo"/>
            <w:noProof/>
          </w:rPr>
          <w:t xml:space="preserve"> </w:t>
        </w:r>
        <w:r w:rsidRPr="00E75BBC">
          <w:rPr>
            <w:rStyle w:val="Hipervnculo"/>
            <w:i/>
            <w:iCs/>
            <w:noProof/>
          </w:rPr>
          <w:t>Ejemplo de visualización con Power BI.</w:t>
        </w:r>
        <w:r>
          <w:rPr>
            <w:noProof/>
            <w:webHidden/>
          </w:rPr>
          <w:tab/>
        </w:r>
        <w:r>
          <w:rPr>
            <w:noProof/>
            <w:webHidden/>
          </w:rPr>
          <w:fldChar w:fldCharType="begin"/>
        </w:r>
        <w:r>
          <w:rPr>
            <w:noProof/>
            <w:webHidden/>
          </w:rPr>
          <w:instrText xml:space="preserve"> PAGEREF _Toc173320220 \h </w:instrText>
        </w:r>
        <w:r>
          <w:rPr>
            <w:noProof/>
            <w:webHidden/>
          </w:rPr>
        </w:r>
        <w:r>
          <w:rPr>
            <w:noProof/>
            <w:webHidden/>
          </w:rPr>
          <w:fldChar w:fldCharType="separate"/>
        </w:r>
        <w:r>
          <w:rPr>
            <w:noProof/>
            <w:webHidden/>
          </w:rPr>
          <w:t>21</w:t>
        </w:r>
        <w:r>
          <w:rPr>
            <w:noProof/>
            <w:webHidden/>
          </w:rPr>
          <w:fldChar w:fldCharType="end"/>
        </w:r>
      </w:hyperlink>
    </w:p>
    <w:p w14:paraId="0991E60C" w14:textId="5994CD20" w:rsidR="000724CD" w:rsidRDefault="000724CD">
      <w:pPr>
        <w:pStyle w:val="Tabladeilustraciones"/>
        <w:tabs>
          <w:tab w:val="right" w:leader="dot" w:pos="9061"/>
        </w:tabs>
        <w:rPr>
          <w:rFonts w:eastAsiaTheme="minorEastAsia" w:cstheme="minorBidi"/>
          <w:noProof/>
          <w:kern w:val="2"/>
          <w14:ligatures w14:val="standardContextual"/>
        </w:rPr>
      </w:pPr>
      <w:hyperlink w:anchor="_Toc173320221" w:history="1">
        <w:r w:rsidRPr="00E75BBC">
          <w:rPr>
            <w:rStyle w:val="Hipervnculo"/>
            <w:b/>
            <w:bCs/>
            <w:noProof/>
          </w:rPr>
          <w:t>Figura 8.</w:t>
        </w:r>
        <w:r w:rsidRPr="00E75BBC">
          <w:rPr>
            <w:rStyle w:val="Hipervnculo"/>
            <w:noProof/>
          </w:rPr>
          <w:t xml:space="preserve"> </w:t>
        </w:r>
        <w:r w:rsidRPr="00E75BBC">
          <w:rPr>
            <w:rStyle w:val="Hipervnculo"/>
            <w:i/>
            <w:iCs/>
            <w:noProof/>
          </w:rPr>
          <w:t>Arquitectura de las fases del ciclo de vida del dato.</w:t>
        </w:r>
        <w:r>
          <w:rPr>
            <w:noProof/>
            <w:webHidden/>
          </w:rPr>
          <w:tab/>
        </w:r>
        <w:r>
          <w:rPr>
            <w:noProof/>
            <w:webHidden/>
          </w:rPr>
          <w:fldChar w:fldCharType="begin"/>
        </w:r>
        <w:r>
          <w:rPr>
            <w:noProof/>
            <w:webHidden/>
          </w:rPr>
          <w:instrText xml:space="preserve"> PAGEREF _Toc173320221 \h </w:instrText>
        </w:r>
        <w:r>
          <w:rPr>
            <w:noProof/>
            <w:webHidden/>
          </w:rPr>
        </w:r>
        <w:r>
          <w:rPr>
            <w:noProof/>
            <w:webHidden/>
          </w:rPr>
          <w:fldChar w:fldCharType="separate"/>
        </w:r>
        <w:r>
          <w:rPr>
            <w:noProof/>
            <w:webHidden/>
          </w:rPr>
          <w:t>29</w:t>
        </w:r>
        <w:r>
          <w:rPr>
            <w:noProof/>
            <w:webHidden/>
          </w:rPr>
          <w:fldChar w:fldCharType="end"/>
        </w:r>
      </w:hyperlink>
    </w:p>
    <w:p w14:paraId="3D331B2C" w14:textId="434A2827" w:rsidR="000724CD" w:rsidRDefault="000724CD">
      <w:pPr>
        <w:pStyle w:val="Tabladeilustraciones"/>
        <w:tabs>
          <w:tab w:val="right" w:leader="dot" w:pos="9061"/>
        </w:tabs>
        <w:rPr>
          <w:rFonts w:eastAsiaTheme="minorEastAsia" w:cstheme="minorBidi"/>
          <w:noProof/>
          <w:kern w:val="2"/>
          <w14:ligatures w14:val="standardContextual"/>
        </w:rPr>
      </w:pPr>
      <w:hyperlink w:anchor="_Toc173320222" w:history="1">
        <w:r w:rsidRPr="00E75BBC">
          <w:rPr>
            <w:rStyle w:val="Hipervnculo"/>
            <w:b/>
            <w:bCs/>
            <w:noProof/>
          </w:rPr>
          <w:t>Figura 9.</w:t>
        </w:r>
        <w:r w:rsidRPr="00E75BBC">
          <w:rPr>
            <w:rStyle w:val="Hipervnculo"/>
            <w:noProof/>
          </w:rPr>
          <w:t xml:space="preserve"> </w:t>
        </w:r>
        <w:r w:rsidRPr="00E75BBC">
          <w:rPr>
            <w:rStyle w:val="Hipervnculo"/>
            <w:i/>
            <w:iCs/>
            <w:noProof/>
          </w:rPr>
          <w:t>Colecciones de la base de datos “TFM” en MongoDB</w:t>
        </w:r>
        <w:r>
          <w:rPr>
            <w:noProof/>
            <w:webHidden/>
          </w:rPr>
          <w:tab/>
        </w:r>
        <w:r>
          <w:rPr>
            <w:noProof/>
            <w:webHidden/>
          </w:rPr>
          <w:fldChar w:fldCharType="begin"/>
        </w:r>
        <w:r>
          <w:rPr>
            <w:noProof/>
            <w:webHidden/>
          </w:rPr>
          <w:instrText xml:space="preserve"> PAGEREF _Toc173320222 \h </w:instrText>
        </w:r>
        <w:r>
          <w:rPr>
            <w:noProof/>
            <w:webHidden/>
          </w:rPr>
        </w:r>
        <w:r>
          <w:rPr>
            <w:noProof/>
            <w:webHidden/>
          </w:rPr>
          <w:fldChar w:fldCharType="separate"/>
        </w:r>
        <w:r>
          <w:rPr>
            <w:noProof/>
            <w:webHidden/>
          </w:rPr>
          <w:t>43</w:t>
        </w:r>
        <w:r>
          <w:rPr>
            <w:noProof/>
            <w:webHidden/>
          </w:rPr>
          <w:fldChar w:fldCharType="end"/>
        </w:r>
      </w:hyperlink>
    </w:p>
    <w:p w14:paraId="6CA64564" w14:textId="04297D89" w:rsidR="000724CD" w:rsidRDefault="000724CD">
      <w:pPr>
        <w:pStyle w:val="Tabladeilustraciones"/>
        <w:tabs>
          <w:tab w:val="right" w:leader="dot" w:pos="9061"/>
        </w:tabs>
        <w:rPr>
          <w:rFonts w:eastAsiaTheme="minorEastAsia" w:cstheme="minorBidi"/>
          <w:noProof/>
          <w:kern w:val="2"/>
          <w14:ligatures w14:val="standardContextual"/>
        </w:rPr>
      </w:pPr>
      <w:hyperlink w:anchor="_Toc173320223" w:history="1">
        <w:r w:rsidRPr="00E75BBC">
          <w:rPr>
            <w:rStyle w:val="Hipervnculo"/>
            <w:b/>
            <w:bCs/>
            <w:noProof/>
          </w:rPr>
          <w:t>Figura 10.</w:t>
        </w:r>
        <w:r w:rsidRPr="00E75BBC">
          <w:rPr>
            <w:rStyle w:val="Hipervnculo"/>
            <w:noProof/>
          </w:rPr>
          <w:t xml:space="preserve"> </w:t>
        </w:r>
        <w:r w:rsidRPr="00E75BBC">
          <w:rPr>
            <w:rStyle w:val="Hipervnculo"/>
            <w:i/>
            <w:iCs/>
            <w:noProof/>
          </w:rPr>
          <w:t>Ejemplo de una matriz de correlación</w:t>
        </w:r>
        <w:r>
          <w:rPr>
            <w:noProof/>
            <w:webHidden/>
          </w:rPr>
          <w:tab/>
        </w:r>
        <w:r>
          <w:rPr>
            <w:noProof/>
            <w:webHidden/>
          </w:rPr>
          <w:fldChar w:fldCharType="begin"/>
        </w:r>
        <w:r>
          <w:rPr>
            <w:noProof/>
            <w:webHidden/>
          </w:rPr>
          <w:instrText xml:space="preserve"> PAGEREF _Toc173320223 \h </w:instrText>
        </w:r>
        <w:r>
          <w:rPr>
            <w:noProof/>
            <w:webHidden/>
          </w:rPr>
        </w:r>
        <w:r>
          <w:rPr>
            <w:noProof/>
            <w:webHidden/>
          </w:rPr>
          <w:fldChar w:fldCharType="separate"/>
        </w:r>
        <w:r>
          <w:rPr>
            <w:noProof/>
            <w:webHidden/>
          </w:rPr>
          <w:t>45</w:t>
        </w:r>
        <w:r>
          <w:rPr>
            <w:noProof/>
            <w:webHidden/>
          </w:rPr>
          <w:fldChar w:fldCharType="end"/>
        </w:r>
      </w:hyperlink>
    </w:p>
    <w:p w14:paraId="41C1086F" w14:textId="3B5E0FC5" w:rsidR="000724CD" w:rsidRDefault="000724CD">
      <w:pPr>
        <w:pStyle w:val="Tabladeilustraciones"/>
        <w:tabs>
          <w:tab w:val="right" w:leader="dot" w:pos="9061"/>
        </w:tabs>
        <w:rPr>
          <w:rFonts w:eastAsiaTheme="minorEastAsia" w:cstheme="minorBidi"/>
          <w:noProof/>
          <w:kern w:val="2"/>
          <w14:ligatures w14:val="standardContextual"/>
        </w:rPr>
      </w:pPr>
      <w:hyperlink w:anchor="_Toc173320224" w:history="1">
        <w:r w:rsidRPr="00E75BBC">
          <w:rPr>
            <w:rStyle w:val="Hipervnculo"/>
            <w:b/>
            <w:bCs/>
            <w:noProof/>
          </w:rPr>
          <w:t>Figura 11.</w:t>
        </w:r>
        <w:r w:rsidRPr="00E75BBC">
          <w:rPr>
            <w:rStyle w:val="Hipervnculo"/>
            <w:noProof/>
          </w:rPr>
          <w:t xml:space="preserve"> </w:t>
        </w:r>
        <w:r w:rsidRPr="00E75BBC">
          <w:rPr>
            <w:rStyle w:val="Hipervnculo"/>
            <w:i/>
            <w:iCs/>
            <w:noProof/>
          </w:rPr>
          <w:t>Resultados de las predicciones de la calidad del aire</w:t>
        </w:r>
        <w:r>
          <w:rPr>
            <w:noProof/>
            <w:webHidden/>
          </w:rPr>
          <w:tab/>
        </w:r>
        <w:r>
          <w:rPr>
            <w:noProof/>
            <w:webHidden/>
          </w:rPr>
          <w:fldChar w:fldCharType="begin"/>
        </w:r>
        <w:r>
          <w:rPr>
            <w:noProof/>
            <w:webHidden/>
          </w:rPr>
          <w:instrText xml:space="preserve"> PAGEREF _Toc173320224 \h </w:instrText>
        </w:r>
        <w:r>
          <w:rPr>
            <w:noProof/>
            <w:webHidden/>
          </w:rPr>
        </w:r>
        <w:r>
          <w:rPr>
            <w:noProof/>
            <w:webHidden/>
          </w:rPr>
          <w:fldChar w:fldCharType="separate"/>
        </w:r>
        <w:r>
          <w:rPr>
            <w:noProof/>
            <w:webHidden/>
          </w:rPr>
          <w:t>47</w:t>
        </w:r>
        <w:r>
          <w:rPr>
            <w:noProof/>
            <w:webHidden/>
          </w:rPr>
          <w:fldChar w:fldCharType="end"/>
        </w:r>
      </w:hyperlink>
    </w:p>
    <w:p w14:paraId="06CF1EE9" w14:textId="256D74F3" w:rsidR="00AC1FF0" w:rsidRPr="003F24BC" w:rsidRDefault="00166012" w:rsidP="00AC1FF0">
      <w:pPr>
        <w:pStyle w:val="Ttulondices"/>
      </w:pPr>
      <w:r>
        <w:rPr>
          <w:highlight w:val="yellow"/>
        </w:rPr>
        <w:fldChar w:fldCharType="end"/>
      </w:r>
      <w:r w:rsidR="005D549B" w:rsidRPr="00727AE8">
        <w:br w:type="page"/>
      </w:r>
      <w:r w:rsidR="00AC1FF0">
        <w:lastRenderedPageBreak/>
        <w:t>Í</w:t>
      </w:r>
      <w:r w:rsidR="00AC1FF0" w:rsidRPr="003F24BC">
        <w:t>ndice de tablas</w:t>
      </w:r>
    </w:p>
    <w:p w14:paraId="3AF63DBE" w14:textId="466799B2" w:rsidR="0001067E" w:rsidRDefault="00AC1FF0">
      <w:pPr>
        <w:pStyle w:val="Tabladeilustraciones"/>
        <w:tabs>
          <w:tab w:val="right" w:leader="dot" w:pos="9061"/>
        </w:tabs>
        <w:rPr>
          <w:rFonts w:eastAsiaTheme="minorEastAsia" w:cstheme="minorBidi"/>
          <w:noProof/>
          <w:kern w:val="2"/>
          <w14:ligatures w14:val="standardContextual"/>
        </w:rPr>
      </w:pPr>
      <w:r>
        <w:rPr>
          <w:b/>
        </w:rPr>
        <w:fldChar w:fldCharType="begin"/>
      </w:r>
      <w:r>
        <w:rPr>
          <w:b/>
        </w:rPr>
        <w:instrText xml:space="preserve"> TOC \h \z \t "Tablas;1" \c "Tabla" </w:instrText>
      </w:r>
      <w:r>
        <w:rPr>
          <w:b/>
        </w:rPr>
        <w:fldChar w:fldCharType="separate"/>
      </w:r>
      <w:hyperlink w:anchor="_Toc169627483" w:history="1">
        <w:r w:rsidR="0001067E" w:rsidRPr="00993AA0">
          <w:rPr>
            <w:rStyle w:val="Hipervnculo"/>
            <w:noProof/>
          </w:rPr>
          <w:t xml:space="preserve">Tabla 1. </w:t>
        </w:r>
        <w:r w:rsidR="0001067E" w:rsidRPr="00993AA0">
          <w:rPr>
            <w:rStyle w:val="Hipervnculo"/>
            <w:i/>
            <w:iCs/>
            <w:noProof/>
          </w:rPr>
          <w:t>Tabla comparativa de las herramientas analizadas.</w:t>
        </w:r>
        <w:r w:rsidR="0001067E">
          <w:rPr>
            <w:noProof/>
            <w:webHidden/>
          </w:rPr>
          <w:tab/>
        </w:r>
        <w:r w:rsidR="0001067E">
          <w:rPr>
            <w:noProof/>
            <w:webHidden/>
          </w:rPr>
          <w:fldChar w:fldCharType="begin"/>
        </w:r>
        <w:r w:rsidR="0001067E">
          <w:rPr>
            <w:noProof/>
            <w:webHidden/>
          </w:rPr>
          <w:instrText xml:space="preserve"> PAGEREF _Toc169627483 \h </w:instrText>
        </w:r>
        <w:r w:rsidR="0001067E">
          <w:rPr>
            <w:noProof/>
            <w:webHidden/>
          </w:rPr>
        </w:r>
        <w:r w:rsidR="0001067E">
          <w:rPr>
            <w:noProof/>
            <w:webHidden/>
          </w:rPr>
          <w:fldChar w:fldCharType="separate"/>
        </w:r>
        <w:r w:rsidR="0001067E">
          <w:rPr>
            <w:noProof/>
            <w:webHidden/>
          </w:rPr>
          <w:t>12</w:t>
        </w:r>
        <w:r w:rsidR="0001067E">
          <w:rPr>
            <w:noProof/>
            <w:webHidden/>
          </w:rPr>
          <w:fldChar w:fldCharType="end"/>
        </w:r>
      </w:hyperlink>
    </w:p>
    <w:p w14:paraId="13AB76B2" w14:textId="74C98893" w:rsidR="0001067E" w:rsidRDefault="00000000">
      <w:pPr>
        <w:pStyle w:val="Tabladeilustraciones"/>
        <w:tabs>
          <w:tab w:val="right" w:leader="dot" w:pos="9061"/>
        </w:tabs>
        <w:rPr>
          <w:rFonts w:eastAsiaTheme="minorEastAsia" w:cstheme="minorBidi"/>
          <w:noProof/>
          <w:kern w:val="2"/>
          <w14:ligatures w14:val="standardContextual"/>
        </w:rPr>
      </w:pPr>
      <w:hyperlink w:anchor="_Toc169627484" w:history="1">
        <w:r w:rsidR="0001067E" w:rsidRPr="00993AA0">
          <w:rPr>
            <w:rStyle w:val="Hipervnculo"/>
            <w:noProof/>
          </w:rPr>
          <w:t xml:space="preserve">Tabla 2. </w:t>
        </w:r>
        <w:r w:rsidR="0001067E" w:rsidRPr="00993AA0">
          <w:rPr>
            <w:rStyle w:val="Hipervnculo"/>
            <w:i/>
            <w:iCs/>
            <w:noProof/>
          </w:rPr>
          <w:t>Tabla comparativa de herramientas de visualización.</w:t>
        </w:r>
        <w:r w:rsidR="0001067E">
          <w:rPr>
            <w:noProof/>
            <w:webHidden/>
          </w:rPr>
          <w:tab/>
        </w:r>
        <w:r w:rsidR="0001067E">
          <w:rPr>
            <w:noProof/>
            <w:webHidden/>
          </w:rPr>
          <w:fldChar w:fldCharType="begin"/>
        </w:r>
        <w:r w:rsidR="0001067E">
          <w:rPr>
            <w:noProof/>
            <w:webHidden/>
          </w:rPr>
          <w:instrText xml:space="preserve"> PAGEREF _Toc169627484 \h </w:instrText>
        </w:r>
        <w:r w:rsidR="0001067E">
          <w:rPr>
            <w:noProof/>
            <w:webHidden/>
          </w:rPr>
        </w:r>
        <w:r w:rsidR="0001067E">
          <w:rPr>
            <w:noProof/>
            <w:webHidden/>
          </w:rPr>
          <w:fldChar w:fldCharType="separate"/>
        </w:r>
        <w:r w:rsidR="0001067E">
          <w:rPr>
            <w:noProof/>
            <w:webHidden/>
          </w:rPr>
          <w:t>21</w:t>
        </w:r>
        <w:r w:rsidR="0001067E">
          <w:rPr>
            <w:noProof/>
            <w:webHidden/>
          </w:rPr>
          <w:fldChar w:fldCharType="end"/>
        </w:r>
      </w:hyperlink>
    </w:p>
    <w:p w14:paraId="1595F64F" w14:textId="33F547E2" w:rsidR="005F110C" w:rsidRDefault="00AC1FF0" w:rsidP="00AC1FF0">
      <w:pPr>
        <w:pStyle w:val="Ttulondices"/>
        <w:sectPr w:rsidR="005F110C" w:rsidSect="00245513">
          <w:headerReference w:type="default" r:id="rId12"/>
          <w:footerReference w:type="default" r:id="rId13"/>
          <w:pgSz w:w="11906" w:h="16838"/>
          <w:pgMar w:top="1418" w:right="1134" w:bottom="1418" w:left="1701" w:header="709" w:footer="709" w:gutter="0"/>
          <w:pgNumType w:fmt="upperRoman"/>
          <w:cols w:space="708"/>
          <w:titlePg/>
          <w:docGrid w:linePitch="360"/>
        </w:sectPr>
      </w:pPr>
      <w:r>
        <w:rPr>
          <w:rFonts w:cs="Times New Roman"/>
          <w:b/>
        </w:rPr>
        <w:fldChar w:fldCharType="end"/>
      </w:r>
    </w:p>
    <w:p w14:paraId="129530A6" w14:textId="567E5C6C" w:rsidR="00C308C3" w:rsidRPr="000D09A0" w:rsidRDefault="00C308C3" w:rsidP="00DA6AB7">
      <w:pPr>
        <w:pStyle w:val="Ttulo1"/>
      </w:pPr>
      <w:bookmarkStart w:id="2" w:name="_Toc147741191"/>
      <w:bookmarkStart w:id="3" w:name="_Toc173236034"/>
      <w:bookmarkStart w:id="4" w:name="_Toc437515557"/>
      <w:bookmarkStart w:id="5" w:name="_Toc14106979"/>
      <w:r>
        <w:rPr>
          <w:caps w:val="0"/>
        </w:rPr>
        <w:lastRenderedPageBreak/>
        <w:t>Introducción</w:t>
      </w:r>
      <w:bookmarkEnd w:id="2"/>
      <w:bookmarkEnd w:id="3"/>
      <w:r w:rsidRPr="00DA6AB7">
        <w:rPr>
          <w:caps w:val="0"/>
        </w:rPr>
        <w:t xml:space="preserve"> </w:t>
      </w:r>
    </w:p>
    <w:p w14:paraId="16B75BE1" w14:textId="0A958DE1" w:rsidR="00CD67A3" w:rsidRDefault="00A3709B" w:rsidP="00A3709B">
      <w:r>
        <w:t xml:space="preserve">La evolución tecnológica de los últimos años ha propulsado la investigación de muchos ámbitos que afectan de forma directa al ser humano. </w:t>
      </w:r>
      <w:r w:rsidR="00CD67A3">
        <w:t>Estos avances tecnológicos han tenido un considerable impacto en la sociedad</w:t>
      </w:r>
      <w:r w:rsidR="006B4B16">
        <w:t>,</w:t>
      </w:r>
      <w:r w:rsidR="00CD67A3">
        <w:t xml:space="preserve"> cambiado hábitos tanto a nivel individual, con el aumento de dispositivos Internet of Things (IoT), como en el ámbito industrial, donde empresas multinacionales se han visto obligadas a digitalizar.</w:t>
      </w:r>
    </w:p>
    <w:p w14:paraId="2B4BF7F6" w14:textId="51ED3C11" w:rsidR="00A3709B" w:rsidRDefault="00A3709B" w:rsidP="00A3709B">
      <w:r>
        <w:t>En tod</w:t>
      </w:r>
      <w:r w:rsidR="006B4B16">
        <w:t>o</w:t>
      </w:r>
      <w:r>
        <w:t>s est</w:t>
      </w:r>
      <w:r w:rsidR="006B4B16">
        <w:t>o</w:t>
      </w:r>
      <w:r>
        <w:t xml:space="preserve">s </w:t>
      </w:r>
      <w:r w:rsidR="006B4B16">
        <w:t>casos</w:t>
      </w:r>
      <w:r>
        <w:t xml:space="preserve">, el dato ha </w:t>
      </w:r>
      <w:r w:rsidR="00EF25B7">
        <w:t>ganado</w:t>
      </w:r>
      <w:r>
        <w:t xml:space="preserve"> relevancia</w:t>
      </w:r>
      <w:r w:rsidR="00EF25B7">
        <w:t>, convirtiéndose en</w:t>
      </w:r>
      <w:r>
        <w:t xml:space="preserve"> la unidad esencial para el ser humano en su día a día. Por ello, y sumado a que la transición a la era digital no ha hecho más que comenzar, se ha querido enfatizar la relevancia del dato, posibilitando así un proyecto donde se trabaje cada una de </w:t>
      </w:r>
      <w:r w:rsidR="00EF25B7">
        <w:t>sus</w:t>
      </w:r>
      <w:r>
        <w:t xml:space="preserve"> fases del ciclo de vida en mayor detalle.   </w:t>
      </w:r>
    </w:p>
    <w:p w14:paraId="3AB88824" w14:textId="65ED4A93" w:rsidR="00A3709B" w:rsidRDefault="00A3709B" w:rsidP="00A3709B">
      <w:r>
        <w:t xml:space="preserve">En concreto, se presenta el proyecto de “Biker”, una aplicación para todo aquel aficionado al ciclismo en el País Vasco, donde se </w:t>
      </w:r>
      <w:r w:rsidR="006A253B">
        <w:t>ofrece</w:t>
      </w:r>
      <w:r>
        <w:t xml:space="preserve"> al usuario final la posibilidad de conocer cierta información de un alto interés a la hora de practicar dicho deporte. En la aplicación, se tratan conjuntos de datos que recogen las incidencias existentes en las carreteras del País Vasco, así como el número de vehículos que transitan las mismas. También se utilizan datos del clima para analizar ambos conjuntos </w:t>
      </w:r>
      <w:r w:rsidR="006D17A9">
        <w:t xml:space="preserve">de manera unificada </w:t>
      </w:r>
      <w:r>
        <w:t xml:space="preserve">y encontrar relaciones e información </w:t>
      </w:r>
      <w:r w:rsidR="004A3C2A">
        <w:t>que aporte un valor añadido</w:t>
      </w:r>
      <w:r>
        <w:t xml:space="preserve"> a los ciclistas.   </w:t>
      </w:r>
    </w:p>
    <w:p w14:paraId="1B4E82A3" w14:textId="5FCAF797" w:rsidR="00495734" w:rsidRDefault="00A3709B" w:rsidP="00A3709B">
      <w:r>
        <w:t>Dicho tratamiento de los datos com</w:t>
      </w:r>
      <w:r w:rsidR="00CB0F4A">
        <w:t>ienza</w:t>
      </w:r>
      <w:r>
        <w:t xml:space="preserve"> con la </w:t>
      </w:r>
      <w:r w:rsidR="00495734">
        <w:t>extracción</w:t>
      </w:r>
      <w:r>
        <w:t xml:space="preserve"> de </w:t>
      </w:r>
      <w:r w:rsidR="00FB4440">
        <w:t>és</w:t>
      </w:r>
      <w:r>
        <w:t>tos desde las APIs públicas de Open Data Euskadi y Euskalmet</w:t>
      </w:r>
      <w:r w:rsidR="00495734">
        <w:t>. Desde estas entidades, se facilita la recogida de datos</w:t>
      </w:r>
      <w:r>
        <w:t xml:space="preserve"> </w:t>
      </w:r>
      <w:r w:rsidR="00495734">
        <w:t xml:space="preserve">públicamente, siendo los datos </w:t>
      </w:r>
      <w:r>
        <w:t xml:space="preserve">relacionados con el tráfico y el clima </w:t>
      </w:r>
      <w:r w:rsidR="00495734">
        <w:t>los almacenados para este proyecto</w:t>
      </w:r>
      <w:r>
        <w:t xml:space="preserve">. </w:t>
      </w:r>
      <w:r w:rsidR="00495734">
        <w:t>E</w:t>
      </w:r>
      <w:r w:rsidR="002D70CE">
        <w:t xml:space="preserve">ntre todos estos datos, se seleccionan los que interesen especialmente para llevar a cabo el análisis. Posteriormente, se formatean los datos seleccionados y </w:t>
      </w:r>
      <w:r w:rsidR="00495734">
        <w:t>se guardan</w:t>
      </w:r>
      <w:r>
        <w:t xml:space="preserve"> en </w:t>
      </w:r>
      <w:r w:rsidR="006D17A9">
        <w:t xml:space="preserve">distintas colecciones de </w:t>
      </w:r>
      <w:r>
        <w:t xml:space="preserve">la base de datos de MongoDB en local. </w:t>
      </w:r>
      <w:r w:rsidR="002D70CE">
        <w:t>Esta base de datos realiza la función de almacén de datos (Data Warehouse).</w:t>
      </w:r>
    </w:p>
    <w:p w14:paraId="5983F246" w14:textId="239123EE" w:rsidR="0093330E" w:rsidRDefault="002D70CE" w:rsidP="00A3709B">
      <w:r>
        <w:t>Seguidamente</w:t>
      </w:r>
      <w:r w:rsidR="00A3709B">
        <w:t xml:space="preserve">, se </w:t>
      </w:r>
      <w:r>
        <w:t xml:space="preserve">explotan los datos con tal de </w:t>
      </w:r>
      <w:r w:rsidR="00A3709B">
        <w:t>extraer las relaciones que se consideren más relevantes</w:t>
      </w:r>
      <w:r>
        <w:t>. De esta forma, se obt</w:t>
      </w:r>
      <w:r w:rsidR="00CB0F4A">
        <w:t>ienen</w:t>
      </w:r>
      <w:r w:rsidR="00A3709B">
        <w:t xml:space="preserve"> predicciones de </w:t>
      </w:r>
      <w:r w:rsidR="00162590">
        <w:t xml:space="preserve">índices </w:t>
      </w:r>
      <w:r w:rsidR="0093330E">
        <w:t xml:space="preserve">tanto </w:t>
      </w:r>
      <w:r w:rsidR="00162590">
        <w:t>meteorológicos</w:t>
      </w:r>
      <w:r w:rsidR="00A3709B">
        <w:t xml:space="preserve"> como de tráfico</w:t>
      </w:r>
      <w:r w:rsidR="0093330E">
        <w:t>,</w:t>
      </w:r>
      <w:r w:rsidR="00A3709B">
        <w:t xml:space="preserve"> </w:t>
      </w:r>
      <w:r w:rsidR="0093330E">
        <w:t>para</w:t>
      </w:r>
      <w:r w:rsidR="00A3709B">
        <w:t xml:space="preserve"> </w:t>
      </w:r>
      <w:r w:rsidR="0093330E">
        <w:t xml:space="preserve">estimar </w:t>
      </w:r>
      <w:r w:rsidR="00A3709B">
        <w:t xml:space="preserve">los </w:t>
      </w:r>
      <w:r w:rsidR="006D17A9">
        <w:t xml:space="preserve">potenciales </w:t>
      </w:r>
      <w:r w:rsidR="0093330E">
        <w:t xml:space="preserve">valores de los </w:t>
      </w:r>
      <w:r w:rsidR="00A3709B">
        <w:t>días siguientes</w:t>
      </w:r>
      <w:r w:rsidR="0093330E">
        <w:t xml:space="preserve">. Estas predicciones </w:t>
      </w:r>
      <w:r w:rsidR="00CB0F4A">
        <w:t>son</w:t>
      </w:r>
      <w:r w:rsidR="0093330E">
        <w:t xml:space="preserve"> posibles </w:t>
      </w:r>
      <w:r w:rsidR="00A3709B">
        <w:t xml:space="preserve">gracias a la aplicación de </w:t>
      </w:r>
      <w:r w:rsidR="00162590">
        <w:t>varias</w:t>
      </w:r>
      <w:r w:rsidR="00A3709B">
        <w:t xml:space="preserve"> técnica</w:t>
      </w:r>
      <w:r w:rsidR="00162590">
        <w:t>s</w:t>
      </w:r>
      <w:r w:rsidR="00A3709B">
        <w:t xml:space="preserve"> de </w:t>
      </w:r>
      <w:r w:rsidR="006D17A9">
        <w:t>IA</w:t>
      </w:r>
      <w:r w:rsidR="00D57ADA">
        <w:t xml:space="preserve">, </w:t>
      </w:r>
      <w:r w:rsidR="00F22A8A">
        <w:t>entre las que destacan l</w:t>
      </w:r>
      <w:r>
        <w:t>a</w:t>
      </w:r>
      <w:r w:rsidR="00F22A8A">
        <w:t xml:space="preserve">s </w:t>
      </w:r>
      <w:r>
        <w:t xml:space="preserve">diferentes </w:t>
      </w:r>
      <w:r w:rsidR="00F22A8A">
        <w:t>regresiones aplicadas y redes neuronales</w:t>
      </w:r>
      <w:r w:rsidR="00A3709B">
        <w:t xml:space="preserve">. </w:t>
      </w:r>
    </w:p>
    <w:p w14:paraId="75637622" w14:textId="121C1AA3" w:rsidR="00A3709B" w:rsidRDefault="00A3709B" w:rsidP="00A3709B">
      <w:r>
        <w:lastRenderedPageBreak/>
        <w:t>Finalmente, se visualiza la información extraída de todo el análisis, utilizando herramienta</w:t>
      </w:r>
      <w:r w:rsidR="00610C85">
        <w:t>s</w:t>
      </w:r>
      <w:r>
        <w:t xml:space="preserve"> </w:t>
      </w:r>
      <w:r w:rsidR="00610C85">
        <w:t xml:space="preserve">de </w:t>
      </w:r>
      <w:r w:rsidR="00610C85" w:rsidRPr="00610C85">
        <w:t>Business Intelligence</w:t>
      </w:r>
      <w:r w:rsidR="00610C85">
        <w:t xml:space="preserve"> (BI)</w:t>
      </w:r>
      <w:r>
        <w:t>. Como línea futura, se podría valorar la creación de una aplicación móvil</w:t>
      </w:r>
      <w:r w:rsidR="0093330E">
        <w:t>, de cara a ganar en accesibilidad y manejabilidad</w:t>
      </w:r>
      <w:r w:rsidR="009224B5">
        <w:t xml:space="preserve"> en el uso de est</w:t>
      </w:r>
      <w:r w:rsidR="00483D2A">
        <w:t>a herramienta</w:t>
      </w:r>
      <w:r w:rsidR="009224B5">
        <w:t>.</w:t>
      </w:r>
    </w:p>
    <w:p w14:paraId="70E21A1D" w14:textId="1A2F0764" w:rsidR="00C308C3" w:rsidRPr="001C2FB3" w:rsidRDefault="00A3709B" w:rsidP="00C308C3">
      <w:r>
        <w:t xml:space="preserve">En definitiva, mediante este proyecto se propone realizar el desarrollo del ciclo de vida completo de un conjunto de datos </w:t>
      </w:r>
      <w:r w:rsidR="0093330E">
        <w:t>referente a</w:t>
      </w:r>
      <w:r>
        <w:t>l tráfico y el clima en el País Vasco</w:t>
      </w:r>
      <w:r w:rsidR="0093330E">
        <w:t>. Dicho desarrollo, se</w:t>
      </w:r>
      <w:r w:rsidR="009224B5">
        <w:t xml:space="preserve"> enfoca</w:t>
      </w:r>
      <w:r w:rsidR="004A3C2A">
        <w:t xml:space="preserve"> al sector ciclista, </w:t>
      </w:r>
      <w:r w:rsidR="0093330E">
        <w:t>cuyos usuarios p</w:t>
      </w:r>
      <w:r w:rsidR="00CB0F4A">
        <w:t>ueden</w:t>
      </w:r>
      <w:r w:rsidR="0093330E">
        <w:t xml:space="preserve"> obtener</w:t>
      </w:r>
      <w:r>
        <w:t xml:space="preserve"> información novedosa y útil, gracias a las diferentes técnicas de IA utilizadas. Asimismo, resaltar que </w:t>
      </w:r>
      <w:r w:rsidR="002D70CE">
        <w:t>una de las</w:t>
      </w:r>
      <w:r>
        <w:t xml:space="preserve"> finalidad</w:t>
      </w:r>
      <w:r w:rsidR="002D70CE">
        <w:t>es</w:t>
      </w:r>
      <w:r>
        <w:t xml:space="preserve"> principal</w:t>
      </w:r>
      <w:r w:rsidR="002D70CE">
        <w:t>es</w:t>
      </w:r>
      <w:r>
        <w:t xml:space="preserve"> del </w:t>
      </w:r>
      <w:r w:rsidR="00162590">
        <w:t>proyecto</w:t>
      </w:r>
      <w:r>
        <w:t xml:space="preserve"> consiste en facilitar la información recogida a través de las visualizaciones a los usuarios finales, siendo necesario la realización de todo el proceso previo, y permitiendo interpretar a su vez los diferentes índices e indicadores que resumen el estado del clima y tráfico en el País Vasco.</w:t>
      </w:r>
    </w:p>
    <w:p w14:paraId="2D10AFD7" w14:textId="2696F80B" w:rsidR="00C308C3" w:rsidRPr="000D09A0" w:rsidRDefault="00FA7395" w:rsidP="00C308C3">
      <w:pPr>
        <w:pStyle w:val="Ttulo2"/>
      </w:pPr>
      <w:bookmarkStart w:id="6" w:name="_Toc173236035"/>
      <w:r>
        <w:rPr>
          <w:caps w:val="0"/>
        </w:rPr>
        <w:t>Motivación</w:t>
      </w:r>
      <w:bookmarkEnd w:id="6"/>
    </w:p>
    <w:p w14:paraId="0230A101" w14:textId="621E2A6F" w:rsidR="004B3CC5" w:rsidRDefault="0056576A" w:rsidP="00C308C3">
      <w:r>
        <w:t xml:space="preserve">Las principales razones </w:t>
      </w:r>
      <w:r w:rsidR="006B4B16">
        <w:t>para realizar este proyecto se explican a continuación:</w:t>
      </w:r>
    </w:p>
    <w:p w14:paraId="23C85577" w14:textId="6FACF372" w:rsidR="001D607F" w:rsidRDefault="00D45C8A" w:rsidP="001D607F">
      <w:r>
        <w:t>Durante est</w:t>
      </w:r>
      <w:r w:rsidR="004B3CC5">
        <w:t>os últimos años</w:t>
      </w:r>
      <w:r>
        <w:t xml:space="preserve">, </w:t>
      </w:r>
      <w:r w:rsidR="004B3CC5">
        <w:t xml:space="preserve">el auge en la explotación de los datos ha incrementado de forma exponencial, siendo un aspecto esencial en la transformación digital que se está llevando a cabo en </w:t>
      </w:r>
      <w:r w:rsidR="001D607F">
        <w:t>cada vez más</w:t>
      </w:r>
      <w:r w:rsidR="004B3CC5">
        <w:t xml:space="preserve"> empresas. Esto se debe a </w:t>
      </w:r>
      <w:r w:rsidR="001D607F">
        <w:t xml:space="preserve">los tantos </w:t>
      </w:r>
      <w:r w:rsidR="004B3CC5">
        <w:t>beneficios que una buena gestión de los datos puede aportar</w:t>
      </w:r>
      <w:r w:rsidR="001D607F">
        <w:t>, siendo clave</w:t>
      </w:r>
      <w:r w:rsidR="004B3CC5">
        <w:t xml:space="preserve"> en la toma de decisiones</w:t>
      </w:r>
      <w:r w:rsidR="001D607F">
        <w:t xml:space="preserve"> de cualquier ámbito. Por ello, mediante este proyecto se ha decidido profundizar en la totalidad de las fases que conforman el ciclo de vida de los datos, tomando un conjunto de datos y aplicando su ciclo de vida al completo, desde la recogida y almacenamiento hasta su análisis y visualización.</w:t>
      </w:r>
    </w:p>
    <w:p w14:paraId="78A0707E" w14:textId="145C53B2" w:rsidR="00B46E88" w:rsidRDefault="00261E4E" w:rsidP="00CC6ED1">
      <w:r>
        <w:t>Asimismo, el</w:t>
      </w:r>
      <w:r w:rsidR="005B783E">
        <w:t xml:space="preserve"> tema del que trata</w:t>
      </w:r>
      <w:r>
        <w:t xml:space="preserve"> el conjunto de </w:t>
      </w:r>
      <w:r w:rsidR="005B783E">
        <w:t xml:space="preserve">datos </w:t>
      </w:r>
      <w:r w:rsidR="00A3709B">
        <w:t xml:space="preserve">y el enfoque que se le proporciona </w:t>
      </w:r>
      <w:r w:rsidR="005B783E">
        <w:t>tiene cierta afección</w:t>
      </w:r>
      <w:r w:rsidR="00CC6ED1">
        <w:t xml:space="preserve"> </w:t>
      </w:r>
      <w:r w:rsidR="002018CC">
        <w:t xml:space="preserve">e interés </w:t>
      </w:r>
      <w:r w:rsidR="00CC6ED1">
        <w:t>personal</w:t>
      </w:r>
      <w:r w:rsidR="005B783E">
        <w:t xml:space="preserve">, ya que </w:t>
      </w:r>
      <w:r w:rsidR="00D90A46">
        <w:t xml:space="preserve">la aplicación </w:t>
      </w:r>
      <w:r w:rsidR="00A3709B">
        <w:t>toma como base el ciclismo, un deporte muy común en la región del País Vasco</w:t>
      </w:r>
      <w:r w:rsidR="00CC6ED1">
        <w:t xml:space="preserve">. </w:t>
      </w:r>
      <w:r w:rsidR="00D90A46">
        <w:t xml:space="preserve">Al ser nativo de esta zona geográfica y haber podido vivir de primera mano todo el impacto que dicho deporte genera en la población vasca, </w:t>
      </w:r>
      <w:r w:rsidR="007A2CC4">
        <w:t>s</w:t>
      </w:r>
      <w:r>
        <w:t xml:space="preserve">upone </w:t>
      </w:r>
      <w:r w:rsidR="00D90A46">
        <w:t xml:space="preserve">un aliciente </w:t>
      </w:r>
      <w:r w:rsidR="007A2CC4">
        <w:t>más</w:t>
      </w:r>
      <w:r w:rsidR="00D90A46">
        <w:t xml:space="preserve"> para el desarrollo de esta idea, pudiendo tal vez en un futuro generar una aplicación con </w:t>
      </w:r>
      <w:r w:rsidR="007A2CC4">
        <w:t xml:space="preserve">un </w:t>
      </w:r>
      <w:r w:rsidR="00A872A7">
        <w:t>alcance</w:t>
      </w:r>
      <w:r w:rsidR="00D90A46">
        <w:t xml:space="preserve"> </w:t>
      </w:r>
      <w:r w:rsidR="007A2CC4">
        <w:t>mayor</w:t>
      </w:r>
      <w:r w:rsidR="00D90A46">
        <w:t>.</w:t>
      </w:r>
    </w:p>
    <w:p w14:paraId="43B83706" w14:textId="77777777" w:rsidR="00B46E88" w:rsidRDefault="00B46E88">
      <w:pPr>
        <w:spacing w:before="0" w:after="0" w:line="240" w:lineRule="auto"/>
        <w:jc w:val="left"/>
      </w:pPr>
      <w:r>
        <w:br w:type="page"/>
      </w:r>
    </w:p>
    <w:p w14:paraId="27BA42BF" w14:textId="58AF272B" w:rsidR="0056576A" w:rsidRDefault="00261E4E" w:rsidP="00C308C3">
      <w:r>
        <w:lastRenderedPageBreak/>
        <w:t xml:space="preserve">Por otra parte, la decisión de realizar este proyecto también engloba la linealidad de trabajar sobre la seguridad, no en cuanto a sistemas informáticos se refiere en este caso, si no en la seguridad física de los ciclistas. La seguridad es un tema que siempre ha sido relevante y que se ha ido adaptando a los continuos cambios que ha sufrido cualquier sector. Sin embargo, en la gran mayoría de circunstancias ha </w:t>
      </w:r>
      <w:r w:rsidR="00DA4233">
        <w:t>sido un aspecto</w:t>
      </w:r>
      <w:r>
        <w:t xml:space="preserve"> infravalorad</w:t>
      </w:r>
      <w:r w:rsidR="00DA4233">
        <w:t>o</w:t>
      </w:r>
      <w:r>
        <w:t xml:space="preserve">, siendo un variable más de cualquier ecuación cuando en realidad </w:t>
      </w:r>
      <w:r w:rsidR="00A872A7">
        <w:t xml:space="preserve">debería ser el </w:t>
      </w:r>
      <w:r w:rsidR="00DA4233">
        <w:t>cimiento</w:t>
      </w:r>
      <w:r w:rsidR="00A872A7">
        <w:t xml:space="preserve"> principal</w:t>
      </w:r>
      <w:r w:rsidR="00DA4233">
        <w:t xml:space="preserve"> sobre el cual</w:t>
      </w:r>
      <w:r w:rsidR="004A3C2A">
        <w:t xml:space="preserve"> </w:t>
      </w:r>
      <w:r w:rsidR="00BC4D72">
        <w:t>se</w:t>
      </w:r>
      <w:r w:rsidR="004A3C2A">
        <w:t xml:space="preserve"> debería</w:t>
      </w:r>
      <w:r w:rsidR="00DA4233">
        <w:t xml:space="preserve"> construir</w:t>
      </w:r>
      <w:r>
        <w:t>.</w:t>
      </w:r>
      <w:r w:rsidR="00962B99">
        <w:t xml:space="preserve"> En </w:t>
      </w:r>
      <w:r w:rsidR="004A3C2A">
        <w:t xml:space="preserve">cuanto a </w:t>
      </w:r>
      <w:r w:rsidR="00962B99">
        <w:t>la aplicación</w:t>
      </w:r>
      <w:r w:rsidR="004A3C2A">
        <w:t xml:space="preserve"> se refiere</w:t>
      </w:r>
      <w:r w:rsidR="00962B99">
        <w:t xml:space="preserve">, se </w:t>
      </w:r>
      <w:r w:rsidR="004A3C2A">
        <w:t>permit</w:t>
      </w:r>
      <w:r w:rsidR="00CB0F4A">
        <w:t>e</w:t>
      </w:r>
      <w:r w:rsidR="004A3C2A">
        <w:t xml:space="preserve"> la</w:t>
      </w:r>
      <w:r w:rsidR="00962B99">
        <w:t xml:space="preserve"> consulta</w:t>
      </w:r>
      <w:r w:rsidR="004A3C2A">
        <w:t xml:space="preserve"> de</w:t>
      </w:r>
      <w:r w:rsidR="00962B99">
        <w:t xml:space="preserve"> tanto el tráfico como la climatología, lo que </w:t>
      </w:r>
      <w:r w:rsidR="00CB0F4A">
        <w:t>deduce</w:t>
      </w:r>
      <w:r w:rsidR="00962B99">
        <w:t xml:space="preserve"> el nivel de seguridad que se estima para la pr</w:t>
      </w:r>
      <w:r w:rsidR="004A3C2A">
        <w:t>á</w:t>
      </w:r>
      <w:r w:rsidR="00962B99">
        <w:t xml:space="preserve">ctica del ciclismo bajo </w:t>
      </w:r>
      <w:r w:rsidR="00162590">
        <w:t>dichas</w:t>
      </w:r>
      <w:r w:rsidR="00962B99">
        <w:t xml:space="preserve"> condiciones.</w:t>
      </w:r>
    </w:p>
    <w:p w14:paraId="651EDC3A" w14:textId="5D2B5D25" w:rsidR="00DA4233" w:rsidRDefault="00DA4233" w:rsidP="00C308C3">
      <w:r>
        <w:t xml:space="preserve">Algo similar ocurre con la actividad física, ya que mediante este proyecto se quiere propulsar e incentivar sobre todo a las jóvenes generaciones a la práctica del deporte, en este caso el ciclismo. Mediante herramientas de este calibre, se facilita la planificación de las sesiones que se quieran realizar y permitir </w:t>
      </w:r>
      <w:r w:rsidR="00962B99">
        <w:t>un acercamiento mayor hacia el mismo.</w:t>
      </w:r>
    </w:p>
    <w:p w14:paraId="387810C6" w14:textId="1B20708A" w:rsidR="00A872A7" w:rsidRDefault="00DA4233" w:rsidP="00C308C3">
      <w:r>
        <w:t xml:space="preserve">En líneas generales, </w:t>
      </w:r>
      <w:r w:rsidR="004A3C2A">
        <w:t>una de las</w:t>
      </w:r>
      <w:r>
        <w:t xml:space="preserve"> idea</w:t>
      </w:r>
      <w:r w:rsidR="004A3C2A">
        <w:t>s</w:t>
      </w:r>
      <w:r>
        <w:t xml:space="preserve"> principal</w:t>
      </w:r>
      <w:r w:rsidR="004A3C2A">
        <w:t>es</w:t>
      </w:r>
      <w:r>
        <w:t xml:space="preserve"> que recogen los puntos previamente comentados</w:t>
      </w:r>
      <w:r w:rsidR="00612192">
        <w:t xml:space="preserve"> </w:t>
      </w:r>
      <w:r>
        <w:t xml:space="preserve">hace énfasis en la </w:t>
      </w:r>
      <w:r w:rsidR="004A3C2A">
        <w:t xml:space="preserve">relevancia de aplicar prácticamente un proceso que tiene un uso muy notorio en la sociedad actual, </w:t>
      </w:r>
      <w:r w:rsidR="00162590">
        <w:t>como es el ciclo de vida de los dato</w:t>
      </w:r>
      <w:r w:rsidR="00612192">
        <w:t>s. Dicho proceso</w:t>
      </w:r>
      <w:r w:rsidR="00162590">
        <w:t xml:space="preserve"> </w:t>
      </w:r>
      <w:r w:rsidR="004A3C2A">
        <w:t xml:space="preserve">aporta un gran valor añadido en un </w:t>
      </w:r>
      <w:r w:rsidR="00612192">
        <w:t>amplio</w:t>
      </w:r>
      <w:r w:rsidR="004A3C2A">
        <w:t xml:space="preserve"> abanico de escenarios</w:t>
      </w:r>
      <w:r w:rsidR="00612192">
        <w:t>, el cual se prevé que siga ampliándose en los próximos años</w:t>
      </w:r>
      <w:r w:rsidR="004A3C2A">
        <w:t xml:space="preserve">. Asimismo, se destaca la </w:t>
      </w:r>
      <w:r>
        <w:t xml:space="preserve">importancia de </w:t>
      </w:r>
      <w:r w:rsidR="004A3C2A">
        <w:t>fomentar la práctica del deporte, así como de hacerlo en un entorno seguro.</w:t>
      </w:r>
    </w:p>
    <w:p w14:paraId="699C5F11" w14:textId="55D38E84" w:rsidR="00C308C3" w:rsidRPr="000D09A0" w:rsidRDefault="00C308C3" w:rsidP="00C308C3">
      <w:pPr>
        <w:pStyle w:val="Ttulo2"/>
      </w:pPr>
      <w:bookmarkStart w:id="7" w:name="_Toc147741193"/>
      <w:bookmarkStart w:id="8" w:name="_Toc173236036"/>
      <w:r>
        <w:rPr>
          <w:caps w:val="0"/>
        </w:rPr>
        <w:t xml:space="preserve">Planteamiento del </w:t>
      </w:r>
      <w:bookmarkEnd w:id="7"/>
      <w:r w:rsidR="00E94CF7">
        <w:rPr>
          <w:caps w:val="0"/>
        </w:rPr>
        <w:t>trabajo</w:t>
      </w:r>
      <w:bookmarkEnd w:id="8"/>
    </w:p>
    <w:p w14:paraId="79F30DAB" w14:textId="3B287E6E" w:rsidR="00D21DB1" w:rsidRDefault="009A5080" w:rsidP="00612192">
      <w:r>
        <w:t xml:space="preserve">Ante la </w:t>
      </w:r>
      <w:r w:rsidR="00375D60">
        <w:t xml:space="preserve">carencia de </w:t>
      </w:r>
      <w:r w:rsidR="00694977">
        <w:t xml:space="preserve">una aplicación dedicada al ciclismo que </w:t>
      </w:r>
      <w:r w:rsidR="0009671D">
        <w:t>integre</w:t>
      </w:r>
      <w:r w:rsidR="00694977">
        <w:t xml:space="preserve"> tanto </w:t>
      </w:r>
      <w:r w:rsidR="0009671D">
        <w:t xml:space="preserve">información </w:t>
      </w:r>
      <w:r w:rsidR="00694977">
        <w:t xml:space="preserve">meteorológica como </w:t>
      </w:r>
      <w:r w:rsidR="004047F4">
        <w:t xml:space="preserve">propiedades </w:t>
      </w:r>
      <w:r w:rsidR="00694977">
        <w:t xml:space="preserve">del tráfico, se ha </w:t>
      </w:r>
      <w:r w:rsidR="0009671D">
        <w:t>identificado</w:t>
      </w:r>
      <w:r w:rsidR="00694977">
        <w:t xml:space="preserve"> una </w:t>
      </w:r>
      <w:r w:rsidR="0009671D">
        <w:t xml:space="preserve">considerable </w:t>
      </w:r>
      <w:r w:rsidR="00694977">
        <w:t>necesidad</w:t>
      </w:r>
      <w:r w:rsidR="0009671D">
        <w:t xml:space="preserve"> en la sociedad</w:t>
      </w:r>
      <w:r w:rsidR="00694977">
        <w:t xml:space="preserve">, la cual se </w:t>
      </w:r>
      <w:r w:rsidR="009D5596">
        <w:t xml:space="preserve">intenta </w:t>
      </w:r>
      <w:r w:rsidR="00694977">
        <w:t>cumplimentar a través de</w:t>
      </w:r>
      <w:r w:rsidR="00612192">
        <w:t xml:space="preserve">l presente proyecto. </w:t>
      </w:r>
    </w:p>
    <w:p w14:paraId="5DF73D87" w14:textId="5F208017" w:rsidR="000D2AFA" w:rsidRDefault="00D21DB1" w:rsidP="006D17A9">
      <w:r>
        <w:t>Consecuentemente</w:t>
      </w:r>
      <w:r w:rsidR="00612192">
        <w:t xml:space="preserve"> emerge “Biker”, un proyecto que </w:t>
      </w:r>
      <w:r w:rsidR="00612192" w:rsidRPr="00612192">
        <w:t xml:space="preserve">busca facilitar la planificación </w:t>
      </w:r>
      <w:r w:rsidR="00612192">
        <w:t xml:space="preserve">en la práctica </w:t>
      </w:r>
      <w:r w:rsidR="00612192" w:rsidRPr="00612192">
        <w:t xml:space="preserve">del ciclismo mediante </w:t>
      </w:r>
      <w:r w:rsidR="00DB474F">
        <w:t xml:space="preserve">la fácil obtención de </w:t>
      </w:r>
      <w:r w:rsidR="00612192" w:rsidRPr="00612192">
        <w:t>información sobre el clima y el tráfico en el País Vasco</w:t>
      </w:r>
      <w:r>
        <w:t xml:space="preserve">. </w:t>
      </w:r>
      <w:r w:rsidR="00B56B0A">
        <w:t>S</w:t>
      </w:r>
      <w:r w:rsidR="005960D7">
        <w:t>e</w:t>
      </w:r>
      <w:r w:rsidR="00246AA6">
        <w:t xml:space="preserve"> presenta una solución que cubre una necesidad existente en la actualidad, </w:t>
      </w:r>
      <w:r w:rsidR="006D17A9">
        <w:t xml:space="preserve">la cual es </w:t>
      </w:r>
      <w:r w:rsidR="00246AA6">
        <w:t xml:space="preserve">solventada </w:t>
      </w:r>
      <w:r w:rsidR="00483D2A">
        <w:t>hoy en día</w:t>
      </w:r>
      <w:r w:rsidR="006D17A9">
        <w:t xml:space="preserve"> </w:t>
      </w:r>
      <w:r w:rsidR="00246AA6">
        <w:t xml:space="preserve">por aplicaciones de una índole más genérica o mediante </w:t>
      </w:r>
      <w:r w:rsidR="00482FB6">
        <w:t>varias aplicaciones</w:t>
      </w:r>
      <w:r w:rsidR="00246AA6">
        <w:t xml:space="preserve"> </w:t>
      </w:r>
      <w:r w:rsidR="00482FB6">
        <w:t xml:space="preserve">que se complementan entre sí. Además, es destacable el hecho de que </w:t>
      </w:r>
      <w:r>
        <w:t xml:space="preserve">la información </w:t>
      </w:r>
      <w:r w:rsidR="006D17A9">
        <w:t xml:space="preserve">a compartir </w:t>
      </w:r>
      <w:r w:rsidR="00DB474F">
        <w:t xml:space="preserve">se </w:t>
      </w:r>
      <w:r w:rsidR="00A46389">
        <w:t>pretende mostrar</w:t>
      </w:r>
      <w:r w:rsidR="00482FB6">
        <w:t xml:space="preserve"> </w:t>
      </w:r>
      <w:r>
        <w:t xml:space="preserve">mayoritariamente a través de </w:t>
      </w:r>
      <w:r w:rsidR="00DB474F">
        <w:t>representaciones gráficas</w:t>
      </w:r>
      <w:r>
        <w:t xml:space="preserve">, </w:t>
      </w:r>
      <w:r w:rsidR="006D17A9">
        <w:t>consiguiendo</w:t>
      </w:r>
      <w:r w:rsidR="005960D7">
        <w:t xml:space="preserve"> una mayor sencillez en </w:t>
      </w:r>
      <w:r w:rsidR="00483D2A">
        <w:t>su</w:t>
      </w:r>
      <w:r w:rsidR="005960D7">
        <w:t xml:space="preserve"> interpretación.</w:t>
      </w:r>
    </w:p>
    <w:p w14:paraId="41E0AF56" w14:textId="5EC5DDD5" w:rsidR="005960D7" w:rsidRDefault="00B56B0A" w:rsidP="00C308C3">
      <w:r>
        <w:lastRenderedPageBreak/>
        <w:t xml:space="preserve">Por consiguiente, a la hora de querer practicar ciclismo, el usuario </w:t>
      </w:r>
      <w:r w:rsidR="009224B5">
        <w:t xml:space="preserve">es </w:t>
      </w:r>
      <w:r>
        <w:t>capaz de ahorrar tiempo en la planificación, permitiendo por lo tanto su práctica durante más tiempo.</w:t>
      </w:r>
      <w:r w:rsidR="00EE6047">
        <w:t xml:space="preserve"> Asimismo, se obtiene la información necesaria para realizar este deporte siendo conocedor de las condiciones y pudiendo evaluar el riesgo de su </w:t>
      </w:r>
      <w:r w:rsidR="002F51E8">
        <w:t>práctica</w:t>
      </w:r>
      <w:r w:rsidR="00EE6047">
        <w:t>.</w:t>
      </w:r>
    </w:p>
    <w:p w14:paraId="10A58D1F" w14:textId="77777777" w:rsidR="00C308C3" w:rsidRDefault="00C308C3" w:rsidP="00C308C3">
      <w:pPr>
        <w:pStyle w:val="Ttulo2"/>
        <w:rPr>
          <w:caps w:val="0"/>
        </w:rPr>
      </w:pPr>
      <w:bookmarkStart w:id="9" w:name="_Toc147741194"/>
      <w:bookmarkStart w:id="10" w:name="_Toc173236037"/>
      <w:r>
        <w:rPr>
          <w:caps w:val="0"/>
        </w:rPr>
        <w:t>Estructura del trabajo</w:t>
      </w:r>
      <w:bookmarkEnd w:id="9"/>
      <w:bookmarkEnd w:id="10"/>
    </w:p>
    <w:p w14:paraId="0BDBAC3B" w14:textId="4E59DBDD" w:rsidR="00F97999" w:rsidRDefault="00F97999" w:rsidP="00F97999">
      <w:r>
        <w:t>Mediante este proyecto se trabaja cada una de las fases del ciclo de vida de los datos. Se com</w:t>
      </w:r>
      <w:r w:rsidR="00A46389">
        <w:t>ienza</w:t>
      </w:r>
      <w:r>
        <w:t xml:space="preserve"> con la investigación y el análisis de varias herramientas existentes, las cuales t</w:t>
      </w:r>
      <w:r w:rsidR="00A46389">
        <w:t>ienen</w:t>
      </w:r>
      <w:r>
        <w:t xml:space="preserve"> cierto grado de similitud respecto al proyecto presentado. En esta misma sección se valoran todas las posibles tecnologías a utilizar para su desarrollo, justificando la elección de cada una de las utilizadas.</w:t>
      </w:r>
    </w:p>
    <w:p w14:paraId="056B1C6B" w14:textId="6829201C" w:rsidR="00F97999" w:rsidRDefault="00F97999" w:rsidP="00F97999">
      <w:r>
        <w:t>En la sección posterior, se defin</w:t>
      </w:r>
      <w:r w:rsidR="00A46389">
        <w:t>e</w:t>
      </w:r>
      <w:r>
        <w:t xml:space="preserve"> el objetivo principal y los objetivos secundarios del proyecto, englobando desde la exploración y recolección de datos hasta su visualización. Seguidamente, se presenta la metodología utilizada para la gestión del proyecto, con sus respectivas herramientas de gestión.</w:t>
      </w:r>
    </w:p>
    <w:p w14:paraId="792DE532" w14:textId="7E6C2FB0" w:rsidR="00F97999" w:rsidRDefault="00F97999" w:rsidP="00F97999">
      <w:r>
        <w:t>El grosso del proyecto se divid</w:t>
      </w:r>
      <w:r w:rsidR="00A46389">
        <w:t>e</w:t>
      </w:r>
      <w:r>
        <w:t xml:space="preserve"> mediante subapartados, uno por cada fase del ciclo de vida del conjunto de datos:</w:t>
      </w:r>
      <w:r w:rsidRPr="00CE5B84">
        <w:t xml:space="preserve"> </w:t>
      </w:r>
      <w:r>
        <w:t>captura, limpieza y procesamiento, almacenamiento, análisis y visualización.</w:t>
      </w:r>
    </w:p>
    <w:p w14:paraId="0A8BF0A0" w14:textId="5D11ED55" w:rsidR="00D8217B" w:rsidRPr="00F37CFB" w:rsidRDefault="00D8217B" w:rsidP="00D8217B">
      <w:pPr>
        <w:rPr>
          <w:i/>
          <w:iCs/>
        </w:rPr>
      </w:pPr>
      <w:bookmarkStart w:id="11" w:name="_Toc173320214"/>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Pr>
          <w:b/>
          <w:bCs/>
          <w:noProof/>
        </w:rPr>
        <w:t>1</w:t>
      </w:r>
      <w:r w:rsidRPr="00F37CFB">
        <w:rPr>
          <w:b/>
          <w:bCs/>
        </w:rPr>
        <w:fldChar w:fldCharType="end"/>
      </w:r>
      <w:r w:rsidRPr="00F37CFB">
        <w:rPr>
          <w:b/>
          <w:bCs/>
        </w:rPr>
        <w:t>.</w:t>
      </w:r>
      <w:r w:rsidRPr="002A3D58">
        <w:t xml:space="preserve"> </w:t>
      </w:r>
      <w:r w:rsidR="00703325">
        <w:rPr>
          <w:i/>
          <w:iCs/>
        </w:rPr>
        <w:t>Representación visual de las fases del ciclo de vida del dato</w:t>
      </w:r>
      <w:r w:rsidRPr="00F37CFB">
        <w:rPr>
          <w:i/>
          <w:iCs/>
        </w:rPr>
        <w:t>.</w:t>
      </w:r>
      <w:bookmarkEnd w:id="11"/>
    </w:p>
    <w:p w14:paraId="5857EF14" w14:textId="77777777" w:rsidR="00D8217B" w:rsidRDefault="00D8217B" w:rsidP="00D8217B">
      <w:pPr>
        <w:pStyle w:val="Piedefoto-tabla"/>
        <w:rPr>
          <w:lang w:val="es-ES"/>
        </w:rPr>
      </w:pPr>
      <w:r>
        <w:rPr>
          <w:noProof/>
        </w:rPr>
        <w:drawing>
          <wp:inline distT="0" distB="0" distL="0" distR="0" wp14:anchorId="57E48E0A" wp14:editId="17A57419">
            <wp:extent cx="4107180" cy="3080270"/>
            <wp:effectExtent l="0" t="0" r="0" b="0"/>
            <wp:docPr id="1638912153"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912153" name="Imagen 2" descr="Diagrama&#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4150801" cy="3112985"/>
                    </a:xfrm>
                    <a:prstGeom prst="rect">
                      <a:avLst/>
                    </a:prstGeom>
                  </pic:spPr>
                </pic:pic>
              </a:graphicData>
            </a:graphic>
          </wp:inline>
        </w:drawing>
      </w:r>
    </w:p>
    <w:p w14:paraId="359AD8CE" w14:textId="1A6EC584" w:rsidR="00D8217B" w:rsidRPr="00F527EC" w:rsidRDefault="00D8217B" w:rsidP="00D8217B">
      <w:pPr>
        <w:pStyle w:val="Piedefoto-tabla"/>
        <w:rPr>
          <w:lang w:val="es-ES"/>
        </w:rPr>
      </w:pPr>
      <w:r w:rsidRPr="00F527EC">
        <w:rPr>
          <w:lang w:val="es-ES"/>
        </w:rPr>
        <w:t xml:space="preserve">Fuente: </w:t>
      </w:r>
      <w:r w:rsidR="00703325">
        <w:rPr>
          <w:lang w:val="es-ES"/>
        </w:rPr>
        <w:t>Javier Esmerado, Medium</w:t>
      </w:r>
      <w:r w:rsidRPr="00F527EC">
        <w:rPr>
          <w:lang w:val="es-ES"/>
        </w:rPr>
        <w:t>.</w:t>
      </w:r>
    </w:p>
    <w:p w14:paraId="4F361FDC" w14:textId="4AC4DAF5" w:rsidR="00703325" w:rsidRDefault="00E24FC9" w:rsidP="00F97999">
      <w:r>
        <w:lastRenderedPageBreak/>
        <w:t>Respecto a la imagen previa,</w:t>
      </w:r>
      <w:r w:rsidR="00703325">
        <w:t xml:space="preserve"> la única diferencia existente </w:t>
      </w:r>
      <w:r w:rsidR="00A46389">
        <w:t>es</w:t>
      </w:r>
      <w:r w:rsidR="00703325">
        <w:t xml:space="preserve"> que las fases de almacenamiento y tratamiento </w:t>
      </w:r>
      <w:r w:rsidR="00323B46">
        <w:t>están</w:t>
      </w:r>
      <w:r w:rsidR="00703325">
        <w:t xml:space="preserve"> intercambiadas. Como se menciona en más de una ocasión a lo largo del documento, este hecho se debe a la conformación de un Data Warehouse en vez de un Data Lake, almacenando </w:t>
      </w:r>
      <w:r>
        <w:t xml:space="preserve">únicamente </w:t>
      </w:r>
      <w:r w:rsidR="00703325">
        <w:t>los datos que son de interés</w:t>
      </w:r>
      <w:r>
        <w:t xml:space="preserve"> en lugar de la totalidad de los mismos</w:t>
      </w:r>
      <w:r w:rsidR="00A46389">
        <w:t>, habiendo sufrido una transformación previa a su almacenamiento</w:t>
      </w:r>
      <w:r w:rsidR="00703325">
        <w:t>.</w:t>
      </w:r>
    </w:p>
    <w:p w14:paraId="70BEB56F" w14:textId="66C8E08B" w:rsidR="00F97999" w:rsidRDefault="00F97999" w:rsidP="00F97999">
      <w:r>
        <w:t>En</w:t>
      </w:r>
      <w:r w:rsidR="00703325">
        <w:t>trando en detalle,</w:t>
      </w:r>
      <w:r>
        <w:t xml:space="preserve"> </w:t>
      </w:r>
      <w:r w:rsidR="00703325">
        <w:t xml:space="preserve">en </w:t>
      </w:r>
      <w:r>
        <w:t>la primera fas</w:t>
      </w:r>
      <w:r w:rsidR="00703325">
        <w:t>e</w:t>
      </w:r>
      <w:r>
        <w:t xml:space="preserve"> </w:t>
      </w:r>
      <w:r w:rsidR="00703325">
        <w:t xml:space="preserve">se </w:t>
      </w:r>
      <w:r>
        <w:t>com</w:t>
      </w:r>
      <w:r w:rsidR="00A46389">
        <w:t>ienza</w:t>
      </w:r>
      <w:r>
        <w:t xml:space="preserve"> explicando la recogida de datos desde unas APIs públicas de Open Data Euskadi y Euskalmet, mediante las cuales se </w:t>
      </w:r>
      <w:r w:rsidR="002D63E4">
        <w:t>recogen</w:t>
      </w:r>
      <w:r>
        <w:t xml:space="preserve"> datos meteorológicos y relacionados con el tráfico. </w:t>
      </w:r>
    </w:p>
    <w:p w14:paraId="5F435058" w14:textId="5E9878B5" w:rsidR="00F97999" w:rsidRDefault="00F97999" w:rsidP="00F97999">
      <w:r>
        <w:t xml:space="preserve">En la segunda fase se presenta el procesamiento y la limpieza de los datos recogidos. De todos los datos devueltos por las APIs, se seleccionan los que mayor relevancia tengan para la aplicación. Una vez seleccionados y previo a la inserción en la base de datos de MongoDB en local, se realiza la limpieza y el tratamiento de estos, con el fin de almacenar únicamente datos con valor y que por consiguiente generen un Data Warehouse. </w:t>
      </w:r>
    </w:p>
    <w:p w14:paraId="346E24E6" w14:textId="1B37BD68" w:rsidR="00F97999" w:rsidRDefault="00F97999" w:rsidP="00F97999">
      <w:r>
        <w:t>En la fase de almacenamiento, se m</w:t>
      </w:r>
      <w:r w:rsidR="00A46389">
        <w:t xml:space="preserve">uestra </w:t>
      </w:r>
      <w:r>
        <w:t xml:space="preserve">el guardado de los datos seleccionados y su estructuración en distintas colecciones, lo que al ser una base de datos no relacional simula las diferentes tablas de lo que sería una base de datos estructurada (SQL). </w:t>
      </w:r>
    </w:p>
    <w:p w14:paraId="008A58BC" w14:textId="043349EC" w:rsidR="00F97999" w:rsidRDefault="00F97999" w:rsidP="00F97999">
      <w:r>
        <w:t xml:space="preserve">Para la cuarta fase, fase de análisis, se </w:t>
      </w:r>
      <w:r w:rsidR="00A46389">
        <w:t>comienza</w:t>
      </w:r>
      <w:r>
        <w:t xml:space="preserve"> realizando un análisis exploratorio de datos (EDA), con el fin de entender en mayor profundidad los valores que dichos datos pueden tomar. Tras realizar </w:t>
      </w:r>
      <w:r w:rsidR="00323B46">
        <w:t>el</w:t>
      </w:r>
      <w:r>
        <w:t xml:space="preserve"> análisis, se plantean diversas técnicas de IA para poder obtener predicciones de los diferentes indicadores meteorológicos y referentes al tráfico que </w:t>
      </w:r>
      <w:r w:rsidR="00E24FC9">
        <w:t>podrían existir</w:t>
      </w:r>
      <w:r>
        <w:t xml:space="preserve"> durante los próximos días. Para ello, se utilizan varios tipos de regresiones y redes neuronales. Se t</w:t>
      </w:r>
      <w:r w:rsidR="00A46389">
        <w:t>ienen</w:t>
      </w:r>
      <w:r>
        <w:t xml:space="preserve"> en cuenta todos los históricos registrados en la base de datos, así como diferentes atributos que ponderan según su correlación y permit</w:t>
      </w:r>
      <w:r w:rsidR="00A46389">
        <w:t>en</w:t>
      </w:r>
      <w:r>
        <w:t xml:space="preserve"> realizar el entrenamiento óptimo para el modelo en cuestión.</w:t>
      </w:r>
    </w:p>
    <w:p w14:paraId="567ADB38" w14:textId="12DD9E93" w:rsidR="00F97999" w:rsidRDefault="00F97999" w:rsidP="00F97999">
      <w:r>
        <w:t xml:space="preserve">Una vez obtenidas las predicciones, se </w:t>
      </w:r>
      <w:r w:rsidR="000A2F03">
        <w:t>inicia</w:t>
      </w:r>
      <w:r>
        <w:t xml:space="preserve"> la fase de visualización. El desarrollo de esta fase se lleva a cabo utilizando herramientas de BI como PowerBI. De esta forma, se </w:t>
      </w:r>
      <w:r w:rsidR="000A2F03">
        <w:t>pueden</w:t>
      </w:r>
      <w:r>
        <w:t xml:space="preserve"> visualizar los datos que mayor valor aporten al proyecto</w:t>
      </w:r>
      <w:commentRangeStart w:id="12"/>
      <w:r>
        <w:t xml:space="preserve">. Asimismo, los datos </w:t>
      </w:r>
      <w:r w:rsidR="000A2F03">
        <w:t>son</w:t>
      </w:r>
      <w:r>
        <w:t xml:space="preserve"> ubicados en varios dashboards, de acuerdo con el área al que pertenezca cada dato: tráfico, incidencias en carretera, temperatura, precipitaciones…</w:t>
      </w:r>
      <w:commentRangeEnd w:id="12"/>
      <w:r>
        <w:rPr>
          <w:rStyle w:val="Refdecomentario"/>
        </w:rPr>
        <w:commentReference w:id="12"/>
      </w:r>
    </w:p>
    <w:p w14:paraId="4238D2A7" w14:textId="115A3BC2" w:rsidR="00F97999" w:rsidRDefault="00F97999" w:rsidP="00F97999">
      <w:r>
        <w:lastRenderedPageBreak/>
        <w:t>Tras el desarrollo del proyecto, se detallan aspectos de una índole más genérica como son el p</w:t>
      </w:r>
      <w:r w:rsidRPr="00566798">
        <w:t>lan de trabajo y gestión del proyecto</w:t>
      </w:r>
      <w:r>
        <w:t>. En este apartado, se desglos</w:t>
      </w:r>
      <w:r w:rsidR="000A2F03">
        <w:t>a</w:t>
      </w:r>
      <w:r>
        <w:t xml:space="preserve"> la planificación realizada para poder cumplir con el proyecto adem</w:t>
      </w:r>
      <w:r w:rsidR="00E24FC9">
        <w:t>á</w:t>
      </w:r>
      <w:r>
        <w:t>s de presentar las diferentes limitaciones y problemáticas que han podido existir durante el transcurso del mismo.</w:t>
      </w:r>
    </w:p>
    <w:p w14:paraId="2E90A0A8" w14:textId="163D745D" w:rsidR="00F97999" w:rsidRPr="00F97999" w:rsidRDefault="00F97999" w:rsidP="00F97999">
      <w:r>
        <w:t>Finalmente, se expo</w:t>
      </w:r>
      <w:r w:rsidR="000A2F03">
        <w:t>nen</w:t>
      </w:r>
      <w:r>
        <w:t xml:space="preserve"> los resultados y conclusiones obtenidas, permitiendo conocer el resultado final de</w:t>
      </w:r>
      <w:r w:rsidR="00323B46">
        <w:t>l</w:t>
      </w:r>
      <w:r>
        <w:t xml:space="preserve"> proyecto.</w:t>
      </w:r>
      <w:r w:rsidR="00E24FC9">
        <w:t xml:space="preserve"> Se conclu</w:t>
      </w:r>
      <w:r w:rsidR="000A2F03">
        <w:t>ye</w:t>
      </w:r>
      <w:r w:rsidR="00E24FC9">
        <w:t xml:space="preserve"> con posibles líneas futuras de trabajo que tratar sobre el proyecto.</w:t>
      </w:r>
    </w:p>
    <w:p w14:paraId="75D3699E" w14:textId="18CE4F33" w:rsidR="00C308C3" w:rsidRDefault="00C308C3" w:rsidP="00F97999">
      <w:r>
        <w:br w:type="page"/>
      </w:r>
    </w:p>
    <w:p w14:paraId="4A87C470" w14:textId="6760FCF7" w:rsidR="00C308C3" w:rsidRDefault="00C308C3" w:rsidP="00C308C3">
      <w:pPr>
        <w:pStyle w:val="Ttulo1"/>
        <w:rPr>
          <w:caps w:val="0"/>
        </w:rPr>
      </w:pPr>
      <w:bookmarkStart w:id="13" w:name="_Toc147741195"/>
      <w:bookmarkStart w:id="14" w:name="_Toc173236038"/>
      <w:r>
        <w:rPr>
          <w:caps w:val="0"/>
        </w:rPr>
        <w:lastRenderedPageBreak/>
        <w:t>Contexto y estado del arte</w:t>
      </w:r>
      <w:bookmarkEnd w:id="13"/>
      <w:bookmarkEnd w:id="14"/>
    </w:p>
    <w:p w14:paraId="59569E0C" w14:textId="66165E78" w:rsidR="00F85354" w:rsidRDefault="00C23992" w:rsidP="00F55627">
      <w:pPr>
        <w:pStyle w:val="Ttulo2"/>
        <w:ind w:left="716"/>
        <w:rPr>
          <w:caps w:val="0"/>
        </w:rPr>
      </w:pPr>
      <w:bookmarkStart w:id="15" w:name="_Toc173236039"/>
      <w:r>
        <w:rPr>
          <w:caps w:val="0"/>
        </w:rPr>
        <w:t>Contexto del problema</w:t>
      </w:r>
      <w:bookmarkEnd w:id="15"/>
    </w:p>
    <w:p w14:paraId="5A48906E" w14:textId="68E42DB9" w:rsidR="00CB41D0" w:rsidRDefault="00CB41D0" w:rsidP="00CB41D0">
      <w:r>
        <w:t>Cada año, decenas de personas pierden la vida o sufren graves lesiones practicando ciclismo en las carreteras del País Vasco. Estas tragedias no solo representan pérdidas humanas, sino que evidencian la preocupante situación existente en cuanto a la seguridad sobre la bicicleta. Como varias noticias avalan</w:t>
      </w:r>
      <w:r>
        <w:fldChar w:fldCharType="begin"/>
      </w:r>
      <w:r w:rsidR="003346D0">
        <w:instrText xml:space="preserve"> ADDIN ZOTERO_ITEM CSL_CITATION {"citationID":"bDx8GIPk","properties":{"formattedCitation":"(Press, 2023)","plainCitation":"(Press, 2023)","dontUpdate":true,"noteIndex":0},"citationItems":[{"id":20,"uris":["http://zotero.org/users/local/gYoK5uc9/items/YSMV5AHT"],"itemData":{"id":20,"type":"article-newspaper","abstract":"La accidentalidad en el colectivo de ciclistas en Euskadi se ha incrementado en los últimos cinco años un...","container-title":"7 de enero de 2023","event-place":"Bilbao","language":"(SCHEME=ISO639) es","note":"publisher: Europa Press","publisher-place":"Bilbao","title":"Los accidentes con ciclistas en Euskadi crecen un 20% en los últimos cinco años y los heridos graves y fallecidos un 9%","URL":"https://www.europapress.es/euskadi/noticia-accidentes-ciclistas-euskadi-crecen-20-ultimos-cinco-anos-heridos-graves-fallecidos-20230107120751.html","author":[{"family":"Press","given":"Europa"}],"accessed":{"date-parts":[["2024",4,29]]},"issued":{"date-parts":[["2023",1,7]]}}}],"schema":"https://github.com/citation-style-language/schema/raw/master/csl-citation.json"} </w:instrText>
      </w:r>
      <w:r w:rsidR="00000000">
        <w:fldChar w:fldCharType="separate"/>
      </w:r>
      <w:r>
        <w:fldChar w:fldCharType="end"/>
      </w:r>
      <w:r>
        <w:t xml:space="preserve">, el </w:t>
      </w:r>
      <w:r w:rsidR="000A0B45">
        <w:t>número</w:t>
      </w:r>
      <w:r>
        <w:t xml:space="preserve"> de accidentes de ciclistas en el País Vasco ha aumentado considerablemente en los últimos años</w:t>
      </w:r>
      <w:commentRangeStart w:id="16"/>
      <w:r>
        <w:t xml:space="preserve"> </w:t>
      </w:r>
      <w:commentRangeEnd w:id="16"/>
      <w:r w:rsidR="00B751D4">
        <w:rPr>
          <w:rStyle w:val="Refdecomentario"/>
        </w:rPr>
        <w:commentReference w:id="16"/>
      </w:r>
      <w:r>
        <w:fldChar w:fldCharType="begin"/>
      </w:r>
      <w:r w:rsidR="003346D0">
        <w:instrText xml:space="preserve"> ADDIN ZOTERO_ITEM CSL_CITATION {"citationID":"mMHqoLLi","properties":{"formattedCitation":"(Press, 2023)","plainCitation":"(Press, 2023)","noteIndex":0},"citationItems":[{"id":20,"uris":["http://zotero.org/users/local/gYoK5uc9/items/YSMV5AHT"],"itemData":{"id":20,"type":"article-newspaper","abstract":"La accidentalidad en el colectivo de ciclistas en Euskadi se ha incrementado en los últimos cinco años un...","container-title":"7 de enero de 2023","event-place":"Bilbao","language":"(SCHEME=ISO639) es","note":"publisher: Europa Press","publisher-place":"Bilbao","title":"Los accidentes con ciclistas en Euskadi crecen un 20% en los últimos cinco años y los heridos graves y fallecidos un 9%","URL":"https://www.europapress.es/euskadi/noticia-accidentes-ciclistas-euskadi-crecen-20-ultimos-cinco-anos-heridos-graves-fallecidos-20230107120751.html","author":[{"family":"Press","given":"Europa"}],"accessed":{"date-parts":[["2024",4,29]]},"issued":{"date-parts":[["2023",1,7]]}}}],"schema":"https://github.com/citation-style-language/schema/raw/master/csl-citation.json"} </w:instrText>
      </w:r>
      <w:r>
        <w:fldChar w:fldCharType="separate"/>
      </w:r>
      <w:r w:rsidRPr="008A7DBD">
        <w:rPr>
          <w:rFonts w:ascii="Calibri" w:hAnsi="Calibri" w:cs="Calibri"/>
        </w:rPr>
        <w:t>(Press, 2023)</w:t>
      </w:r>
      <w:r>
        <w:fldChar w:fldCharType="end"/>
      </w:r>
      <w:r>
        <w:t>. Esto lo convierte en una situación insostenible, donde los datos registran que casi la mitad de los fallecidos en accidentes de carreteras vascas son ciclistas, motoristas o viandantes</w:t>
      </w:r>
      <w:commentRangeStart w:id="17"/>
      <w:r>
        <w:t xml:space="preserve"> </w:t>
      </w:r>
      <w:commentRangeEnd w:id="17"/>
      <w:r w:rsidR="00B751D4">
        <w:rPr>
          <w:rStyle w:val="Refdecomentario"/>
        </w:rPr>
        <w:commentReference w:id="17"/>
      </w:r>
      <w:r>
        <w:fldChar w:fldCharType="begin"/>
      </w:r>
      <w:r w:rsidR="003346D0">
        <w:instrText xml:space="preserve"> ADDIN ZOTERO_ITEM CSL_CITATION {"citationID":"cGbrSEEw","properties":{"formattedCitation":"(\\uc0\\u171{}45 personas murieron en las carreteras en Euskadi en 2023, casi la mitad motoristas, viandantes o ciclistas\\uc0\\u187{}, 2024)","plainCitation":"(«45 personas murieron en las carreteras en Euskadi en 2023, casi la mitad motoristas, viandantes o ciclistas», 2024)","noteIndex":0},"citationItems":[{"id":22,"uris":["http://zotero.org/users/local/gYoK5uc9/items/NXT536JV"],"itemData":{"id":22,"type":"article-newspaper","abstract":"El 87% de las personas fallecidas en accidentes de tráfico fueron hombres, un total de 39, y el 13% mujeres, un total de 6","container-title":"elDiario.es","language":"es","note":"section: Euskadi","title":"45 personas murieron en las carreteras en Euskadi en 2023, casi la mitad motoristas, viandantes o ciclistas","URL":"https://www.eldiario.es/euskadi/45-personas-murieron-carreteras-euskadi-2023-mitad-motoristas-viandantes-ciclistas_1_10813252.html","accessed":{"date-parts":[["2024",4,29]]},"issued":{"date-parts":[["2024",1,4]]}}}],"schema":"https://github.com/citation-style-language/schema/raw/master/csl-citation.json"} </w:instrText>
      </w:r>
      <w:r>
        <w:fldChar w:fldCharType="separate"/>
      </w:r>
      <w:r w:rsidR="003346D0" w:rsidRPr="003346D0">
        <w:rPr>
          <w:rFonts w:ascii="Calibri" w:hAnsi="Calibri" w:cs="Calibri"/>
        </w:rPr>
        <w:t>(«45 personas murieron en las carreteras en Euskadi en 2023, casi la mitad motoristas, viandantes o ciclistas», 2024)</w:t>
      </w:r>
      <w:r>
        <w:fldChar w:fldCharType="end"/>
      </w:r>
      <w:r>
        <w:t>. Con estos datos, queda claro que se deben tomar varias medidas de concienciación y seguridad, para posibilitar la práctica de este deporte de forma segura, lo que en la actualidad no es un hecho.</w:t>
      </w:r>
    </w:p>
    <w:p w14:paraId="1BE7DEB2" w14:textId="08F82086" w:rsidR="00290650" w:rsidRDefault="00CB41D0" w:rsidP="00CB41D0">
      <w:r>
        <w:t xml:space="preserve">El caso más reciente ocurrió apenas un año vista, con el fallecimiento de un joven ciclista de 19 años cerca de la capital vasca </w:t>
      </w:r>
      <w:r w:rsidR="000A0B45">
        <w:t>al ser arroyado por un vehículo</w:t>
      </w:r>
      <w:commentRangeStart w:id="18"/>
      <w:r w:rsidR="000A0B45">
        <w:t xml:space="preserve"> </w:t>
      </w:r>
      <w:commentRangeEnd w:id="18"/>
      <w:r w:rsidR="00B751D4">
        <w:rPr>
          <w:rStyle w:val="Refdecomentario"/>
        </w:rPr>
        <w:commentReference w:id="18"/>
      </w:r>
      <w:r>
        <w:fldChar w:fldCharType="begin"/>
      </w:r>
      <w:r w:rsidR="003346D0">
        <w:instrText xml:space="preserve"> ADDIN ZOTERO_ITEM CSL_CITATION {"citationID":"8bixijoL","properties":{"formattedCitation":"(Eurosport, 2023)","plainCitation":"(Eurosport, 2023)","noteIndex":0},"citationItems":[{"id":24,"uris":["http://zotero.org/users/local/gYoK5uc9/items/ZNJYLF58"],"itemData":{"id":24,"type":"article-newspaper","abstract":"El ciclismo vasco está de luto por la muerte del joven corredor Iñigo Díaz, de 19 años, quien ha muerto a causa de las heridas sufridas tras ser atropellado.","container-title":"Eurosport Espana","language":"es","note":"section: Sports","title":"Muere un ciclista vasco de 19 años al ser atropellado mientras entrenaba - Eurosport","URL":"https://www.eurosport.es/ciclismo/muere-un-ciclista-vasco-de-19-anos-horas-despues-de-ser-arrollado-por-un-coche-mientras-entrenaba_sto9894016/story.shtml","author":[{"literal":"Eurosport"}],"accessed":{"date-parts":[["2024",4,29]]},"issued":{"date-parts":[["2023",11,24]]}}}],"schema":"https://github.com/citation-style-language/schema/raw/master/csl-citation.json"} </w:instrText>
      </w:r>
      <w:r>
        <w:fldChar w:fldCharType="separate"/>
      </w:r>
      <w:r w:rsidR="003346D0" w:rsidRPr="003346D0">
        <w:rPr>
          <w:rFonts w:ascii="Calibri" w:hAnsi="Calibri" w:cs="Calibri"/>
        </w:rPr>
        <w:t>(Eurosport, 2023)</w:t>
      </w:r>
      <w:r>
        <w:fldChar w:fldCharType="end"/>
      </w:r>
      <w:r>
        <w:t xml:space="preserve">. </w:t>
      </w:r>
      <w:r w:rsidR="000A0B45">
        <w:t xml:space="preserve">Aunque no todos los incidentes que ocurren se </w:t>
      </w:r>
      <w:r w:rsidR="00290650">
        <w:t>deben</w:t>
      </w:r>
      <w:r w:rsidR="000A0B45">
        <w:t xml:space="preserve"> a esta causa, la inmensa mayoría </w:t>
      </w:r>
      <w:r w:rsidR="00290650">
        <w:t xml:space="preserve">de los accidentes </w:t>
      </w:r>
      <w:r w:rsidR="000A0B45">
        <w:t>se puede</w:t>
      </w:r>
      <w:r w:rsidR="00290650">
        <w:t>n</w:t>
      </w:r>
      <w:r w:rsidR="000A0B45">
        <w:t xml:space="preserve"> agrupar en </w:t>
      </w:r>
      <w:r w:rsidR="00290650">
        <w:t xml:space="preserve">que </w:t>
      </w:r>
      <w:r w:rsidR="00F31519">
        <w:t>han sido causados por</w:t>
      </w:r>
      <w:r w:rsidR="00290650">
        <w:t xml:space="preserve"> el tráfico</w:t>
      </w:r>
      <w:commentRangeStart w:id="19"/>
      <w:r w:rsidR="00290650">
        <w:t xml:space="preserve"> </w:t>
      </w:r>
      <w:commentRangeEnd w:id="19"/>
      <w:r w:rsidR="00B751D4">
        <w:rPr>
          <w:rStyle w:val="Refdecomentario"/>
        </w:rPr>
        <w:commentReference w:id="19"/>
      </w:r>
      <w:r w:rsidR="00290650">
        <w:fldChar w:fldCharType="begin"/>
      </w:r>
      <w:r w:rsidR="003346D0">
        <w:instrText xml:space="preserve"> ADDIN ZOTERO_ITEM CSL_CITATION {"citationID":"H4R2ktsz","properties":{"formattedCitation":"(Michael T. Gibson et\\uc0\\u160{}al., 2020)","plainCitation":"(Michael T. Gibson et al., 2020)","noteIndex":0},"citationItems":[{"id":28,"uris":["http://zotero.org/users/local/gYoK5uc9/items/S7HRHVEF"],"itemData":{"id":28,"type":"article-magazine","abstract":"Si usted o un ser querido se lesionó en un accidente de bicicleta, debe ponerse en contacto con un abogado con experiencia en accidentes de bicicleta para conocer sus opciones legales.","container-title":"Michael T. Gibson P.A. Auto Justice Attorney","language":"es","note":"section: Uncategorized","title":"Los accidentes de bicicleta más comunes | Michael T. Gibson P.A., Auto Justice Attorney","title-short":"Michael T. Gibson P.A.","URL":"https://autojusticeattorney.com/es/common-bicycle-accidents/","author":[{"literal":"Michael T. Gibson"},{"literal":"Todd Curtin"},{"literal":"Amit Jhalli"}],"accessed":{"date-parts":[["2024",4,30]]},"issued":{"date-parts":[["2020",6,30]]}}}],"schema":"https://github.com/citation-style-language/schema/raw/master/csl-citation.json"} </w:instrText>
      </w:r>
      <w:r w:rsidR="00290650">
        <w:fldChar w:fldCharType="separate"/>
      </w:r>
      <w:r w:rsidR="003346D0" w:rsidRPr="003346D0">
        <w:rPr>
          <w:rFonts w:ascii="Calibri" w:hAnsi="Calibri" w:cs="Calibri"/>
        </w:rPr>
        <w:t>(Michael T. Gibson et al., 2020)</w:t>
      </w:r>
      <w:r w:rsidR="00290650">
        <w:fldChar w:fldCharType="end"/>
      </w:r>
      <w:r w:rsidR="00290650">
        <w:t>.</w:t>
      </w:r>
      <w:r w:rsidR="000A0B45">
        <w:t xml:space="preserve"> </w:t>
      </w:r>
      <w:r w:rsidR="00290650">
        <w:t xml:space="preserve">No obstante, hay un segundo grupo que recoge gran cantidad de accidentes ciclistas también como </w:t>
      </w:r>
      <w:r w:rsidR="00007F50">
        <w:t>son las circunstancias meteorológicas</w:t>
      </w:r>
      <w:commentRangeStart w:id="20"/>
      <w:r w:rsidR="00007F50">
        <w:t xml:space="preserve"> </w:t>
      </w:r>
      <w:commentRangeEnd w:id="20"/>
      <w:r w:rsidR="00B751D4">
        <w:rPr>
          <w:rStyle w:val="Refdecomentario"/>
        </w:rPr>
        <w:commentReference w:id="20"/>
      </w:r>
      <w:r w:rsidR="00007F50">
        <w:fldChar w:fldCharType="begin"/>
      </w:r>
      <w:r w:rsidR="003346D0">
        <w:instrText xml:space="preserve"> ADDIN ZOTERO_ITEM CSL_CITATION {"citationID":"uPsMcNC8","properties":{"formattedCitation":"(Cesvimap, 2021)","plainCitation":"(Cesvimap, 2021)","noteIndex":0},"citationItems":[{"id":14,"uris":["http://zotero.org/users/local/gYoK5uc9/items/BU7SSV5I"],"itemData":{"id":14,"type":"article-magazine","abstract":"Finalizada la época invernal, la primavera nos trae días soleados y lluviosos, en los que también deberemos poner los cinco sentidos al volante. Repasemos algunas recomendaciones para éste y otros fenómenos atmosféricos, que afectan a la seguridad vial.","container-title":"Revista CESVIMAP","language":"es","title":"Influencia de la climatología en los accidentes de tráfico","URL":"https://www.revistacesvimap.com/influencia-de-la-climatologia-en-los-accidentes-de-trafico/","author":[{"literal":"Cesvimap"}],"accessed":{"date-parts":[["2024",4,15]]},"issued":{"date-parts":[["2021",9,4]]}}}],"schema":"https://github.com/citation-style-language/schema/raw/master/csl-citation.json"} </w:instrText>
      </w:r>
      <w:r w:rsidR="00007F50">
        <w:fldChar w:fldCharType="separate"/>
      </w:r>
      <w:r w:rsidR="00007F50" w:rsidRPr="00007F50">
        <w:rPr>
          <w:rFonts w:ascii="Calibri" w:hAnsi="Calibri" w:cs="Calibri"/>
        </w:rPr>
        <w:t>(Cesvimap, 2021)</w:t>
      </w:r>
      <w:r w:rsidR="00007F50">
        <w:fldChar w:fldCharType="end"/>
      </w:r>
      <w:r w:rsidR="00007F50">
        <w:t>.</w:t>
      </w:r>
    </w:p>
    <w:p w14:paraId="21E915F7" w14:textId="492E06CC" w:rsidR="00FA37B9" w:rsidRDefault="00CB41D0" w:rsidP="00CB41D0">
      <w:r>
        <w:t>Ante esta situación, una mayor prevención es innegociable, así como una mejor planificación de las rutas a realizar o del momento en el que llevarlas a cabo. Para ayudar en el objetivo de disminuir y quizás algún día erradicar estos accidentes</w:t>
      </w:r>
      <w:r w:rsidR="00106D5A">
        <w:t>,</w:t>
      </w:r>
      <w:r>
        <w:t xml:space="preserve"> se propone este proyecto</w:t>
      </w:r>
      <w:r w:rsidR="00F22A8A">
        <w:t xml:space="preserve">. </w:t>
      </w:r>
      <w:r w:rsidR="00F31519">
        <w:t>Este, s</w:t>
      </w:r>
      <w:r w:rsidR="009E332E">
        <w:t>e</w:t>
      </w:r>
      <w:r w:rsidR="00F22A8A">
        <w:t xml:space="preserve"> puede entender como una herramienta adicional para aquellos ciclistas que quieran tomar un mayor control </w:t>
      </w:r>
      <w:r w:rsidR="009E332E">
        <w:t>sobre las variables</w:t>
      </w:r>
      <w:r w:rsidR="00F22A8A">
        <w:t xml:space="preserve"> altamente complicad</w:t>
      </w:r>
      <w:r w:rsidR="009E332E">
        <w:t>a</w:t>
      </w:r>
      <w:r w:rsidR="00F22A8A">
        <w:t xml:space="preserve">s de controlar </w:t>
      </w:r>
      <w:r w:rsidR="009E332E">
        <w:t xml:space="preserve">que afectan </w:t>
      </w:r>
      <w:r w:rsidR="00F22A8A">
        <w:t>durante el transcurso de esta actividad.</w:t>
      </w:r>
    </w:p>
    <w:p w14:paraId="05C790BC" w14:textId="77777777" w:rsidR="00FA37B9" w:rsidRDefault="00FA37B9">
      <w:pPr>
        <w:spacing w:before="0" w:after="0" w:line="240" w:lineRule="auto"/>
        <w:jc w:val="left"/>
      </w:pPr>
      <w:r>
        <w:br w:type="page"/>
      </w:r>
    </w:p>
    <w:p w14:paraId="5CDD8049" w14:textId="4F26D076" w:rsidR="00F85354" w:rsidRDefault="00C23992" w:rsidP="00F55627">
      <w:pPr>
        <w:pStyle w:val="Ttulo2"/>
        <w:ind w:left="716"/>
        <w:rPr>
          <w:caps w:val="0"/>
        </w:rPr>
      </w:pPr>
      <w:bookmarkStart w:id="21" w:name="_Toc173236040"/>
      <w:r>
        <w:rPr>
          <w:caps w:val="0"/>
        </w:rPr>
        <w:lastRenderedPageBreak/>
        <w:t>Estado del arte</w:t>
      </w:r>
      <w:r w:rsidR="0005699F">
        <w:rPr>
          <w:caps w:val="0"/>
        </w:rPr>
        <w:t xml:space="preserve"> de herramientas similares existentes</w:t>
      </w:r>
      <w:bookmarkEnd w:id="21"/>
    </w:p>
    <w:p w14:paraId="5D7A65E7" w14:textId="300AEEC3" w:rsidR="001443DC" w:rsidRPr="001443DC" w:rsidRDefault="001443DC" w:rsidP="001443DC">
      <w:r>
        <w:t>Al realizar un estudio de variantes similares al proyecto presentado, se han encontrado varias herramientas ya existentes que comparten algunas de las funcionalidades que se buscan obtener. No obstante, cabe mencionar que ninguna de las alternativas encontradas ofrece la visión completa que se pretende obtener con “Biker”. A continuación, se presentan las alternativas con mayor similitud y relevancia a la propuesta realizada.</w:t>
      </w:r>
    </w:p>
    <w:p w14:paraId="1B3113F6" w14:textId="6D3E8474" w:rsidR="00BB5B73" w:rsidRDefault="00C921D5" w:rsidP="0005699F">
      <w:pPr>
        <w:pStyle w:val="Ttulo3"/>
        <w:ind w:left="709" w:hanging="709"/>
      </w:pPr>
      <w:bookmarkStart w:id="22" w:name="_Toc173236041"/>
      <w:r>
        <w:t>MeteoRuta</w:t>
      </w:r>
      <w:bookmarkEnd w:id="22"/>
    </w:p>
    <w:p w14:paraId="0763809F" w14:textId="10130C5B" w:rsidR="00BB5B73" w:rsidRDefault="00C921D5" w:rsidP="00BB5B73">
      <w:r>
        <w:t xml:space="preserve">Trata de </w:t>
      </w:r>
      <w:r w:rsidR="00BB5B73">
        <w:t xml:space="preserve">una colaboración entre la </w:t>
      </w:r>
      <w:r w:rsidR="00DB206D">
        <w:t>Dirección General de Tráfico</w:t>
      </w:r>
      <w:r w:rsidR="00F527EC">
        <w:t xml:space="preserve"> (DGT)</w:t>
      </w:r>
      <w:r w:rsidR="00DB206D">
        <w:t xml:space="preserve"> </w:t>
      </w:r>
      <w:r w:rsidR="00BB5B73">
        <w:t xml:space="preserve">y </w:t>
      </w:r>
      <w:r w:rsidR="00F527EC">
        <w:t xml:space="preserve">la </w:t>
      </w:r>
      <w:r w:rsidR="00DB206D" w:rsidRPr="00DB206D">
        <w:t>Agencia Estatal de Meteorología</w:t>
      </w:r>
      <w:r w:rsidR="00F527EC">
        <w:t xml:space="preserve"> (AEMET</w:t>
      </w:r>
      <w:r w:rsidR="00DB206D">
        <w:t>)</w:t>
      </w:r>
      <w:r w:rsidR="00F527EC">
        <w:t xml:space="preserve">. Dicha colaboración </w:t>
      </w:r>
      <w:r>
        <w:t>surgió a inicios del año 20</w:t>
      </w:r>
      <w:r w:rsidR="00A27D78">
        <w:t>14</w:t>
      </w:r>
      <w:r>
        <w:t xml:space="preserve"> y puso a disposición de los ciudadanos españoles una web en la que poder visualizar el estado de las carreteras en tiempo real</w:t>
      </w:r>
      <w:commentRangeStart w:id="23"/>
      <w:r>
        <w:t xml:space="preserve"> </w:t>
      </w:r>
      <w:commentRangeEnd w:id="23"/>
      <w:r w:rsidR="00B751D4">
        <w:rPr>
          <w:rStyle w:val="Refdecomentario"/>
        </w:rPr>
        <w:commentReference w:id="23"/>
      </w:r>
      <w:r>
        <w:fldChar w:fldCharType="begin"/>
      </w:r>
      <w:r w:rsidR="003346D0">
        <w:instrText xml:space="preserve"> ADDIN ZOTERO_ITEM CSL_CITATION {"citationID":"Y8L99mcD","properties":{"formattedCitation":"(Agencia Estatal de Meteorolog\\uc0\\u237{}a, s.\\uc0\\u160{}f.)","plainCitation":"(Agencia Estatal de Meteorología, s. f.)","noteIndex":0},"citationItems":[{"id":18,"uris":["http://zotero.org/users/local/gYoK5uc9/items/2IZAUTND"],"itemData":{"id":18,"type":"webpage","abstract":"Predicción de las condiciones meteorológicas en las carreteras","language":"es","title":"MeteoRuta - Agencia Estatal de Meteorología - AEMET. Gobierno de España","URL":"https://www.aemet.es/es/eltiempo/prediccion/meteoruta","author":[{"literal":"Agencia Estatal de Meteorología"}],"accessed":{"date-parts":[["2024",4,15]]}}}],"schema":"https://github.com/citation-style-language/schema/raw/master/csl-citation.json"} </w:instrText>
      </w:r>
      <w:r>
        <w:fldChar w:fldCharType="separate"/>
      </w:r>
      <w:r w:rsidR="003346D0" w:rsidRPr="003346D0">
        <w:rPr>
          <w:rFonts w:ascii="Calibri" w:hAnsi="Calibri" w:cs="Calibri"/>
        </w:rPr>
        <w:t>(Agencia Estatal de Meteorología, s. f.)</w:t>
      </w:r>
      <w:r>
        <w:fldChar w:fldCharType="end"/>
      </w:r>
      <w:r>
        <w:t xml:space="preserve">. </w:t>
      </w:r>
      <w:r w:rsidR="00BB5B73">
        <w:t xml:space="preserve">Esta web, salió a la luz como consecuencia del fuerte temporal ocurrido durante </w:t>
      </w:r>
      <w:r w:rsidR="00F527EC">
        <w:t>esas</w:t>
      </w:r>
      <w:r w:rsidR="00BB5B73">
        <w:t xml:space="preserve"> fechas</w:t>
      </w:r>
      <w:commentRangeStart w:id="24"/>
      <w:r w:rsidR="00BB5B73">
        <w:t xml:space="preserve"> </w:t>
      </w:r>
      <w:commentRangeEnd w:id="24"/>
      <w:r w:rsidR="00B751D4">
        <w:rPr>
          <w:rStyle w:val="Refdecomentario"/>
        </w:rPr>
        <w:commentReference w:id="24"/>
      </w:r>
      <w:r w:rsidR="00BB5B73">
        <w:fldChar w:fldCharType="begin"/>
      </w:r>
      <w:r w:rsidR="003346D0">
        <w:instrText xml:space="preserve"> ADDIN ZOTERO_ITEM CSL_CITATION {"citationID":"lzbthZoT","properties":{"formattedCitation":"(\\uc0\\u171{}Mapa interactivo de la DGT y AEMET, esencial para planificar tu ruta cuando hace mal tiempo\\uc0\\u187{}, 2023)","plainCitation":"(«Mapa interactivo de la DGT y AEMET, esencial para planificar tu ruta cuando hace mal tiempo», 2023)","noteIndex":0},"citationItems":[{"id":16,"uris":["http://zotero.org/users/local/gYoK5uc9/items/FIHXRFUI"],"itemData":{"id":16,"type":"article-newspaper","abstract":"Los organismos públicos ponen a disposición de los ciudadanos herramientas para consultar el estado de las carreteras y su previsión para las próximas horas","container-title":"La Vanguardia","event-place":"Barcelona","language":"es","note":"section: Consejos","publisher-place":"Barcelona","title":"Mapa interactivo de la DGT y AEMET, esencial para planificar tu ruta cuando hace mal tiempo","URL":"https://www.lavanguardia.com/motor/consejos/20230224/8780046/mapa-carretera-interactivo-aemet-dgt-planificar-mejor-ruta-nieve-lluvia.html","accessed":{"date-parts":[["2024",4,15]]},"issued":{"date-parts":[["2023",2,24]]}}}],"schema":"https://github.com/citation-style-language/schema/raw/master/csl-citation.json"} </w:instrText>
      </w:r>
      <w:r w:rsidR="00BB5B73">
        <w:fldChar w:fldCharType="separate"/>
      </w:r>
      <w:r w:rsidR="00BB5B73" w:rsidRPr="004E0035">
        <w:rPr>
          <w:rFonts w:ascii="Calibri" w:hAnsi="Calibri" w:cs="Calibri"/>
        </w:rPr>
        <w:t>(«Mapa interactivo de la DGT y AEMET, esencial para planificar tu ruta cuando hace mal tiempo», 2023)</w:t>
      </w:r>
      <w:r w:rsidR="00BB5B73">
        <w:fldChar w:fldCharType="end"/>
      </w:r>
      <w:r w:rsidR="00BB5B73">
        <w:t xml:space="preserve">. </w:t>
      </w:r>
      <w:r>
        <w:t>Actualmente, esta web sigue en activo.</w:t>
      </w:r>
    </w:p>
    <w:p w14:paraId="0F49FE8D" w14:textId="149870D6" w:rsidR="00BB5B73" w:rsidRDefault="000A2F03" w:rsidP="00BB5B73">
      <w:r>
        <w:t>Esta</w:t>
      </w:r>
      <w:r w:rsidR="00BB5B73">
        <w:t xml:space="preserve"> herramienta </w:t>
      </w:r>
      <w:r w:rsidR="00C921D5">
        <w:t xml:space="preserve">se puede </w:t>
      </w:r>
      <w:r>
        <w:t>utilizar</w:t>
      </w:r>
      <w:r w:rsidR="00C921D5">
        <w:t xml:space="preserve"> de diferentes formas</w:t>
      </w:r>
      <w:r w:rsidR="00BB5B73">
        <w:t xml:space="preserve">, pudiendo analizar una ruta concreta o bien ir explorando </w:t>
      </w:r>
      <w:r w:rsidR="00C921D5">
        <w:t>zonas d</w:t>
      </w:r>
      <w:r w:rsidR="00BB5B73">
        <w:t xml:space="preserve">el mapa manualmente, conociendo información más específica a medida que se recorren las diferentes vías. </w:t>
      </w:r>
    </w:p>
    <w:p w14:paraId="4AAD72C5" w14:textId="22B37774" w:rsidR="009B0758" w:rsidRPr="00F37CFB" w:rsidRDefault="009B0758" w:rsidP="009B0758">
      <w:pPr>
        <w:rPr>
          <w:i/>
          <w:iCs/>
        </w:rPr>
      </w:pPr>
      <w:bookmarkStart w:id="25" w:name="_Toc173320215"/>
      <w:r w:rsidRPr="00F37CFB">
        <w:rPr>
          <w:noProof/>
        </w:rPr>
        <w:drawing>
          <wp:anchor distT="0" distB="107950" distL="114300" distR="114300" simplePos="0" relativeHeight="251656192" behindDoc="0" locked="0" layoutInCell="1" allowOverlap="1" wp14:anchorId="7B18BA0B" wp14:editId="4731AC05">
            <wp:simplePos x="0" y="0"/>
            <wp:positionH relativeFrom="column">
              <wp:posOffset>-5715</wp:posOffset>
            </wp:positionH>
            <wp:positionV relativeFrom="paragraph">
              <wp:posOffset>360045</wp:posOffset>
            </wp:positionV>
            <wp:extent cx="5756400" cy="2361600"/>
            <wp:effectExtent l="0" t="0" r="0" b="0"/>
            <wp:wrapTopAndBottom/>
            <wp:docPr id="1" name="Imagen 1" descr="Una captura de pantalla de una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Una captura de pantalla de una computadora&#10;&#10;Descripción generada automáticamente"/>
                    <pic:cNvPicPr/>
                  </pic:nvPicPr>
                  <pic:blipFill rotWithShape="1">
                    <a:blip r:embed="rId19">
                      <a:extLst>
                        <a:ext uri="{28A0092B-C50C-407E-A947-70E740481C1C}">
                          <a14:useLocalDpi xmlns:a14="http://schemas.microsoft.com/office/drawing/2010/main" val="0"/>
                        </a:ext>
                      </a:extLst>
                    </a:blip>
                    <a:srcRect l="207" t="12089" r="65703" b="49610"/>
                    <a:stretch/>
                  </pic:blipFill>
                  <pic:spPr bwMode="auto">
                    <a:xfrm>
                      <a:off x="0" y="0"/>
                      <a:ext cx="5756400" cy="2361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B46E88">
        <w:rPr>
          <w:b/>
          <w:bCs/>
          <w:noProof/>
        </w:rPr>
        <w:t>2</w:t>
      </w:r>
      <w:r w:rsidRPr="00F37CFB">
        <w:rPr>
          <w:b/>
          <w:bCs/>
        </w:rPr>
        <w:fldChar w:fldCharType="end"/>
      </w:r>
      <w:r w:rsidRPr="00F37CFB">
        <w:rPr>
          <w:b/>
          <w:bCs/>
        </w:rPr>
        <w:t>.</w:t>
      </w:r>
      <w:r w:rsidRPr="002A3D58">
        <w:t xml:space="preserve"> </w:t>
      </w:r>
      <w:r w:rsidRPr="00FB6F23">
        <w:rPr>
          <w:i/>
          <w:iCs/>
        </w:rPr>
        <w:t>Captura de la web MeteoRuta</w:t>
      </w:r>
      <w:r w:rsidRPr="00F37CFB">
        <w:rPr>
          <w:i/>
          <w:iCs/>
        </w:rPr>
        <w:t>.</w:t>
      </w:r>
      <w:bookmarkEnd w:id="25"/>
    </w:p>
    <w:p w14:paraId="591667B8" w14:textId="77777777" w:rsidR="009B0758" w:rsidRPr="00F527EC" w:rsidRDefault="009B0758" w:rsidP="009B0758">
      <w:pPr>
        <w:pStyle w:val="Piedefoto-tabla"/>
        <w:rPr>
          <w:lang w:val="es-ES"/>
        </w:rPr>
      </w:pPr>
      <w:r w:rsidRPr="00F527EC">
        <w:rPr>
          <w:lang w:val="es-ES"/>
        </w:rPr>
        <w:t>Fuente: Elaboración propia.</w:t>
      </w:r>
    </w:p>
    <w:p w14:paraId="1C2B7829" w14:textId="77777777" w:rsidR="009B0758" w:rsidRDefault="009B0758" w:rsidP="00BB5B73"/>
    <w:p w14:paraId="523A7B4F" w14:textId="77777777" w:rsidR="009B0758" w:rsidRDefault="009B0758" w:rsidP="00BB5B73"/>
    <w:p w14:paraId="1DE74974" w14:textId="76159C29" w:rsidR="00BB5B73" w:rsidRDefault="00BB5B73" w:rsidP="00FB6F23">
      <w:r>
        <w:lastRenderedPageBreak/>
        <w:t>En lo que a la comparativa con “Biker” respecta, se puede considerar como la alternativa con mayor similitud</w:t>
      </w:r>
      <w:r w:rsidR="00C921D5">
        <w:t xml:space="preserve"> encontrada</w:t>
      </w:r>
      <w:r>
        <w:t xml:space="preserve">, dado que engloba tanto un análisis meteorológico como datos de tráfico en una misma aplicación. </w:t>
      </w:r>
      <w:r w:rsidR="00C921D5">
        <w:t>Sin embargo</w:t>
      </w:r>
      <w:r>
        <w:t xml:space="preserve">, existen diferencias considerables </w:t>
      </w:r>
      <w:r w:rsidR="00F527EC">
        <w:t xml:space="preserve">como </w:t>
      </w:r>
      <w:r>
        <w:t xml:space="preserve">que </w:t>
      </w:r>
      <w:r w:rsidR="00F527EC">
        <w:t>el enfoque de</w:t>
      </w:r>
      <w:r>
        <w:t xml:space="preserve"> MeteoRuta no está principalmente </w:t>
      </w:r>
      <w:r w:rsidR="00F527EC">
        <w:t>ligado con las</w:t>
      </w:r>
      <w:r>
        <w:t xml:space="preserve"> bicicletas, </w:t>
      </w:r>
      <w:r w:rsidR="00F527EC">
        <w:t xml:space="preserve">que se </w:t>
      </w:r>
      <w:r>
        <w:t>engloba un</w:t>
      </w:r>
      <w:r w:rsidR="00F527EC">
        <w:t xml:space="preserve"> </w:t>
      </w:r>
      <w:r>
        <w:t>territorio</w:t>
      </w:r>
      <w:r w:rsidR="00F527EC">
        <w:t xml:space="preserve"> mucho mayor</w:t>
      </w:r>
      <w:r w:rsidR="00C74A60">
        <w:t xml:space="preserve"> o</w:t>
      </w:r>
      <w:r w:rsidR="00F527EC">
        <w:t xml:space="preserve"> que</w:t>
      </w:r>
      <w:r>
        <w:t xml:space="preserve"> no se </w:t>
      </w:r>
      <w:r w:rsidR="00C921D5">
        <w:t xml:space="preserve">realiza un análisis tan detallado del tráfico como </w:t>
      </w:r>
      <w:r w:rsidR="000A2F03">
        <w:t xml:space="preserve">pretende </w:t>
      </w:r>
      <w:r w:rsidR="00C921D5">
        <w:t>realizar “Biker</w:t>
      </w:r>
      <w:r w:rsidR="00C74A60">
        <w:t>”</w:t>
      </w:r>
      <w:r w:rsidR="00C921D5">
        <w:t xml:space="preserve">. Además, otro aspecto a considerar es que MeteoRuta únicamente trabaja </w:t>
      </w:r>
      <w:r w:rsidR="009B0758">
        <w:t>sobre</w:t>
      </w:r>
      <w:r w:rsidR="00C921D5">
        <w:t xml:space="preserve"> una visualización de un mapa donde poder interactuar, mientras con </w:t>
      </w:r>
      <w:r w:rsidR="009B0758">
        <w:t>“</w:t>
      </w:r>
      <w:r w:rsidR="00C921D5">
        <w:t>Biker</w:t>
      </w:r>
      <w:r w:rsidR="009B0758">
        <w:t>”</w:t>
      </w:r>
      <w:r w:rsidR="00C921D5">
        <w:t xml:space="preserve"> </w:t>
      </w:r>
      <w:r w:rsidR="000A2F03">
        <w:t>se compone de</w:t>
      </w:r>
      <w:r w:rsidR="00C921D5">
        <w:t xml:space="preserve"> varios grafismos que aporten información variada.</w:t>
      </w:r>
    </w:p>
    <w:p w14:paraId="071ADCBA" w14:textId="695B86DC" w:rsidR="00A30720" w:rsidRDefault="00A30720" w:rsidP="0005699F">
      <w:pPr>
        <w:pStyle w:val="Ttulo3"/>
        <w:ind w:left="709" w:hanging="709"/>
      </w:pPr>
      <w:bookmarkStart w:id="26" w:name="_Toc173236042"/>
      <w:r>
        <w:t>Comobity</w:t>
      </w:r>
      <w:bookmarkEnd w:id="26"/>
    </w:p>
    <w:p w14:paraId="177460CB" w14:textId="0E568F64" w:rsidR="00A30720" w:rsidRDefault="00BB5B73" w:rsidP="00F37CFB">
      <w:r>
        <w:t>Otra aplicación que puede tener relación en lo que al ámbito de movilidad se refiere, es la aplicación de Comobity</w:t>
      </w:r>
      <w:commentRangeStart w:id="27"/>
      <w:r>
        <w:t xml:space="preserve"> </w:t>
      </w:r>
      <w:commentRangeEnd w:id="27"/>
      <w:r w:rsidR="00B751D4">
        <w:rPr>
          <w:rStyle w:val="Refdecomentario"/>
        </w:rPr>
        <w:commentReference w:id="27"/>
      </w:r>
      <w:r>
        <w:fldChar w:fldCharType="begin"/>
      </w:r>
      <w:r w:rsidR="003346D0">
        <w:instrText xml:space="preserve"> ADDIN ZOTERO_ITEM CSL_CITATION {"citationID":"q5KP2t0V","properties":{"formattedCitation":"(\\uc0\\u171{}Comobity, la App \\uc0\\u8220{}segura\\uc0\\u8221{} para ciclistas\\uc0\\u187{}, 2015)","plainCitation":"(«Comobity, la App “segura” para ciclistas», 2015)","noteIndex":0},"citationItems":[{"id":7,"uris":["http://zotero.org/users/local/gYoK5uc9/items/G3GPARSK"],"itemData":{"id":7,"type":"article-magazine","container-title":"13 de noviembre de 2015","language":"es","title":"Comobity, la App 'segura' para ciclistas","URL":"https://revista.dgt.es/es/reportajes/2015/11NOVIEMBRE/1113Comobity-la-App-segura-para-ciclistas.shtml","accessed":{"date-parts":[["2024",4,15]]},"issued":{"date-parts":[["2015",11,13]]}}}],"schema":"https://github.com/citation-style-language/schema/raw/master/csl-citation.json"} </w:instrText>
      </w:r>
      <w:r>
        <w:fldChar w:fldCharType="separate"/>
      </w:r>
      <w:r w:rsidR="003346D0" w:rsidRPr="003346D0">
        <w:rPr>
          <w:rFonts w:ascii="Calibri" w:hAnsi="Calibri" w:cs="Calibri"/>
        </w:rPr>
        <w:t>(«Comobity, la App “segura” para ciclistas», 2015)</w:t>
      </w:r>
      <w:r>
        <w:fldChar w:fldCharType="end"/>
      </w:r>
      <w:r w:rsidR="00A30720">
        <w:t>. Comobity es</w:t>
      </w:r>
      <w:r>
        <w:t xml:space="preserve"> una aplicación tanto para peatones, ciclistas y vehículos donde priorizan </w:t>
      </w:r>
      <w:r w:rsidR="00A30720">
        <w:t>a</w:t>
      </w:r>
      <w:r>
        <w:t xml:space="preserve"> las bicicletas </w:t>
      </w:r>
      <w:r w:rsidR="00A30720">
        <w:t>y</w:t>
      </w:r>
      <w:r>
        <w:t xml:space="preserve"> los peatones </w:t>
      </w:r>
      <w:r w:rsidR="00A30720">
        <w:t>por delante de</w:t>
      </w:r>
      <w:r>
        <w:t xml:space="preserve"> los vehículos de motor. </w:t>
      </w:r>
    </w:p>
    <w:p w14:paraId="6F734EE3" w14:textId="2FF473B6" w:rsidR="00A30720" w:rsidRDefault="00BB5B73" w:rsidP="00F37CFB">
      <w:r>
        <w:t xml:space="preserve">La finalidad </w:t>
      </w:r>
      <w:r w:rsidR="00A30720">
        <w:t xml:space="preserve">principal </w:t>
      </w:r>
      <w:r>
        <w:t xml:space="preserve">de esta aplicación va </w:t>
      </w:r>
      <w:r w:rsidR="00F527EC">
        <w:t>dirigida</w:t>
      </w:r>
      <w:r>
        <w:t xml:space="preserve"> hacia </w:t>
      </w:r>
      <w:r w:rsidR="00F527EC">
        <w:t>la búsqueda de una mayor</w:t>
      </w:r>
      <w:r>
        <w:t xml:space="preserve"> seguridad </w:t>
      </w:r>
      <w:r w:rsidR="00BF1E9D">
        <w:t>para cualquiera de</w:t>
      </w:r>
      <w:r>
        <w:t xml:space="preserve"> los individuos que transiten en estos tres medios de transporte. Para ello, el principio a seguir </w:t>
      </w:r>
      <w:r w:rsidR="00634CB4">
        <w:t>se basa</w:t>
      </w:r>
      <w:r>
        <w:t xml:space="preserve"> en que cualquier individuo debe llevar la aplicación de Comobity abierta,</w:t>
      </w:r>
      <w:r w:rsidR="00A30720">
        <w:t xml:space="preserve"> pudiendo conformar así una red de usuarios con sus respectivas ubicaciones. De esta forma, ante potenciales incidentes como acercamientos imprudentes o zonas conflictivas, Comobity puede avisar al usuario de dicho riesgo. De igual forma, en caso de detectar alguna alteración en la ruta, como puede ser una zona de obras, se notificará al usuario a medida que se aproxime a la zona conflictiva.</w:t>
      </w:r>
    </w:p>
    <w:p w14:paraId="1C14F359" w14:textId="503847F4" w:rsidR="00634CB4" w:rsidRDefault="00634CB4" w:rsidP="00F37CFB">
      <w:r>
        <w:t xml:space="preserve">En comparación con “Biker”, el análisis </w:t>
      </w:r>
      <w:r w:rsidR="003945A6">
        <w:t xml:space="preserve">que Comobity </w:t>
      </w:r>
      <w:r>
        <w:t xml:space="preserve">realiza sobre el tráfico tiene cierta relación, a pesar de que es una herramienta pensada para ser utilizada en tiempo real. Por el contrario, </w:t>
      </w:r>
      <w:r w:rsidR="00C74A60">
        <w:t xml:space="preserve">la propuesta que se realiza en este documento </w:t>
      </w:r>
      <w:r>
        <w:t>tiene como finalidad ayudar en la planificación y que el usuario sea conocedor de las condiciones existentes p</w:t>
      </w:r>
      <w:r w:rsidR="00CA592A">
        <w:t xml:space="preserve">revio al inicio de </w:t>
      </w:r>
      <w:r>
        <w:t xml:space="preserve">la práctica del deporte, por lo que no requiere esa característica de actualización de datos </w:t>
      </w:r>
      <w:r w:rsidR="00E24FC9">
        <w:t>inminente</w:t>
      </w:r>
      <w:r>
        <w:t xml:space="preserve">. Se ha de mencionar también, que Comobity no hace ninguna referencia al análisis meteorológico, </w:t>
      </w:r>
      <w:r w:rsidR="00C74A60">
        <w:t>lo</w:t>
      </w:r>
      <w:r>
        <w:t xml:space="preserve"> </w:t>
      </w:r>
      <w:r w:rsidR="00C74A60">
        <w:t>que</w:t>
      </w:r>
      <w:r>
        <w:t xml:space="preserve"> en “Biker” toma un importante </w:t>
      </w:r>
      <w:r w:rsidR="000A2F03">
        <w:t>peso</w:t>
      </w:r>
      <w:r>
        <w:t>.</w:t>
      </w:r>
    </w:p>
    <w:p w14:paraId="0EC2195B" w14:textId="77777777" w:rsidR="00634CB4" w:rsidRDefault="00634CB4" w:rsidP="00F37CFB"/>
    <w:p w14:paraId="66D2929F" w14:textId="77777777" w:rsidR="00634CB4" w:rsidRDefault="00634CB4" w:rsidP="00F37CFB"/>
    <w:p w14:paraId="50BF21CF" w14:textId="52EEA342" w:rsidR="00F37CFB" w:rsidRPr="00F37CFB" w:rsidRDefault="00634CB4" w:rsidP="00F37CFB">
      <w:pPr>
        <w:rPr>
          <w:i/>
          <w:iCs/>
        </w:rPr>
      </w:pPr>
      <w:bookmarkStart w:id="28" w:name="_Hlk165399679"/>
      <w:bookmarkStart w:id="29" w:name="_Toc173320216"/>
      <w:r w:rsidRPr="00F37CFB">
        <w:rPr>
          <w:noProof/>
        </w:rPr>
        <w:lastRenderedPageBreak/>
        <w:drawing>
          <wp:anchor distT="0" distB="107950" distL="114300" distR="114300" simplePos="0" relativeHeight="251653120" behindDoc="0" locked="0" layoutInCell="1" allowOverlap="1" wp14:anchorId="5BE894BB" wp14:editId="1F8DC55F">
            <wp:simplePos x="0" y="0"/>
            <wp:positionH relativeFrom="column">
              <wp:posOffset>1905</wp:posOffset>
            </wp:positionH>
            <wp:positionV relativeFrom="page">
              <wp:posOffset>1257300</wp:posOffset>
            </wp:positionV>
            <wp:extent cx="5760720" cy="2913380"/>
            <wp:effectExtent l="0" t="0" r="0" b="0"/>
            <wp:wrapTopAndBottom/>
            <wp:docPr id="2" name="Imagen 2" descr="Comobity, la App 'segura' para cicli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obity, la App 'segura' para ciclistas"/>
                    <pic:cNvPicPr>
                      <a:picLocks noChangeAspect="1" noChangeArrowheads="1"/>
                    </pic:cNvPicPr>
                  </pic:nvPicPr>
                  <pic:blipFill rotWithShape="1">
                    <a:blip r:embed="rId20">
                      <a:extLst>
                        <a:ext uri="{28A0092B-C50C-407E-A947-70E740481C1C}">
                          <a14:useLocalDpi xmlns:a14="http://schemas.microsoft.com/office/drawing/2010/main" val="0"/>
                        </a:ext>
                      </a:extLst>
                    </a:blip>
                    <a:srcRect t="4259"/>
                    <a:stretch/>
                  </pic:blipFill>
                  <pic:spPr bwMode="auto">
                    <a:xfrm>
                      <a:off x="0" y="0"/>
                      <a:ext cx="5760720" cy="29133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37CFB" w:rsidRPr="00F37CFB">
        <w:rPr>
          <w:b/>
          <w:bCs/>
        </w:rPr>
        <w:t xml:space="preserve">Figura </w:t>
      </w:r>
      <w:r w:rsidR="00F37CFB" w:rsidRPr="00F37CFB">
        <w:rPr>
          <w:b/>
          <w:bCs/>
        </w:rPr>
        <w:fldChar w:fldCharType="begin"/>
      </w:r>
      <w:r w:rsidR="00F37CFB" w:rsidRPr="00F37CFB">
        <w:rPr>
          <w:b/>
          <w:bCs/>
        </w:rPr>
        <w:instrText xml:space="preserve"> SEQ Figura \* ARABIC </w:instrText>
      </w:r>
      <w:r w:rsidR="00F37CFB" w:rsidRPr="00F37CFB">
        <w:rPr>
          <w:b/>
          <w:bCs/>
        </w:rPr>
        <w:fldChar w:fldCharType="separate"/>
      </w:r>
      <w:r w:rsidR="00B46E88">
        <w:rPr>
          <w:b/>
          <w:bCs/>
          <w:noProof/>
        </w:rPr>
        <w:t>3</w:t>
      </w:r>
      <w:r w:rsidR="00F37CFB" w:rsidRPr="00F37CFB">
        <w:rPr>
          <w:b/>
          <w:bCs/>
        </w:rPr>
        <w:fldChar w:fldCharType="end"/>
      </w:r>
      <w:r w:rsidR="00F37CFB" w:rsidRPr="00F37CFB">
        <w:rPr>
          <w:b/>
          <w:bCs/>
        </w:rPr>
        <w:t>.</w:t>
      </w:r>
      <w:r w:rsidR="00F37CFB" w:rsidRPr="002A3D58">
        <w:t xml:space="preserve"> </w:t>
      </w:r>
      <w:r w:rsidR="00F37CFB" w:rsidRPr="00F37CFB">
        <w:rPr>
          <w:i/>
          <w:iCs/>
        </w:rPr>
        <w:t>Captura de la aplicación Comobity.</w:t>
      </w:r>
      <w:bookmarkEnd w:id="29"/>
    </w:p>
    <w:bookmarkEnd w:id="28"/>
    <w:p w14:paraId="577A641E" w14:textId="530BC6B9" w:rsidR="00634CB4" w:rsidRPr="00634CB4" w:rsidRDefault="00D26E0E" w:rsidP="00634CB4">
      <w:pPr>
        <w:pStyle w:val="Piedefoto-tabla"/>
        <w:rPr>
          <w:lang w:val="es-ES"/>
        </w:rPr>
      </w:pPr>
      <w:r w:rsidRPr="00F527EC">
        <w:rPr>
          <w:lang w:val="es-ES"/>
        </w:rPr>
        <w:t>Fuente: Elaboración propia.</w:t>
      </w:r>
    </w:p>
    <w:p w14:paraId="00062DB1" w14:textId="22FF93E3" w:rsidR="00634CB4" w:rsidRDefault="00634CB4" w:rsidP="0005699F">
      <w:pPr>
        <w:pStyle w:val="Ttulo3"/>
        <w:ind w:left="709" w:hanging="709"/>
      </w:pPr>
      <w:bookmarkStart w:id="30" w:name="_Toc173236043"/>
      <w:r>
        <w:t>TuTiempo.net</w:t>
      </w:r>
      <w:bookmarkEnd w:id="30"/>
    </w:p>
    <w:p w14:paraId="4B34C152" w14:textId="6ED6E5E5" w:rsidR="0017234A" w:rsidRDefault="000B5DE1" w:rsidP="00BB5B73">
      <w:r>
        <w:t xml:space="preserve">La </w:t>
      </w:r>
      <w:r w:rsidR="00634CB4">
        <w:t>web de TuTiempo.net</w:t>
      </w:r>
      <w:commentRangeStart w:id="31"/>
      <w:r w:rsidR="00BD009D">
        <w:t xml:space="preserve"> </w:t>
      </w:r>
      <w:commentRangeEnd w:id="31"/>
      <w:r w:rsidR="00B751D4">
        <w:rPr>
          <w:rStyle w:val="Refdecomentario"/>
        </w:rPr>
        <w:commentReference w:id="31"/>
      </w:r>
      <w:r w:rsidR="00BD009D">
        <w:fldChar w:fldCharType="begin"/>
      </w:r>
      <w:r w:rsidR="003346D0">
        <w:instrText xml:space="preserve"> ADDIN ZOTERO_ITEM CSL_CITATION {"citationID":"1q1csNvC","properties":{"formattedCitation":"({\\i{}Informaci\\uc0\\u243{}n meteorol\\uc0\\u243{}gica tr\\uc0\\u225{}fico - Incidencias en carretera}, s.\\uc0\\u160{}f.)","plainCitation":"(Información meteorológica tráfico - Incidencias en carretera, s. f.)","noteIndex":0},"citationItems":[{"id":12,"uris":["http://zotero.org/users/local/gYoK5uc9/items/72TPEZ8W"],"itemData":{"id":12,"type":"webpage","abstract":"Información de las incidencias de tráfico a causa de la meteorología adversa. Se informa de carreteras cortadas por nieve, inundaciones u otros fenómenos, así como de los tramos de carretera con circulación lenta o muy lenta por causa de efectos meteorológicos.","container-title":"www.tutiempo.net","language":"es","title":"Información meteorológica tráfico - Incidencias en carretera","URL":"https://www.tutiempo.net/trafico.html","accessed":{"date-parts":[["2024",4,15]]}}}],"schema":"https://github.com/citation-style-language/schema/raw/master/csl-citation.json"} </w:instrText>
      </w:r>
      <w:r w:rsidR="00BD009D">
        <w:fldChar w:fldCharType="separate"/>
      </w:r>
      <w:r w:rsidR="003346D0" w:rsidRPr="003346D0">
        <w:rPr>
          <w:rFonts w:ascii="Calibri" w:hAnsi="Calibri" w:cs="Calibri"/>
        </w:rPr>
        <w:t>(</w:t>
      </w:r>
      <w:r w:rsidR="003346D0" w:rsidRPr="003346D0">
        <w:rPr>
          <w:rFonts w:ascii="Calibri" w:hAnsi="Calibri" w:cs="Calibri"/>
          <w:i/>
          <w:iCs/>
        </w:rPr>
        <w:t>Información meteorológica tráfico - Incidencias en carretera</w:t>
      </w:r>
      <w:r w:rsidR="003346D0" w:rsidRPr="003346D0">
        <w:rPr>
          <w:rFonts w:ascii="Calibri" w:hAnsi="Calibri" w:cs="Calibri"/>
        </w:rPr>
        <w:t>, s. f.)</w:t>
      </w:r>
      <w:r w:rsidR="00BD009D">
        <w:fldChar w:fldCharType="end"/>
      </w:r>
      <w:r>
        <w:t xml:space="preserve"> es una herramienta que permite conocer tanto la información meteorológica como los incidentes ocurridos en la carretera</w:t>
      </w:r>
      <w:r w:rsidR="0017234A">
        <w:t xml:space="preserve"> en tiempo real</w:t>
      </w:r>
      <w:r>
        <w:t xml:space="preserve">. Por ello, es considerado una alternativa muy competitiva de no ser porque no dispone de una representación gráfica de dichos datos. El registro de incidencias en las </w:t>
      </w:r>
      <w:r w:rsidR="0017234A">
        <w:t>carreteras,</w:t>
      </w:r>
      <w:r>
        <w:t xml:space="preserve"> </w:t>
      </w:r>
      <w:r w:rsidR="0017234A">
        <w:t xml:space="preserve">por ejemplo, </w:t>
      </w:r>
      <w:r w:rsidR="00C74A60">
        <w:t>se presenta</w:t>
      </w:r>
      <w:r w:rsidR="0017234A">
        <w:t xml:space="preserve"> mediante entradas de texto, lo que dificulta considerablemente el poder detectar </w:t>
      </w:r>
      <w:r w:rsidR="00F134D2">
        <w:t xml:space="preserve">la localización de </w:t>
      </w:r>
      <w:r w:rsidR="0017234A">
        <w:t>una incidencia en una cierta zona geográfica</w:t>
      </w:r>
      <w:r w:rsidR="00C74A60">
        <w:t xml:space="preserve"> de un rápido vistazo</w:t>
      </w:r>
      <w:r w:rsidR="0017234A">
        <w:t>.</w:t>
      </w:r>
      <w:r w:rsidR="00CA592A">
        <w:t xml:space="preserve"> Es por ello que la gran diferencia entre ambas herramientas viene en la representación utilizada para mostrar los datos.</w:t>
      </w:r>
    </w:p>
    <w:p w14:paraId="0EAC6306" w14:textId="00DD2B7A" w:rsidR="0017234A" w:rsidRDefault="00CA592A" w:rsidP="00BB5B73">
      <w:r>
        <w:t>Por otro lado</w:t>
      </w:r>
      <w:r w:rsidR="0017234A">
        <w:t xml:space="preserve">, como ha ocurrido con otras herramientas previamente analizadas, </w:t>
      </w:r>
      <w:r>
        <w:t>mencionar que en “Biker” se espera obtener un</w:t>
      </w:r>
      <w:r w:rsidR="0017234A">
        <w:t xml:space="preserve"> análisis sobre el tráfico </w:t>
      </w:r>
      <w:r>
        <w:t>con mayor detalle</w:t>
      </w:r>
      <w:r w:rsidR="0017234A">
        <w:t>, pudiendo ofrecer información clave para el ámbito del ciclismo como es la densidad del tráfico.</w:t>
      </w:r>
    </w:p>
    <w:p w14:paraId="71EE74B5" w14:textId="6400369E" w:rsidR="000B5DE1" w:rsidRDefault="000B5DE1">
      <w:pPr>
        <w:spacing w:before="0" w:after="0" w:line="240" w:lineRule="auto"/>
        <w:jc w:val="left"/>
      </w:pPr>
      <w:r>
        <w:br w:type="page"/>
      </w:r>
    </w:p>
    <w:p w14:paraId="73F9BEA5" w14:textId="64FFF9E4" w:rsidR="00F37CFB" w:rsidRPr="00F37CFB" w:rsidRDefault="00F37CFB" w:rsidP="00F37CFB">
      <w:pPr>
        <w:rPr>
          <w:i/>
          <w:iCs/>
        </w:rPr>
      </w:pPr>
      <w:bookmarkStart w:id="32" w:name="_Toc173320217"/>
      <w:r w:rsidRPr="00F37CFB">
        <w:rPr>
          <w:b/>
          <w:bCs/>
        </w:rPr>
        <w:lastRenderedPageBreak/>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B46E88">
        <w:rPr>
          <w:b/>
          <w:bCs/>
          <w:noProof/>
        </w:rPr>
        <w:t>4</w:t>
      </w:r>
      <w:r w:rsidRPr="00F37CFB">
        <w:rPr>
          <w:b/>
          <w:bCs/>
        </w:rPr>
        <w:fldChar w:fldCharType="end"/>
      </w:r>
      <w:r w:rsidRPr="00F37CFB">
        <w:rPr>
          <w:b/>
          <w:bCs/>
        </w:rPr>
        <w:t>.</w:t>
      </w:r>
      <w:r w:rsidRPr="002A3D58">
        <w:t xml:space="preserve"> </w:t>
      </w:r>
      <w:r w:rsidRPr="00F37CFB">
        <w:rPr>
          <w:i/>
          <w:iCs/>
        </w:rPr>
        <w:t>Captura de la web TuTiempo.net.</w:t>
      </w:r>
      <w:bookmarkEnd w:id="32"/>
    </w:p>
    <w:p w14:paraId="53A43D67" w14:textId="469D7365" w:rsidR="00BB5B73" w:rsidRDefault="00BB5B73" w:rsidP="0005699F">
      <w:pPr>
        <w:jc w:val="center"/>
      </w:pPr>
      <w:r w:rsidRPr="00A750BC">
        <w:rPr>
          <w:noProof/>
        </w:rPr>
        <w:drawing>
          <wp:inline distT="0" distB="0" distL="0" distR="0" wp14:anchorId="58A3EA92" wp14:editId="1891BC8E">
            <wp:extent cx="5197611" cy="41529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r="27108"/>
                    <a:stretch/>
                  </pic:blipFill>
                  <pic:spPr bwMode="auto">
                    <a:xfrm>
                      <a:off x="0" y="0"/>
                      <a:ext cx="5265244" cy="4206939"/>
                    </a:xfrm>
                    <a:prstGeom prst="rect">
                      <a:avLst/>
                    </a:prstGeom>
                    <a:ln>
                      <a:noFill/>
                    </a:ln>
                    <a:extLst>
                      <a:ext uri="{53640926-AAD7-44D8-BBD7-CCE9431645EC}">
                        <a14:shadowObscured xmlns:a14="http://schemas.microsoft.com/office/drawing/2010/main"/>
                      </a:ext>
                    </a:extLst>
                  </pic:spPr>
                </pic:pic>
              </a:graphicData>
            </a:graphic>
          </wp:inline>
        </w:drawing>
      </w:r>
    </w:p>
    <w:p w14:paraId="2168F18E" w14:textId="761E25A2" w:rsidR="00F134D2" w:rsidRPr="00F134D2" w:rsidRDefault="00D26E0E" w:rsidP="00F134D2">
      <w:pPr>
        <w:pStyle w:val="Piedefoto-tabla"/>
        <w:rPr>
          <w:lang w:val="es-ES"/>
        </w:rPr>
      </w:pPr>
      <w:bookmarkStart w:id="33" w:name="_Hlk173000618"/>
      <w:r w:rsidRPr="00F527EC">
        <w:rPr>
          <w:lang w:val="es-ES"/>
        </w:rPr>
        <w:t>Fuente: Elaboración propia.</w:t>
      </w:r>
    </w:p>
    <w:p w14:paraId="1F22515A" w14:textId="17DCDC61" w:rsidR="00F134D2" w:rsidRDefault="00F134D2" w:rsidP="0005699F">
      <w:pPr>
        <w:pStyle w:val="Ttulo3"/>
        <w:ind w:left="709" w:hanging="709"/>
      </w:pPr>
      <w:bookmarkStart w:id="34" w:name="_Toc173236044"/>
      <w:bookmarkEnd w:id="33"/>
      <w:r>
        <w:t>Flare</w:t>
      </w:r>
      <w:bookmarkEnd w:id="34"/>
    </w:p>
    <w:p w14:paraId="7BA6B7C2" w14:textId="24D90411" w:rsidR="00F134D2" w:rsidRDefault="00F134D2" w:rsidP="00F134D2">
      <w:r>
        <w:t>Por último, se presenta la aplicación de Flare</w:t>
      </w:r>
      <w:commentRangeStart w:id="35"/>
      <w:r>
        <w:t xml:space="preserve"> </w:t>
      </w:r>
      <w:commentRangeEnd w:id="35"/>
      <w:r w:rsidR="00B751D4">
        <w:rPr>
          <w:rStyle w:val="Refdecomentario"/>
        </w:rPr>
        <w:commentReference w:id="35"/>
      </w:r>
      <w:r>
        <w:fldChar w:fldCharType="begin"/>
      </w:r>
      <w:r w:rsidR="003346D0">
        <w:instrText xml:space="preserve"> ADDIN ZOTERO_ITEM CSL_CITATION {"citationID":"OFRs5L5B","properties":{"formattedCitation":"(\\uc0\\u171{}Lanzan una app para detectar autom\\uc0\\u225{}ticamente los accident...\\uc0\\u187{}, 2022)","plainCitation":"(«Lanzan una app para detectar automáticamente los accident...», 2022)","noteIndex":0},"citationItems":[{"id":8,"uris":["http://zotero.org/users/local/gYoK5uc9/items/VUHVU93L"],"itemData":{"id":8,"type":"article-magazine","abstract":"La aplicación, llamada Flare, ya se encuentra disponible tanto para Android como para Apple.","container-title":"Ciclismo a Fondo","language":"es","title":"Lanzan una app para detectar automáticamente los accident...","URL":"https://www.ciclismoafondo.es/noticias/lanzan-app-detectar-automaticamente-accidentes-ciclistas_268495_102.html","accessed":{"date-parts":[["2024",4,15]]},"issued":{"date-parts":[["2022",11,26]]}}}],"schema":"https://github.com/citation-style-language/schema/raw/master/csl-citation.json"} </w:instrText>
      </w:r>
      <w:r>
        <w:fldChar w:fldCharType="separate"/>
      </w:r>
      <w:r w:rsidR="003346D0" w:rsidRPr="003346D0">
        <w:rPr>
          <w:rFonts w:ascii="Calibri" w:hAnsi="Calibri" w:cs="Calibri"/>
        </w:rPr>
        <w:t>(«Lanzan una app para detectar automáticamente los accident...», 2022)</w:t>
      </w:r>
      <w:r>
        <w:fldChar w:fldCharType="end"/>
      </w:r>
      <w:r>
        <w:t xml:space="preserve">, desarrollada por la Federación Internacional del Automóvil (FIA). Esta aplicación notifica en tiempo real los accidentes sufridos por los ciclistas, permitiendo así una asistencia sanitaria en menor tiempo y compartiendo automáticamente </w:t>
      </w:r>
      <w:r w:rsidR="004E1E80">
        <w:t>la geolocalización</w:t>
      </w:r>
      <w:r>
        <w:t xml:space="preserve"> del dispositivo.</w:t>
      </w:r>
    </w:p>
    <w:p w14:paraId="43FD5A91" w14:textId="2E5757F5" w:rsidR="0005699F" w:rsidRDefault="00F134D2" w:rsidP="0005699F">
      <w:r>
        <w:t>En comparación con “Biker”, un</w:t>
      </w:r>
      <w:r w:rsidR="004E1E80">
        <w:t>o</w:t>
      </w:r>
      <w:r>
        <w:t xml:space="preserve"> de l</w:t>
      </w:r>
      <w:r w:rsidR="004E1E80">
        <w:t>o</w:t>
      </w:r>
      <w:r>
        <w:t xml:space="preserve">s </w:t>
      </w:r>
      <w:r w:rsidR="004E1E80">
        <w:t xml:space="preserve">objetivos </w:t>
      </w:r>
      <w:r>
        <w:t>final</w:t>
      </w:r>
      <w:r w:rsidR="004E1E80">
        <w:t>es</w:t>
      </w:r>
      <w:r>
        <w:t xml:space="preserve"> que ambas soluciones comparte</w:t>
      </w:r>
      <w:r w:rsidR="004E1E80">
        <w:t>n</w:t>
      </w:r>
      <w:r>
        <w:t xml:space="preserve"> es </w:t>
      </w:r>
      <w:r w:rsidR="001443DC">
        <w:t>que pretenden</w:t>
      </w:r>
      <w:r>
        <w:t xml:space="preserve"> mejorar la seguridad </w:t>
      </w:r>
      <w:r w:rsidR="00CA592A">
        <w:t>de los ciclistas</w:t>
      </w:r>
      <w:r>
        <w:t>. No obstante</w:t>
      </w:r>
      <w:r w:rsidR="004E1E80">
        <w:t xml:space="preserve">, más allá del ámbito que tratan, no tienen similitud en ninguna de las funcionalidades que ofrecen, ya que una de ellas está destinada al rescate en caso de sufrir un accidente mientras que </w:t>
      </w:r>
      <w:r w:rsidR="001443DC">
        <w:t>la otra pretende mejorar la planificación previ</w:t>
      </w:r>
      <w:r w:rsidR="00CA592A">
        <w:t>a</w:t>
      </w:r>
      <w:r w:rsidR="001443DC">
        <w:t xml:space="preserve"> a la práctica del deporte.</w:t>
      </w:r>
      <w:r w:rsidR="004E1E80">
        <w:t xml:space="preserve"> </w:t>
      </w:r>
    </w:p>
    <w:p w14:paraId="5BACF31D" w14:textId="77777777" w:rsidR="00FA37B9" w:rsidRDefault="00FA37B9" w:rsidP="0005699F"/>
    <w:p w14:paraId="3FCC95AB" w14:textId="77777777" w:rsidR="00FA37B9" w:rsidRDefault="00FA37B9" w:rsidP="0005699F"/>
    <w:p w14:paraId="09521956" w14:textId="7E110EA0" w:rsidR="00FA37B9" w:rsidRDefault="00FA37B9" w:rsidP="0005699F">
      <w:r>
        <w:lastRenderedPageBreak/>
        <w:t xml:space="preserve">A </w:t>
      </w:r>
      <w:r w:rsidR="00A508D7">
        <w:t>continuación,</w:t>
      </w:r>
      <w:r>
        <w:t xml:space="preserve"> se </w:t>
      </w:r>
      <w:r w:rsidR="00A508D7">
        <w:t>puede apreciar</w:t>
      </w:r>
      <w:r>
        <w:t xml:space="preserve"> una tabla comparativa entre las herramientas presentadas a lo lar</w:t>
      </w:r>
      <w:r w:rsidR="00A508D7">
        <w:t>go de la sección.</w:t>
      </w:r>
    </w:p>
    <w:p w14:paraId="0C8034F8" w14:textId="1FF314BD" w:rsidR="007E20AF" w:rsidRPr="007E20AF" w:rsidRDefault="007E20AF" w:rsidP="007E20AF">
      <w:pPr>
        <w:pStyle w:val="Descripcin"/>
        <w:keepNext/>
        <w:rPr>
          <w:sz w:val="24"/>
          <w:szCs w:val="24"/>
        </w:rPr>
      </w:pPr>
      <w:bookmarkStart w:id="36" w:name="_Toc147741261"/>
      <w:bookmarkStart w:id="37" w:name="_Toc155691447"/>
      <w:bookmarkStart w:id="38" w:name="_Toc169627483"/>
      <w:r w:rsidRPr="00633FD3">
        <w:rPr>
          <w:sz w:val="24"/>
          <w:szCs w:val="24"/>
        </w:rPr>
        <w:t xml:space="preserve">Tabla </w:t>
      </w:r>
      <w:r w:rsidRPr="00633FD3">
        <w:rPr>
          <w:sz w:val="24"/>
          <w:szCs w:val="24"/>
        </w:rPr>
        <w:fldChar w:fldCharType="begin"/>
      </w:r>
      <w:r w:rsidRPr="00633FD3">
        <w:rPr>
          <w:sz w:val="24"/>
          <w:szCs w:val="24"/>
        </w:rPr>
        <w:instrText xml:space="preserve"> SEQ Tabla \* ARABIC </w:instrText>
      </w:r>
      <w:r w:rsidRPr="00633FD3">
        <w:rPr>
          <w:sz w:val="24"/>
          <w:szCs w:val="24"/>
        </w:rPr>
        <w:fldChar w:fldCharType="separate"/>
      </w:r>
      <w:r w:rsidRPr="00633FD3">
        <w:rPr>
          <w:noProof/>
          <w:sz w:val="24"/>
          <w:szCs w:val="24"/>
        </w:rPr>
        <w:t>1</w:t>
      </w:r>
      <w:r w:rsidRPr="00633FD3">
        <w:rPr>
          <w:sz w:val="24"/>
          <w:szCs w:val="24"/>
        </w:rPr>
        <w:fldChar w:fldCharType="end"/>
      </w:r>
      <w:r w:rsidRPr="00914BA4">
        <w:t xml:space="preserve">. </w:t>
      </w:r>
      <w:bookmarkEnd w:id="36"/>
      <w:bookmarkEnd w:id="37"/>
      <w:r>
        <w:rPr>
          <w:b w:val="0"/>
          <w:bCs w:val="0"/>
          <w:i/>
          <w:iCs/>
          <w:sz w:val="24"/>
          <w:szCs w:val="24"/>
        </w:rPr>
        <w:t>Tabla comparativa de las herramientas analizadas.</w:t>
      </w:r>
      <w:bookmarkEnd w:id="38"/>
    </w:p>
    <w:tbl>
      <w:tblPr>
        <w:tblStyle w:val="Tabladelista3"/>
        <w:tblW w:w="0" w:type="auto"/>
        <w:tblLook w:val="04A0" w:firstRow="1" w:lastRow="0" w:firstColumn="1" w:lastColumn="0" w:noHBand="0" w:noVBand="1"/>
      </w:tblPr>
      <w:tblGrid>
        <w:gridCol w:w="3207"/>
        <w:gridCol w:w="1697"/>
        <w:gridCol w:w="1396"/>
        <w:gridCol w:w="1613"/>
        <w:gridCol w:w="1374"/>
      </w:tblGrid>
      <w:tr w:rsidR="00A508D7" w14:paraId="7BA1F269" w14:textId="77777777" w:rsidTr="003E6D06">
        <w:trPr>
          <w:cnfStyle w:val="100000000000" w:firstRow="1" w:lastRow="0" w:firstColumn="0" w:lastColumn="0" w:oddVBand="0" w:evenVBand="0" w:oddHBand="0" w:evenHBand="0" w:firstRowFirstColumn="0" w:firstRowLastColumn="0" w:lastRowFirstColumn="0" w:lastRowLastColumn="0"/>
          <w:trHeight w:val="567"/>
        </w:trPr>
        <w:tc>
          <w:tcPr>
            <w:cnfStyle w:val="001000000100" w:firstRow="0" w:lastRow="0" w:firstColumn="1" w:lastColumn="0" w:oddVBand="0" w:evenVBand="0" w:oddHBand="0" w:evenHBand="0" w:firstRowFirstColumn="1" w:firstRowLastColumn="0" w:lastRowFirstColumn="0" w:lastRowLastColumn="0"/>
            <w:tcW w:w="3227" w:type="dxa"/>
            <w:vAlign w:val="center"/>
          </w:tcPr>
          <w:p w14:paraId="55041074" w14:textId="14C130FD" w:rsidR="00A508D7" w:rsidRDefault="007E20AF" w:rsidP="003E6D06">
            <w:pPr>
              <w:spacing w:before="0" w:after="0" w:line="276" w:lineRule="auto"/>
              <w:jc w:val="left"/>
            </w:pPr>
            <w:r>
              <w:t>Herramienta</w:t>
            </w:r>
          </w:p>
        </w:tc>
        <w:tc>
          <w:tcPr>
            <w:tcW w:w="1701" w:type="dxa"/>
            <w:vAlign w:val="center"/>
          </w:tcPr>
          <w:p w14:paraId="7F924B4C" w14:textId="60076A81" w:rsidR="00A508D7" w:rsidRDefault="00A508D7" w:rsidP="003E6D06">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MeteoRuta</w:t>
            </w:r>
          </w:p>
        </w:tc>
        <w:tc>
          <w:tcPr>
            <w:tcW w:w="1399" w:type="dxa"/>
            <w:vAlign w:val="center"/>
          </w:tcPr>
          <w:p w14:paraId="17F824B5" w14:textId="699A8169" w:rsidR="00A508D7" w:rsidRDefault="00A508D7" w:rsidP="003E6D06">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Comobity</w:t>
            </w:r>
          </w:p>
        </w:tc>
        <w:tc>
          <w:tcPr>
            <w:tcW w:w="1582" w:type="dxa"/>
            <w:vAlign w:val="center"/>
          </w:tcPr>
          <w:p w14:paraId="25A5032E" w14:textId="6AF299BC" w:rsidR="00A508D7" w:rsidRDefault="00A508D7" w:rsidP="003E6D06">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TuTiempo.net</w:t>
            </w:r>
          </w:p>
        </w:tc>
        <w:tc>
          <w:tcPr>
            <w:tcW w:w="1378" w:type="dxa"/>
            <w:vAlign w:val="center"/>
          </w:tcPr>
          <w:p w14:paraId="4677C3DE" w14:textId="620148F6" w:rsidR="00A508D7" w:rsidRDefault="00A508D7" w:rsidP="003E6D06">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Flare</w:t>
            </w:r>
          </w:p>
        </w:tc>
      </w:tr>
      <w:tr w:rsidR="00A508D7" w14:paraId="45759ED7" w14:textId="77777777" w:rsidTr="003E6D0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0EDDB363" w14:textId="7B8B612D" w:rsidR="00A508D7" w:rsidRDefault="00A508D7" w:rsidP="003E6D06">
            <w:pPr>
              <w:spacing w:before="0" w:after="0" w:line="276" w:lineRule="auto"/>
              <w:jc w:val="left"/>
            </w:pPr>
            <w:r>
              <w:t>Finalidad principal</w:t>
            </w:r>
          </w:p>
        </w:tc>
        <w:tc>
          <w:tcPr>
            <w:tcW w:w="1701" w:type="dxa"/>
            <w:vAlign w:val="center"/>
          </w:tcPr>
          <w:p w14:paraId="308E878D" w14:textId="24A34DD0" w:rsidR="00A508D7" w:rsidRDefault="00A508D7"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Informar</w:t>
            </w:r>
          </w:p>
        </w:tc>
        <w:tc>
          <w:tcPr>
            <w:tcW w:w="1399" w:type="dxa"/>
            <w:vAlign w:val="center"/>
          </w:tcPr>
          <w:p w14:paraId="6A379F93" w14:textId="14753BBA" w:rsidR="00A508D7" w:rsidRDefault="00A508D7"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Proteger</w:t>
            </w:r>
          </w:p>
        </w:tc>
        <w:tc>
          <w:tcPr>
            <w:tcW w:w="1582" w:type="dxa"/>
            <w:vAlign w:val="center"/>
          </w:tcPr>
          <w:p w14:paraId="72F1B699" w14:textId="04312581" w:rsidR="00A508D7" w:rsidRDefault="00A508D7"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Informar</w:t>
            </w:r>
          </w:p>
        </w:tc>
        <w:tc>
          <w:tcPr>
            <w:tcW w:w="1378" w:type="dxa"/>
            <w:vAlign w:val="center"/>
          </w:tcPr>
          <w:p w14:paraId="3DF6F083" w14:textId="3C4DB512" w:rsidR="00A508D7" w:rsidRDefault="00A508D7"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ocorrer</w:t>
            </w:r>
          </w:p>
        </w:tc>
      </w:tr>
      <w:tr w:rsidR="00A508D7" w14:paraId="16D55824" w14:textId="77777777" w:rsidTr="003E6D06">
        <w:trPr>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2483FF0C" w14:textId="36B39549" w:rsidR="00A508D7" w:rsidRDefault="00A508D7" w:rsidP="003E6D06">
            <w:pPr>
              <w:spacing w:before="0" w:after="0" w:line="276" w:lineRule="auto"/>
              <w:jc w:val="left"/>
            </w:pPr>
            <w:r>
              <w:t>Año de lanzamiento</w:t>
            </w:r>
          </w:p>
        </w:tc>
        <w:tc>
          <w:tcPr>
            <w:tcW w:w="1701" w:type="dxa"/>
            <w:vAlign w:val="center"/>
          </w:tcPr>
          <w:p w14:paraId="76DC28AD" w14:textId="01E5CFC0" w:rsidR="00A508D7"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014</w:t>
            </w:r>
          </w:p>
        </w:tc>
        <w:tc>
          <w:tcPr>
            <w:tcW w:w="1399" w:type="dxa"/>
            <w:vAlign w:val="center"/>
          </w:tcPr>
          <w:p w14:paraId="77117353" w14:textId="01892D20" w:rsidR="00A508D7"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015</w:t>
            </w:r>
          </w:p>
        </w:tc>
        <w:tc>
          <w:tcPr>
            <w:tcW w:w="1582" w:type="dxa"/>
            <w:vAlign w:val="center"/>
          </w:tcPr>
          <w:p w14:paraId="7382285E" w14:textId="19B42602" w:rsidR="00A508D7"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005</w:t>
            </w:r>
          </w:p>
        </w:tc>
        <w:tc>
          <w:tcPr>
            <w:tcW w:w="1378" w:type="dxa"/>
            <w:vAlign w:val="center"/>
          </w:tcPr>
          <w:p w14:paraId="635389AB" w14:textId="1B9D924A" w:rsidR="00A508D7"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022</w:t>
            </w:r>
          </w:p>
        </w:tc>
      </w:tr>
      <w:tr w:rsidR="00A508D7" w14:paraId="04D88990" w14:textId="77777777" w:rsidTr="003E6D0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4C5B825C" w14:textId="0286261D" w:rsidR="00A508D7" w:rsidRDefault="00A508D7" w:rsidP="003E6D06">
            <w:pPr>
              <w:spacing w:before="0" w:after="0" w:line="276" w:lineRule="auto"/>
              <w:jc w:val="left"/>
            </w:pPr>
            <w:r>
              <w:t>Alcance</w:t>
            </w:r>
          </w:p>
        </w:tc>
        <w:tc>
          <w:tcPr>
            <w:tcW w:w="1701" w:type="dxa"/>
            <w:vAlign w:val="center"/>
          </w:tcPr>
          <w:p w14:paraId="12F7941A" w14:textId="467F0A7E" w:rsidR="00A508D7" w:rsidRDefault="00A508D7"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España</w:t>
            </w:r>
          </w:p>
        </w:tc>
        <w:tc>
          <w:tcPr>
            <w:tcW w:w="1399" w:type="dxa"/>
            <w:vAlign w:val="center"/>
          </w:tcPr>
          <w:p w14:paraId="6DA4DE9B" w14:textId="29D8A621" w:rsidR="00A508D7" w:rsidRDefault="00A27D78"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España</w:t>
            </w:r>
          </w:p>
        </w:tc>
        <w:tc>
          <w:tcPr>
            <w:tcW w:w="1582" w:type="dxa"/>
            <w:vAlign w:val="center"/>
          </w:tcPr>
          <w:p w14:paraId="68FCE2AF" w14:textId="75D3E1C9" w:rsidR="00A508D7" w:rsidRDefault="00A27D78"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España</w:t>
            </w:r>
          </w:p>
        </w:tc>
        <w:tc>
          <w:tcPr>
            <w:tcW w:w="1378" w:type="dxa"/>
            <w:vAlign w:val="center"/>
          </w:tcPr>
          <w:p w14:paraId="48912F83" w14:textId="7F0BE88C" w:rsidR="00A508D7" w:rsidRDefault="00A27D78" w:rsidP="003E6D06">
            <w:pPr>
              <w:spacing w:before="0" w:after="0" w:line="276" w:lineRule="auto"/>
              <w:ind w:left="360"/>
              <w:jc w:val="center"/>
              <w:cnfStyle w:val="000000100000" w:firstRow="0" w:lastRow="0" w:firstColumn="0" w:lastColumn="0" w:oddVBand="0" w:evenVBand="0" w:oddHBand="1" w:evenHBand="0" w:firstRowFirstColumn="0" w:firstRowLastColumn="0" w:lastRowFirstColumn="0" w:lastRowLastColumn="0"/>
            </w:pPr>
            <w:r>
              <w:t>-</w:t>
            </w:r>
          </w:p>
        </w:tc>
      </w:tr>
      <w:tr w:rsidR="00A27D78" w14:paraId="37AA7F29" w14:textId="77777777" w:rsidTr="003E6D06">
        <w:trPr>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42EEC028" w14:textId="0320C226" w:rsidR="00A27D78" w:rsidRDefault="00A27D78" w:rsidP="003E6D06">
            <w:pPr>
              <w:spacing w:before="0" w:after="0" w:line="276" w:lineRule="auto"/>
              <w:jc w:val="left"/>
            </w:pPr>
            <w:r>
              <w:t>Información meteorológica</w:t>
            </w:r>
          </w:p>
        </w:tc>
        <w:tc>
          <w:tcPr>
            <w:tcW w:w="1701" w:type="dxa"/>
            <w:vAlign w:val="center"/>
          </w:tcPr>
          <w:p w14:paraId="5C4E8F9A" w14:textId="3CC2F6F0" w:rsidR="00A27D78"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w:t>
            </w:r>
            <w:r w:rsidR="007E20AF">
              <w:t>í</w:t>
            </w:r>
          </w:p>
        </w:tc>
        <w:tc>
          <w:tcPr>
            <w:tcW w:w="1399" w:type="dxa"/>
            <w:vAlign w:val="center"/>
          </w:tcPr>
          <w:p w14:paraId="4CE7F550" w14:textId="1230EFA4" w:rsidR="00A27D78"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No</w:t>
            </w:r>
          </w:p>
        </w:tc>
        <w:tc>
          <w:tcPr>
            <w:tcW w:w="1582" w:type="dxa"/>
            <w:vAlign w:val="center"/>
          </w:tcPr>
          <w:p w14:paraId="79BAED41" w14:textId="1AF508AD" w:rsidR="00A27D78"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c>
          <w:tcPr>
            <w:tcW w:w="1378" w:type="dxa"/>
            <w:vAlign w:val="center"/>
          </w:tcPr>
          <w:p w14:paraId="132CC5BC" w14:textId="102C2283" w:rsidR="00A27D78"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No</w:t>
            </w:r>
          </w:p>
        </w:tc>
      </w:tr>
      <w:tr w:rsidR="00A27D78" w14:paraId="70F5D7B8" w14:textId="77777777" w:rsidTr="003E6D0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023C5B3C" w14:textId="57937459" w:rsidR="00A27D78" w:rsidRDefault="00A27D78" w:rsidP="003E6D06">
            <w:pPr>
              <w:spacing w:before="0" w:after="0" w:line="276" w:lineRule="auto"/>
              <w:jc w:val="left"/>
            </w:pPr>
            <w:r>
              <w:t>Información del tráfico</w:t>
            </w:r>
          </w:p>
        </w:tc>
        <w:tc>
          <w:tcPr>
            <w:tcW w:w="1701" w:type="dxa"/>
            <w:vAlign w:val="center"/>
          </w:tcPr>
          <w:p w14:paraId="6084BC4D" w14:textId="691C55BD" w:rsidR="00A27D78" w:rsidRDefault="00A27D78"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w:t>
            </w:r>
            <w:r w:rsidR="007E20AF">
              <w:t>í</w:t>
            </w:r>
          </w:p>
        </w:tc>
        <w:tc>
          <w:tcPr>
            <w:tcW w:w="1399" w:type="dxa"/>
            <w:vAlign w:val="center"/>
          </w:tcPr>
          <w:p w14:paraId="5F38B5F5" w14:textId="5F50463C" w:rsidR="00A27D78" w:rsidRDefault="007E20AF"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c>
          <w:tcPr>
            <w:tcW w:w="1582" w:type="dxa"/>
            <w:vAlign w:val="center"/>
          </w:tcPr>
          <w:p w14:paraId="1DA95CA3" w14:textId="0AA374E8" w:rsidR="00A27D78" w:rsidRDefault="007E20AF"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c>
          <w:tcPr>
            <w:tcW w:w="1378" w:type="dxa"/>
            <w:vAlign w:val="center"/>
          </w:tcPr>
          <w:p w14:paraId="05538A86" w14:textId="6888ECB5" w:rsidR="00A27D78" w:rsidRDefault="00A27D78"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No</w:t>
            </w:r>
          </w:p>
        </w:tc>
      </w:tr>
      <w:tr w:rsidR="00A508D7" w14:paraId="40B01438" w14:textId="77777777" w:rsidTr="003E6D06">
        <w:trPr>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02220C0B" w14:textId="72D8422A" w:rsidR="00A508D7" w:rsidRDefault="00A508D7" w:rsidP="003E6D06">
            <w:pPr>
              <w:spacing w:before="0" w:after="0" w:line="276" w:lineRule="auto"/>
              <w:jc w:val="left"/>
            </w:pPr>
            <w:r>
              <w:t>Visualización gráfica</w:t>
            </w:r>
          </w:p>
        </w:tc>
        <w:tc>
          <w:tcPr>
            <w:tcW w:w="1701" w:type="dxa"/>
            <w:vAlign w:val="center"/>
          </w:tcPr>
          <w:p w14:paraId="00297301" w14:textId="76E9A7A3" w:rsidR="00A508D7"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w:t>
            </w:r>
            <w:r w:rsidR="007E20AF">
              <w:t>í</w:t>
            </w:r>
          </w:p>
        </w:tc>
        <w:tc>
          <w:tcPr>
            <w:tcW w:w="1399" w:type="dxa"/>
            <w:vAlign w:val="center"/>
          </w:tcPr>
          <w:p w14:paraId="6F34B458" w14:textId="05AD3921" w:rsidR="00A508D7"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c>
          <w:tcPr>
            <w:tcW w:w="1582" w:type="dxa"/>
            <w:vAlign w:val="center"/>
          </w:tcPr>
          <w:p w14:paraId="53F79692" w14:textId="545551AB" w:rsidR="00A508D7" w:rsidRDefault="00A508D7"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No</w:t>
            </w:r>
          </w:p>
        </w:tc>
        <w:tc>
          <w:tcPr>
            <w:tcW w:w="1378" w:type="dxa"/>
            <w:vAlign w:val="center"/>
          </w:tcPr>
          <w:p w14:paraId="5C584085" w14:textId="3ED336D0" w:rsidR="00A508D7"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r>
      <w:tr w:rsidR="00A508D7" w14:paraId="756301F8" w14:textId="77777777" w:rsidTr="003E6D0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32399109" w14:textId="03071D8E" w:rsidR="00A508D7" w:rsidRDefault="00A508D7" w:rsidP="003E6D06">
            <w:pPr>
              <w:spacing w:before="0" w:after="0" w:line="276" w:lineRule="auto"/>
              <w:jc w:val="left"/>
            </w:pPr>
            <w:r>
              <w:t>Aplicación móvil</w:t>
            </w:r>
          </w:p>
        </w:tc>
        <w:tc>
          <w:tcPr>
            <w:tcW w:w="1701" w:type="dxa"/>
            <w:vAlign w:val="center"/>
          </w:tcPr>
          <w:p w14:paraId="657DC38F" w14:textId="6A868B7B" w:rsidR="00A508D7" w:rsidRDefault="007E20AF"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App de AEMET</w:t>
            </w:r>
          </w:p>
        </w:tc>
        <w:tc>
          <w:tcPr>
            <w:tcW w:w="1399" w:type="dxa"/>
            <w:vAlign w:val="center"/>
          </w:tcPr>
          <w:p w14:paraId="24C4351E" w14:textId="6E951378" w:rsidR="00A508D7" w:rsidRDefault="007E20AF"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c>
          <w:tcPr>
            <w:tcW w:w="1582" w:type="dxa"/>
            <w:vAlign w:val="center"/>
          </w:tcPr>
          <w:p w14:paraId="16369685" w14:textId="312E884F" w:rsidR="00A508D7" w:rsidRDefault="007E20AF"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c>
          <w:tcPr>
            <w:tcW w:w="1378" w:type="dxa"/>
            <w:vAlign w:val="center"/>
          </w:tcPr>
          <w:p w14:paraId="47391EE5" w14:textId="10ADCB08" w:rsidR="00A508D7" w:rsidRDefault="007E20AF"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r>
      <w:tr w:rsidR="00A508D7" w14:paraId="41D0F5F9" w14:textId="77777777" w:rsidTr="003E6D06">
        <w:trPr>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3E048362" w14:textId="39A9025C" w:rsidR="00A508D7" w:rsidRDefault="00A508D7" w:rsidP="003E6D06">
            <w:pPr>
              <w:spacing w:before="0" w:after="0" w:line="276" w:lineRule="auto"/>
              <w:jc w:val="left"/>
            </w:pPr>
            <w:r>
              <w:t>Activa</w:t>
            </w:r>
          </w:p>
        </w:tc>
        <w:tc>
          <w:tcPr>
            <w:tcW w:w="1701" w:type="dxa"/>
            <w:vAlign w:val="center"/>
          </w:tcPr>
          <w:p w14:paraId="5E88C964" w14:textId="7BC25CB4" w:rsidR="00A508D7"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c>
          <w:tcPr>
            <w:tcW w:w="1399" w:type="dxa"/>
            <w:vAlign w:val="center"/>
          </w:tcPr>
          <w:p w14:paraId="4E3114AD" w14:textId="1ABF2085" w:rsidR="00A508D7"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c>
          <w:tcPr>
            <w:tcW w:w="1582" w:type="dxa"/>
            <w:vAlign w:val="center"/>
          </w:tcPr>
          <w:p w14:paraId="4BF31507" w14:textId="485F7D22" w:rsidR="00A508D7"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c>
          <w:tcPr>
            <w:tcW w:w="1378" w:type="dxa"/>
            <w:vAlign w:val="center"/>
          </w:tcPr>
          <w:p w14:paraId="477A81C3" w14:textId="5C6B8917" w:rsidR="00A508D7"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r>
    </w:tbl>
    <w:p w14:paraId="43A1C078" w14:textId="551EE870" w:rsidR="00A508D7" w:rsidRPr="007E20AF" w:rsidRDefault="007E20AF" w:rsidP="007E20AF">
      <w:pPr>
        <w:pStyle w:val="Piedefoto-tabla"/>
        <w:rPr>
          <w:lang w:val="es-ES"/>
        </w:rPr>
      </w:pPr>
      <w:r w:rsidRPr="007E20AF">
        <w:rPr>
          <w:lang w:val="es-ES"/>
        </w:rPr>
        <w:t xml:space="preserve">Fuente: Elaboración propia. </w:t>
      </w:r>
    </w:p>
    <w:p w14:paraId="2EDD3B88" w14:textId="431485D9" w:rsidR="001443DC" w:rsidRPr="0005699F" w:rsidRDefault="0005699F" w:rsidP="0005699F">
      <w:pPr>
        <w:pStyle w:val="Ttulo2"/>
        <w:ind w:left="716"/>
        <w:rPr>
          <w:caps w:val="0"/>
        </w:rPr>
      </w:pPr>
      <w:bookmarkStart w:id="39" w:name="_Toc173236045"/>
      <w:r>
        <w:rPr>
          <w:caps w:val="0"/>
        </w:rPr>
        <w:t>Estado del arte de las</w:t>
      </w:r>
      <w:r w:rsidR="001443DC" w:rsidRPr="0005699F">
        <w:rPr>
          <w:caps w:val="0"/>
        </w:rPr>
        <w:t xml:space="preserve"> tecnologías</w:t>
      </w:r>
      <w:r>
        <w:rPr>
          <w:caps w:val="0"/>
        </w:rPr>
        <w:t xml:space="preserve"> </w:t>
      </w:r>
      <w:r w:rsidR="00DB46A4">
        <w:rPr>
          <w:caps w:val="0"/>
        </w:rPr>
        <w:t>a utilizar</w:t>
      </w:r>
      <w:bookmarkEnd w:id="39"/>
    </w:p>
    <w:p w14:paraId="48B2A4B1" w14:textId="2AD27490" w:rsidR="001443DC" w:rsidRDefault="001443DC" w:rsidP="00BB5B73">
      <w:r>
        <w:t xml:space="preserve">Una vez </w:t>
      </w:r>
      <w:r w:rsidR="00C67CB4">
        <w:t>realizado el análisis sobre</w:t>
      </w:r>
      <w:r>
        <w:t xml:space="preserve"> las </w:t>
      </w:r>
      <w:r w:rsidR="00C67CB4">
        <w:t>herramientas</w:t>
      </w:r>
      <w:r>
        <w:t xml:space="preserve"> existentes, se investiga y justifica el uso de </w:t>
      </w:r>
      <w:r w:rsidR="00285270">
        <w:t>cada</w:t>
      </w:r>
      <w:r>
        <w:t xml:space="preserve"> tecnología utilizadas en este proyecto. </w:t>
      </w:r>
      <w:r w:rsidR="001545FE">
        <w:t xml:space="preserve">En dicho </w:t>
      </w:r>
      <w:r w:rsidR="00285270">
        <w:t>análisis</w:t>
      </w:r>
      <w:r w:rsidR="001545FE">
        <w:t xml:space="preserve">, se realiza una comparativa entre las principales opciones </w:t>
      </w:r>
      <w:r w:rsidR="00C67CB4">
        <w:t xml:space="preserve">a utilizar en cada fase del ciclo de vida del dato </w:t>
      </w:r>
      <w:r w:rsidR="00285270">
        <w:t>y s</w:t>
      </w:r>
      <w:r w:rsidR="0005699F">
        <w:t xml:space="preserve">e </w:t>
      </w:r>
      <w:r w:rsidR="00C67CB4">
        <w:t>detalla</w:t>
      </w:r>
      <w:r w:rsidR="00285270">
        <w:t xml:space="preserve"> la elección de la herramienta a utilizar.</w:t>
      </w:r>
    </w:p>
    <w:p w14:paraId="4A354035" w14:textId="285CF3CC" w:rsidR="00285270" w:rsidRDefault="0074372F" w:rsidP="0005699F">
      <w:pPr>
        <w:pStyle w:val="Ttulo3"/>
        <w:ind w:left="709" w:hanging="709"/>
      </w:pPr>
      <w:bookmarkStart w:id="40" w:name="_Toc173236046"/>
      <w:r>
        <w:t>Recogida de datos</w:t>
      </w:r>
      <w:bookmarkEnd w:id="40"/>
    </w:p>
    <w:p w14:paraId="40572762" w14:textId="6A3F0E30" w:rsidR="009E0F72" w:rsidRDefault="007E20AF" w:rsidP="0074372F">
      <w:r>
        <w:t>La recogida de los datos es una fase crítica en el ciclo de vida de los datos</w:t>
      </w:r>
      <w:r w:rsidR="009E0F72">
        <w:t xml:space="preserve">. Esto se debe a </w:t>
      </w:r>
      <w:r w:rsidR="00EF7E3C">
        <w:t>que,</w:t>
      </w:r>
      <w:r w:rsidR="009E0F72">
        <w:t xml:space="preserve"> </w:t>
      </w:r>
      <w:r>
        <w:t>si no existe</w:t>
      </w:r>
      <w:r w:rsidR="009E0F72">
        <w:t>n unos datos adecuados para su análisis, difícilmente se obtendrán unos resultados útiles.  Por ello, se presentan diferentes opciones para realizar la recogida de datos, con las ventajas e inconvenientes de cada posibilidad</w:t>
      </w:r>
      <w:r w:rsidR="00B5606E">
        <w:t>.</w:t>
      </w:r>
      <w:r w:rsidR="0074372F">
        <w:t xml:space="preserve"> </w:t>
      </w:r>
    </w:p>
    <w:p w14:paraId="35E64AE3" w14:textId="77777777" w:rsidR="009E0F72" w:rsidRDefault="009E0F72">
      <w:pPr>
        <w:spacing w:before="0" w:after="0" w:line="240" w:lineRule="auto"/>
        <w:jc w:val="left"/>
      </w:pPr>
      <w:r>
        <w:br w:type="page"/>
      </w:r>
    </w:p>
    <w:p w14:paraId="3ED31BE5" w14:textId="574F5B7F" w:rsidR="00B5606E" w:rsidRPr="000D09A0" w:rsidRDefault="00B5606E" w:rsidP="00B5606E">
      <w:pPr>
        <w:pStyle w:val="Ttulo4"/>
        <w:ind w:left="851" w:hanging="851"/>
      </w:pPr>
      <w:r>
        <w:lastRenderedPageBreak/>
        <w:t>APIs</w:t>
      </w:r>
    </w:p>
    <w:p w14:paraId="3B5F64D6" w14:textId="57B893FA" w:rsidR="00B5606E" w:rsidRDefault="00B5606E" w:rsidP="0074372F">
      <w:r w:rsidRPr="00413BE9">
        <w:t>Permite recoger los datos m</w:t>
      </w:r>
      <w:r w:rsidR="00413BE9" w:rsidRPr="00413BE9">
        <w:t>á</w:t>
      </w:r>
      <w:r w:rsidRPr="00413BE9">
        <w:t>s recientes de forma automática</w:t>
      </w:r>
      <w:r w:rsidR="00413BE9" w:rsidRPr="00413BE9">
        <w:t xml:space="preserve"> sin tener la necesidad de reemplazar el origen de los datos</w:t>
      </w:r>
      <w:commentRangeStart w:id="41"/>
      <w:r w:rsidR="000F1427">
        <w:t xml:space="preserve"> </w:t>
      </w:r>
      <w:commentRangeEnd w:id="41"/>
      <w:r w:rsidR="000F1427">
        <w:rPr>
          <w:rStyle w:val="Refdecomentario"/>
        </w:rPr>
        <w:commentReference w:id="41"/>
      </w:r>
      <w:r w:rsidR="000F1427">
        <w:fldChar w:fldCharType="begin"/>
      </w:r>
      <w:r w:rsidR="000F1427">
        <w:instrText xml:space="preserve"> ADDIN ZOTERO_ITEM CSL_CITATION {"citationID":"1gHS7e73","properties":{"formattedCitation":"(Castro, 2022)","plainCitation":"(Castro, 2022)","noteIndex":0},"citationItems":[{"id":37,"uris":["http://zotero.org/users/local/gYoK5uc9/items/YFPECRKM"],"itemData":{"id":37,"type":"post-weblog","abstract":"Motivado por un futuro proyecto en el que participaré, quise realizar una investigación sobre todos los temas relacionados en el diseño y…","container-title":"Medium","language":"en","title":"¿API? Todo lo que debes saber","title-short":"¿API?","URL":"https://davidcasr.medium.com/api-todo-lo-que-debes-saber-d8b011d30aff","author":[{"family":"Castro","given":"David"}],"accessed":{"date-parts":[["2024",5,19]]},"issued":{"date-parts":[["2022",2,21]]}}}],"schema":"https://github.com/citation-style-language/schema/raw/master/csl-citation.json"} </w:instrText>
      </w:r>
      <w:r w:rsidR="000F1427">
        <w:fldChar w:fldCharType="separate"/>
      </w:r>
      <w:r w:rsidR="000F1427" w:rsidRPr="000F1427">
        <w:rPr>
          <w:rFonts w:ascii="Calibri" w:hAnsi="Calibri" w:cs="Calibri"/>
        </w:rPr>
        <w:t>(Castro, 2022)</w:t>
      </w:r>
      <w:r w:rsidR="000F1427">
        <w:fldChar w:fldCharType="end"/>
      </w:r>
      <w:r w:rsidR="00BE4D80" w:rsidRPr="00413BE9">
        <w:t>.</w:t>
      </w:r>
      <w:r w:rsidRPr="00413BE9">
        <w:t xml:space="preserve"> </w:t>
      </w:r>
      <w:r w:rsidR="00413BE9" w:rsidRPr="00413BE9">
        <w:t>Esto es posible porque</w:t>
      </w:r>
      <w:r w:rsidRPr="00413BE9">
        <w:t xml:space="preserve"> se </w:t>
      </w:r>
      <w:r w:rsidR="00BE4D80" w:rsidRPr="00413BE9">
        <w:t>trabaja sobre unos datos dinámicos, permitiendo</w:t>
      </w:r>
      <w:r w:rsidR="00953878" w:rsidRPr="00413BE9">
        <w:t xml:space="preserve"> </w:t>
      </w:r>
      <w:r w:rsidR="00413BE9" w:rsidRPr="00413BE9">
        <w:t>conformar un flujo de datos actualizado a través de una recogida de datos continua</w:t>
      </w:r>
      <w:r w:rsidR="00BE4D80" w:rsidRPr="00413BE9">
        <w:t>.</w:t>
      </w:r>
    </w:p>
    <w:p w14:paraId="5D69ADE3" w14:textId="4554C463" w:rsidR="00413BE9" w:rsidRPr="00E14017" w:rsidRDefault="00413BE9" w:rsidP="0074372F">
      <w:pPr>
        <w:rPr>
          <w:highlight w:val="yellow"/>
        </w:rPr>
      </w:pPr>
      <w:r>
        <w:t>Aditivamen</w:t>
      </w:r>
      <w:r w:rsidR="009F22BD">
        <w:t>te</w:t>
      </w:r>
      <w:r>
        <w:t xml:space="preserve">, es </w:t>
      </w:r>
      <w:r w:rsidRPr="009F22BD">
        <w:t xml:space="preserve">destacable el hecho de que </w:t>
      </w:r>
      <w:r w:rsidR="00E14017">
        <w:t xml:space="preserve">recogiendo los datos </w:t>
      </w:r>
      <w:r w:rsidRPr="009F22BD">
        <w:t>mediante APIs</w:t>
      </w:r>
      <w:r w:rsidR="00AA4E7A">
        <w:t>,</w:t>
      </w:r>
      <w:r w:rsidRPr="009F22BD">
        <w:t xml:space="preserve"> se obtiene </w:t>
      </w:r>
      <w:r w:rsidR="00AA4E7A">
        <w:t>una mayor</w:t>
      </w:r>
      <w:r w:rsidRPr="009F22BD">
        <w:t xml:space="preserve"> libertad </w:t>
      </w:r>
      <w:r w:rsidR="00AA4E7A">
        <w:t>para</w:t>
      </w:r>
      <w:r w:rsidRPr="009F22BD">
        <w:t xml:space="preserve"> </w:t>
      </w:r>
      <w:r w:rsidR="008038A5">
        <w:t>elegir</w:t>
      </w:r>
      <w:r w:rsidRPr="009F22BD">
        <w:t xml:space="preserve"> </w:t>
      </w:r>
      <w:r w:rsidR="00AA4E7A">
        <w:t>los</w:t>
      </w:r>
      <w:r w:rsidRPr="009F22BD">
        <w:t xml:space="preserve"> </w:t>
      </w:r>
      <w:r w:rsidR="00AA4E7A">
        <w:t xml:space="preserve">datos </w:t>
      </w:r>
      <w:r w:rsidRPr="009F22BD">
        <w:t>con los que se desea trabajar</w:t>
      </w:r>
      <w:r w:rsidR="009F22BD" w:rsidRPr="009F22BD">
        <w:t xml:space="preserve">, </w:t>
      </w:r>
      <w:r w:rsidR="00E14017">
        <w:t>seleccionando</w:t>
      </w:r>
      <w:r w:rsidR="009F22BD" w:rsidRPr="009F22BD">
        <w:t xml:space="preserve"> únicamente los campos de interés</w:t>
      </w:r>
      <w:r w:rsidRPr="009F22BD">
        <w:t xml:space="preserve">. De esta forma se puede </w:t>
      </w:r>
      <w:r w:rsidR="00E14017">
        <w:t>permutar</w:t>
      </w:r>
      <w:r w:rsidR="009F22BD" w:rsidRPr="009F22BD">
        <w:t xml:space="preserve"> el orden </w:t>
      </w:r>
      <w:r w:rsidR="00E14017">
        <w:t xml:space="preserve">en </w:t>
      </w:r>
      <w:r w:rsidR="00AA4E7A">
        <w:t>la que</w:t>
      </w:r>
      <w:r w:rsidR="00E14017">
        <w:t xml:space="preserve"> se </w:t>
      </w:r>
      <w:r w:rsidR="00AA4E7A">
        <w:t>lleve a cabo</w:t>
      </w:r>
      <w:r w:rsidR="00E14017">
        <w:t xml:space="preserve"> la fase de</w:t>
      </w:r>
      <w:r w:rsidR="009F22BD" w:rsidRPr="009F22BD">
        <w:t xml:space="preserve"> almacenamiento y </w:t>
      </w:r>
      <w:r w:rsidR="00E14017">
        <w:t xml:space="preserve">la fase de </w:t>
      </w:r>
      <w:r w:rsidR="009F22BD" w:rsidRPr="009F22BD">
        <w:t xml:space="preserve">la limpieza </w:t>
      </w:r>
      <w:r w:rsidR="00E14017">
        <w:t>y</w:t>
      </w:r>
      <w:r w:rsidR="009F22BD" w:rsidRPr="009F22BD">
        <w:t xml:space="preserve"> procesamiento, lo que permite </w:t>
      </w:r>
      <w:r w:rsidRPr="009F22BD">
        <w:t>conformar un Data Warehouse en lugar de un Data Lake</w:t>
      </w:r>
      <w:r w:rsidR="009F22BD" w:rsidRPr="009F22BD">
        <w:t>.</w:t>
      </w:r>
    </w:p>
    <w:p w14:paraId="2C6244BE" w14:textId="7BEF6D67" w:rsidR="00413BE9" w:rsidRDefault="00413BE9" w:rsidP="0074372F">
      <w:r>
        <w:t>Un punto a tener en cuenta es que</w:t>
      </w:r>
      <w:r w:rsidR="00E14017">
        <w:t xml:space="preserve"> existen infinidad de APIs, teniendo cada una sus propias parametrizaciones y llegando a requerir </w:t>
      </w:r>
      <w:r>
        <w:t>claves para su uso</w:t>
      </w:r>
      <w:r w:rsidR="00AA4E7A">
        <w:t xml:space="preserve"> en algunos casos</w:t>
      </w:r>
      <w:r>
        <w:t xml:space="preserve">. </w:t>
      </w:r>
    </w:p>
    <w:p w14:paraId="378B51D1" w14:textId="2DB31C39" w:rsidR="00953878" w:rsidRDefault="00953878" w:rsidP="00953878">
      <w:pPr>
        <w:pStyle w:val="Ttulo4"/>
        <w:ind w:left="851" w:hanging="851"/>
      </w:pPr>
      <w:r>
        <w:t>Repositorios</w:t>
      </w:r>
    </w:p>
    <w:p w14:paraId="58C8CC4C" w14:textId="2093A6D1" w:rsidR="00E14017" w:rsidRPr="00E14017" w:rsidRDefault="00E14017" w:rsidP="00E14017">
      <w:r>
        <w:t>Son conjuntos de datos estáticos sobre los cuales trabajar</w:t>
      </w:r>
      <w:commentRangeStart w:id="42"/>
      <w:r w:rsidR="000F1427">
        <w:t xml:space="preserve"> </w:t>
      </w:r>
      <w:commentRangeEnd w:id="42"/>
      <w:r w:rsidR="000F1427">
        <w:rPr>
          <w:rStyle w:val="Refdecomentario"/>
        </w:rPr>
        <w:commentReference w:id="42"/>
      </w:r>
      <w:r w:rsidR="000F1427">
        <w:fldChar w:fldCharType="begin"/>
      </w:r>
      <w:r w:rsidR="003346D0">
        <w:instrText xml:space="preserve"> ADDIN ZOTERO_ITEM CSL_CITATION {"citationID":"lSDM7I7B","properties":{"formattedCitation":"(Tehreem Naeem, 2020)","plainCitation":"(Tehreem Naeem, 2020)","noteIndex":0},"citationItems":[{"id":40,"uris":["http://zotero.org/users/local/gYoK5uc9/items/JQM8MN4S"],"itemData":{"id":40,"type":"post-weblog","abstract":"Explore la esencia de los repositorios de datos: tipos, beneficios y desafíos. Aprenda las mejores prácticas para una creación y gestión efectivas.","container-title":"Astera","language":"es","note":"section: Blog","title":"¿Qué es el repositorio de datos? (Definición, tipos y beneficios)","title-short":"¿Qué es el repositorio de datos?","URL":"https://www.astera.com/es/type/blog/data-repository/","author":[{"literal":"Tehreem Naeem"}],"accessed":{"date-parts":[["2024",5,19]]},"issued":{"date-parts":[["2020",11,7]]}}}],"schema":"https://github.com/citation-style-language/schema/raw/master/csl-citation.json"} </w:instrText>
      </w:r>
      <w:r w:rsidR="000F1427">
        <w:fldChar w:fldCharType="separate"/>
      </w:r>
      <w:r w:rsidR="003346D0" w:rsidRPr="003346D0">
        <w:rPr>
          <w:rFonts w:ascii="Calibri" w:hAnsi="Calibri" w:cs="Calibri"/>
        </w:rPr>
        <w:t>(Tehreem Naeem, 2020)</w:t>
      </w:r>
      <w:r w:rsidR="000F1427">
        <w:fldChar w:fldCharType="end"/>
      </w:r>
      <w:r>
        <w:t>. Generalmente suelen encontrarse en archivos de texto con diferentes formatos</w:t>
      </w:r>
      <w:r w:rsidR="00FF319E">
        <w:t>, entre los que pueden ser comunes los archivos Comma Separated Value (</w:t>
      </w:r>
      <w:r>
        <w:t>CSV</w:t>
      </w:r>
      <w:r w:rsidR="00FF319E">
        <w:t>)</w:t>
      </w:r>
      <w:r>
        <w:t>,</w:t>
      </w:r>
      <w:r w:rsidR="00FF319E" w:rsidRPr="00FF319E">
        <w:t xml:space="preserve"> Extensible Markup Language</w:t>
      </w:r>
      <w:r>
        <w:t xml:space="preserve"> </w:t>
      </w:r>
      <w:r w:rsidR="00FF319E">
        <w:t>(</w:t>
      </w:r>
      <w:r>
        <w:t>XML</w:t>
      </w:r>
      <w:r w:rsidR="00FF319E">
        <w:t>)</w:t>
      </w:r>
      <w:r w:rsidR="000D7085">
        <w:t xml:space="preserve"> o </w:t>
      </w:r>
      <w:r w:rsidR="000D7085" w:rsidRPr="000D7085">
        <w:t>JavaScript Object Notation</w:t>
      </w:r>
      <w:r w:rsidR="000D7085">
        <w:t xml:space="preserve"> (</w:t>
      </w:r>
      <w:r>
        <w:t>JSON)</w:t>
      </w:r>
      <w:r w:rsidR="000D7085">
        <w:t>.</w:t>
      </w:r>
    </w:p>
    <w:p w14:paraId="53F2D376" w14:textId="7D6F96F3" w:rsidR="00953878" w:rsidRDefault="00953878" w:rsidP="00953878">
      <w:pPr>
        <w:pStyle w:val="Ttulo4"/>
        <w:ind w:left="851" w:hanging="851"/>
      </w:pPr>
      <w:r>
        <w:t>Web Scraping</w:t>
      </w:r>
    </w:p>
    <w:p w14:paraId="75FADAE9" w14:textId="4F4E34BA" w:rsidR="000D7085" w:rsidRPr="000D7085" w:rsidRDefault="000D7085" w:rsidP="000D7085">
      <w:r>
        <w:t>Técnica utilizada para obtener datos de las p</w:t>
      </w:r>
      <w:r w:rsidR="00610C85">
        <w:t>á</w:t>
      </w:r>
      <w:r>
        <w:t>ginas web de forma indirecta</w:t>
      </w:r>
      <w:commentRangeStart w:id="43"/>
      <w:r w:rsidR="00610C85">
        <w:t xml:space="preserve"> </w:t>
      </w:r>
      <w:commentRangeEnd w:id="43"/>
      <w:r w:rsidR="00B751D4">
        <w:rPr>
          <w:rStyle w:val="Refdecomentario"/>
        </w:rPr>
        <w:commentReference w:id="43"/>
      </w:r>
      <w:r w:rsidR="00610C85">
        <w:fldChar w:fldCharType="begin"/>
      </w:r>
      <w:r w:rsidR="003346D0">
        <w:instrText xml:space="preserve"> ADDIN ZOTERO_ITEM CSL_CITATION {"citationID":"TSq8jkYO","properties":{"formattedCitation":"(Datademia, 2021)","plainCitation":"(Datademia, 2021)","noteIndex":0},"citationItems":[{"id":35,"uris":["http://zotero.org/users/local/gYoK5uc9/items/F7HCCSSH"],"itemData":{"id":35,"type":"post-weblog","abstract":"Aprende análisis de datos, ciencia de datos e ingeniería de datos.","container-title":"Datademia","language":"es","title":"¿Qué es Web Scraping?","URL":"https://datademia.es/blog/que-es-web-scraping","author":[{"literal":"Datademia"}],"accessed":{"date-parts":[["2024",5,18]]},"issued":{"date-parts":[["2021",9,6]]}}}],"schema":"https://github.com/citation-style-language/schema/raw/master/csl-citation.json"} </w:instrText>
      </w:r>
      <w:r w:rsidR="00610C85">
        <w:fldChar w:fldCharType="separate"/>
      </w:r>
      <w:r w:rsidR="00610C85" w:rsidRPr="00610C85">
        <w:rPr>
          <w:rFonts w:ascii="Calibri" w:hAnsi="Calibri" w:cs="Calibri"/>
        </w:rPr>
        <w:t>(Datademia, 2021)</w:t>
      </w:r>
      <w:r w:rsidR="00610C85">
        <w:fldChar w:fldCharType="end"/>
      </w:r>
      <w:r w:rsidR="00610C85">
        <w:t xml:space="preserve">. El funcionamiento de esta técnica consiste en recoger todo el contenido de la web en la que se </w:t>
      </w:r>
      <w:r w:rsidR="00AA4E7A">
        <w:t>hallan los datos</w:t>
      </w:r>
      <w:r w:rsidR="00610C85">
        <w:t xml:space="preserve">, y posteriormente distinguir </w:t>
      </w:r>
      <w:r w:rsidR="00AA4E7A">
        <w:t xml:space="preserve">la localización de los mismos </w:t>
      </w:r>
      <w:r w:rsidR="00610C85">
        <w:t xml:space="preserve">dentro de toda la estructura </w:t>
      </w:r>
      <w:r w:rsidR="00610C85" w:rsidRPr="00610C85">
        <w:t>HyperText Markup Language</w:t>
      </w:r>
      <w:r w:rsidR="00610C85">
        <w:t xml:space="preserve"> (HTML) de dicha web.</w:t>
      </w:r>
    </w:p>
    <w:p w14:paraId="1A78790F" w14:textId="32972198" w:rsidR="00953878" w:rsidRPr="000D09A0" w:rsidRDefault="00953878" w:rsidP="00953878">
      <w:pPr>
        <w:pStyle w:val="Ttulo4"/>
        <w:ind w:left="851" w:hanging="851"/>
      </w:pPr>
      <w:r>
        <w:t>Formularios y encuestas</w:t>
      </w:r>
    </w:p>
    <w:p w14:paraId="71EF51D9" w14:textId="7992C3D5" w:rsidR="008A65E1" w:rsidRDefault="00AA4E7A" w:rsidP="0074372F">
      <w:r>
        <w:t>Los</w:t>
      </w:r>
      <w:r w:rsidR="00954B24">
        <w:t xml:space="preserve"> formularios y las encuestas </w:t>
      </w:r>
      <w:r>
        <w:t xml:space="preserve">son técnicas mediante las cuales </w:t>
      </w:r>
      <w:r w:rsidR="00954B24">
        <w:t>se obtiene información de una muestra de la población que interes</w:t>
      </w:r>
      <w:r w:rsidR="008A65E1">
        <w:t>a</w:t>
      </w:r>
      <w:r w:rsidR="00954B24">
        <w:t xml:space="preserve"> conocer</w:t>
      </w:r>
      <w:commentRangeStart w:id="44"/>
      <w:r w:rsidR="008A65E1">
        <w:t xml:space="preserve"> </w:t>
      </w:r>
      <w:commentRangeEnd w:id="44"/>
      <w:r w:rsidR="008A65E1">
        <w:rPr>
          <w:rStyle w:val="Refdecomentario"/>
        </w:rPr>
        <w:commentReference w:id="44"/>
      </w:r>
      <w:r w:rsidR="008A65E1">
        <w:fldChar w:fldCharType="begin"/>
      </w:r>
      <w:r w:rsidR="008A65E1">
        <w:instrText xml:space="preserve"> ADDIN ZOTERO_ITEM CSL_CITATION {"citationID":"ztUOxUf5","properties":{"formattedCitation":"(Ortega, 2019)","plainCitation":"(Ortega, 2019)","noteIndex":0},"citationItems":[{"id":42,"uris":["http://zotero.org/users/local/gYoK5uc9/items/JADI7SGC"],"itemData":{"id":42,"type":"post-weblog","abstract":"Descubre cuáles son los métodos de recolección de datos, características, usos, y elige el que más se adapte a tu investigación.","container-title":"QuestionPro","language":"es-ES","title":"Métodos de recolección de datos más efectivos","URL":"https://www.questionpro.com/blog/es/metodos-de-recoleccion-de-datos/","author":[{"family":"Ortega","given":"Cristina"}],"accessed":{"date-parts":[["2024",5,19]]},"issued":{"date-parts":[["2019",8,21]]}}}],"schema":"https://github.com/citation-style-language/schema/raw/master/csl-citation.json"} </w:instrText>
      </w:r>
      <w:r w:rsidR="008A65E1">
        <w:fldChar w:fldCharType="separate"/>
      </w:r>
      <w:r w:rsidR="008A65E1" w:rsidRPr="008A65E1">
        <w:rPr>
          <w:rFonts w:ascii="Calibri" w:hAnsi="Calibri" w:cs="Calibri"/>
        </w:rPr>
        <w:t>(Ortega, 2019)</w:t>
      </w:r>
      <w:r w:rsidR="008A65E1">
        <w:fldChar w:fldCharType="end"/>
      </w:r>
      <w:r w:rsidR="00954B24">
        <w:t xml:space="preserve">. </w:t>
      </w:r>
      <w:r>
        <w:t>E</w:t>
      </w:r>
      <w:r w:rsidR="00954B24">
        <w:t>sta herramienta</w:t>
      </w:r>
      <w:r>
        <w:t xml:space="preserve"> posibilita su uso</w:t>
      </w:r>
      <w:r w:rsidR="00954B24">
        <w:t xml:space="preserve"> tanto de forma </w:t>
      </w:r>
      <w:r w:rsidR="008A65E1">
        <w:t>tradicional como online. Con la digitalización cada vez más presente, la versión online aumenta su índice de uso, ya no solo por la facilidad de recoger los datos de manera digital si no</w:t>
      </w:r>
      <w:r w:rsidR="00954B24">
        <w:t xml:space="preserve"> </w:t>
      </w:r>
      <w:r w:rsidR="008A65E1">
        <w:t xml:space="preserve">por la mayor </w:t>
      </w:r>
      <w:r w:rsidR="00954B24">
        <w:t>publici</w:t>
      </w:r>
      <w:r w:rsidR="008A65E1">
        <w:t>dad y participación que se consigue obtener.</w:t>
      </w:r>
      <w:r w:rsidR="00954B24">
        <w:t xml:space="preserve"> </w:t>
      </w:r>
    </w:p>
    <w:p w14:paraId="0348C43B" w14:textId="3A7E4B9D" w:rsidR="00B5606E" w:rsidRDefault="00954B24" w:rsidP="0074372F">
      <w:r>
        <w:lastRenderedPageBreak/>
        <w:t xml:space="preserve">De cara a analizar los datos </w:t>
      </w:r>
      <w:r w:rsidR="00C87E3C">
        <w:t>que se recojan</w:t>
      </w:r>
      <w:r w:rsidR="008A65E1">
        <w:t xml:space="preserve">, destacar la importancia del tipo de pregunta que se realice en la encuesta o formulario en cuestión. Si se presenta una pregunta con respuesta abierta, a la hora de tratar los datos puede existir </w:t>
      </w:r>
      <w:r w:rsidR="00C87E3C">
        <w:t>pérdida de información</w:t>
      </w:r>
      <w:r w:rsidR="008038A5">
        <w:t xml:space="preserve">. </w:t>
      </w:r>
      <w:r w:rsidR="008A65E1">
        <w:t xml:space="preserve">Por el contrario, si se proponen preguntas con respuesta cerrada, los datos </w:t>
      </w:r>
      <w:r w:rsidR="008038A5">
        <w:t>son</w:t>
      </w:r>
      <w:r w:rsidR="008A65E1">
        <w:t xml:space="preserve"> fácilmente analizables sin tener ninguna perdida en </w:t>
      </w:r>
      <w:r w:rsidR="00C87E3C">
        <w:t xml:space="preserve">la </w:t>
      </w:r>
      <w:r w:rsidR="008A65E1">
        <w:t>información recogida. Por ello, es</w:t>
      </w:r>
      <w:r w:rsidR="00C87E3C">
        <w:t>te último</w:t>
      </w:r>
      <w:r w:rsidR="008A65E1">
        <w:t xml:space="preserve"> </w:t>
      </w:r>
      <w:r w:rsidR="001D2B84">
        <w:t xml:space="preserve">es </w:t>
      </w:r>
      <w:r w:rsidR="008A65E1">
        <w:t xml:space="preserve">el principal tipo de preguntas que se recomienda realizar </w:t>
      </w:r>
      <w:r w:rsidR="00C87E3C">
        <w:t>en</w:t>
      </w:r>
      <w:r w:rsidR="008A65E1">
        <w:t xml:space="preserve"> formularios y encuesta</w:t>
      </w:r>
      <w:r w:rsidR="00C87E3C">
        <w:t>s</w:t>
      </w:r>
      <w:r w:rsidR="008A65E1">
        <w:t>.</w:t>
      </w:r>
    </w:p>
    <w:p w14:paraId="5E55DCF4" w14:textId="7500B156" w:rsidR="00AC691B" w:rsidRDefault="00AC691B" w:rsidP="00AC691B">
      <w:pPr>
        <w:pStyle w:val="Ttulo3"/>
        <w:ind w:left="709" w:hanging="709"/>
      </w:pPr>
      <w:bookmarkStart w:id="45" w:name="_Toc173236047"/>
      <w:r>
        <w:t xml:space="preserve">Limpieza </w:t>
      </w:r>
      <w:r w:rsidR="006024A4">
        <w:t xml:space="preserve">y procesamiento </w:t>
      </w:r>
      <w:r>
        <w:t>de datos</w:t>
      </w:r>
      <w:bookmarkEnd w:id="45"/>
    </w:p>
    <w:p w14:paraId="76FCA684" w14:textId="1AAF99B3" w:rsidR="00D14067" w:rsidRDefault="00C87E3C" w:rsidP="006024A4">
      <w:r>
        <w:t xml:space="preserve">Tanto la fase de limpieza y procesamiento de datos, así como la de almacenamiento de datos se encuentran estrechamente ligadas. Esto se debe a que, en el ciclo de vida de un conjunto de datos, en muchas de ocasiones se alterna el orden de estas fases, dependiendo de si se </w:t>
      </w:r>
      <w:r w:rsidR="008038A5">
        <w:t>aplica un ETL (Extract Transform Load) o ELT (Extract Load Trasnform).</w:t>
      </w:r>
      <w:r>
        <w:t xml:space="preserve"> </w:t>
      </w:r>
      <w:r w:rsidR="008038A5">
        <w:t>En el primer caso, se conforma un Data Warehouse, almacenando únicamente la información relevante mientras que en la segunda opción se crea un Data Lake.</w:t>
      </w:r>
    </w:p>
    <w:p w14:paraId="00515537" w14:textId="4797E578" w:rsidR="00C87E3C" w:rsidRDefault="00D14067" w:rsidP="006024A4">
      <w:r>
        <w:t xml:space="preserve">En el caso de Biker, se plantean las dos opciones para valorar sus puntos positivos y negativos, teniendo siempre en mente el objetivo general de completar el ciclo de vida de los datos previamente recogidos. </w:t>
      </w:r>
      <w:r w:rsidR="00C87E3C">
        <w:t>Seguidamente</w:t>
      </w:r>
      <w:r w:rsidR="001D2B84">
        <w:t>,</w:t>
      </w:r>
      <w:r w:rsidR="00C87E3C">
        <w:t xml:space="preserve"> se expon</w:t>
      </w:r>
      <w:r w:rsidR="008038A5">
        <w:t>e</w:t>
      </w:r>
      <w:r w:rsidR="00C87E3C">
        <w:t xml:space="preserve">n sus diferencias y se valoran </w:t>
      </w:r>
      <w:r w:rsidR="001D2B84">
        <w:t>ambas alternativas</w:t>
      </w:r>
      <w:r w:rsidR="00C87E3C">
        <w:t>.</w:t>
      </w:r>
    </w:p>
    <w:p w14:paraId="29E4844A" w14:textId="010C9703" w:rsidR="006024A4" w:rsidRDefault="006024A4" w:rsidP="006024A4">
      <w:pPr>
        <w:pStyle w:val="Ttulo4"/>
        <w:ind w:left="851" w:hanging="851"/>
      </w:pPr>
      <w:r>
        <w:t>Data Lake</w:t>
      </w:r>
    </w:p>
    <w:p w14:paraId="559B2617" w14:textId="13C29709" w:rsidR="001D2B84" w:rsidRDefault="00E9074A" w:rsidP="00E9074A">
      <w:r>
        <w:t xml:space="preserve">Consiste en una estructura donde se </w:t>
      </w:r>
      <w:r w:rsidR="00831739">
        <w:t xml:space="preserve">permiten </w:t>
      </w:r>
      <w:r>
        <w:t>almacena</w:t>
      </w:r>
      <w:r w:rsidR="00831739">
        <w:t>r grandes cantidades de</w:t>
      </w:r>
      <w:r>
        <w:t xml:space="preserve"> datos en su formato de origen, </w:t>
      </w:r>
      <w:r w:rsidR="00831739">
        <w:t xml:space="preserve">sin ningún procesamiento previo y para </w:t>
      </w:r>
      <w:r w:rsidR="001D2B84">
        <w:t xml:space="preserve">almacenar durante </w:t>
      </w:r>
      <w:r w:rsidR="00831739">
        <w:t>una gran cantidad de tiempo</w:t>
      </w:r>
      <w:commentRangeStart w:id="46"/>
      <w:r w:rsidR="00831739">
        <w:t xml:space="preserve"> </w:t>
      </w:r>
      <w:commentRangeEnd w:id="46"/>
      <w:r w:rsidR="00831739">
        <w:rPr>
          <w:rStyle w:val="Refdecomentario"/>
        </w:rPr>
        <w:commentReference w:id="46"/>
      </w:r>
      <w:r w:rsidR="00831739">
        <w:fldChar w:fldCharType="begin"/>
      </w:r>
      <w:r w:rsidR="00831739">
        <w:instrText xml:space="preserve"> ADDIN ZOTERO_ITEM CSL_CITATION {"citationID":"Wdsm58wV","properties":{"formattedCitation":"({\\i{}\\uc0\\u191{}Qu\\uc0\\u233{} son los lagos de datos?}, s.\\uc0\\u160{}f.)","plainCitation":"(¿Qué son los lagos de datos?, s. f.)","noteIndex":0},"citationItems":[{"id":39,"uris":["http://zotero.org/users/local/gYoK5uc9/items/QENEIUCQ"],"itemData":{"id":39,"type":"webpage","abstract":"Los lagos de datos son repositorios que almacenan, procesan y protegen grandes cantidades de datos. Ayudan a los negocios a reducir costes, gestionar los datos y usar la IA.","container-title":"Google Cloud","language":"es","title":"¿Qué son los lagos de datos?","URL":"https://cloud.google.com/learn/what-is-a-data-lake?hl=es","accessed":{"date-parts":[["2024",5,19]]}}}],"schema":"https://github.com/citation-style-language/schema/raw/master/csl-citation.json"} </w:instrText>
      </w:r>
      <w:r w:rsidR="00831739">
        <w:fldChar w:fldCharType="separate"/>
      </w:r>
      <w:r w:rsidR="00831739" w:rsidRPr="00831739">
        <w:rPr>
          <w:rFonts w:ascii="Calibri" w:hAnsi="Calibri" w:cs="Calibri"/>
        </w:rPr>
        <w:t>(</w:t>
      </w:r>
      <w:r w:rsidR="00831739" w:rsidRPr="00831739">
        <w:rPr>
          <w:rFonts w:ascii="Calibri" w:hAnsi="Calibri" w:cs="Calibri"/>
          <w:i/>
          <w:iCs/>
        </w:rPr>
        <w:t>¿Qué son los lagos de datos?</w:t>
      </w:r>
      <w:r w:rsidR="00831739" w:rsidRPr="00831739">
        <w:rPr>
          <w:rFonts w:ascii="Calibri" w:hAnsi="Calibri" w:cs="Calibri"/>
        </w:rPr>
        <w:t>, s. f.)</w:t>
      </w:r>
      <w:r w:rsidR="00831739">
        <w:fldChar w:fldCharType="end"/>
      </w:r>
      <w:r w:rsidR="00831739">
        <w:t>. Estos datos pueden ser estructurados, semiestructurados o no estructurados, admitiendo todo tipo de formatos dentro de dicho repositorio</w:t>
      </w:r>
      <w:commentRangeStart w:id="47"/>
      <w:r w:rsidR="000A6F49">
        <w:t xml:space="preserve"> </w:t>
      </w:r>
      <w:commentRangeEnd w:id="47"/>
      <w:r w:rsidR="000A6F49">
        <w:rPr>
          <w:rStyle w:val="Refdecomentario"/>
        </w:rPr>
        <w:commentReference w:id="47"/>
      </w:r>
      <w:r w:rsidR="000A6F49">
        <w:fldChar w:fldCharType="begin"/>
      </w:r>
      <w:r w:rsidR="003346D0">
        <w:instrText xml:space="preserve"> ADDIN ZOTERO_ITEM CSL_CITATION {"citationID":"oID10HOr","properties":{"formattedCitation":"({\\i{}Soluciones de data lake | IBM}, s.\\uc0\\u160{}f.)","plainCitation":"(Soluciones de data lake | IBM, s. f.)","noteIndex":0},"citationItems":[{"id":44,"uris":["http://zotero.org/users/local/gYoK5uc9/items/9XNDVWGU"],"itemData":{"id":44,"type":"webpage","abstract":"Conozca las soluciones de data lake de IBM, soluciones de almacenamiento escalables que dan soporte a grandes volúmenes de datos en formatos nativos de muchas fuentes.","genre":"IBM","language":"es-es","title":"Soluciones de data lake | IBM","URL":"https://www.ibm.com/es-es/data-lake","accessed":{"date-parts":[["2024",5,19]]}}}],"schema":"https://github.com/citation-style-language/schema/raw/master/csl-citation.json"} </w:instrText>
      </w:r>
      <w:r w:rsidR="000A6F49">
        <w:fldChar w:fldCharType="separate"/>
      </w:r>
      <w:r w:rsidR="000A6F49" w:rsidRPr="000A6F49">
        <w:rPr>
          <w:rFonts w:ascii="Calibri" w:hAnsi="Calibri" w:cs="Calibri"/>
        </w:rPr>
        <w:t>(</w:t>
      </w:r>
      <w:r w:rsidR="000A6F49" w:rsidRPr="000A6F49">
        <w:rPr>
          <w:rFonts w:ascii="Calibri" w:hAnsi="Calibri" w:cs="Calibri"/>
          <w:i/>
          <w:iCs/>
        </w:rPr>
        <w:t>Soluciones de data lake | IBM</w:t>
      </w:r>
      <w:r w:rsidR="000A6F49" w:rsidRPr="000A6F49">
        <w:rPr>
          <w:rFonts w:ascii="Calibri" w:hAnsi="Calibri" w:cs="Calibri"/>
        </w:rPr>
        <w:t>, s. f.)</w:t>
      </w:r>
      <w:r w:rsidR="000A6F49">
        <w:fldChar w:fldCharType="end"/>
      </w:r>
      <w:r w:rsidR="00831739">
        <w:t>.</w:t>
      </w:r>
      <w:r w:rsidR="001D2B84">
        <w:t xml:space="preserve"> </w:t>
      </w:r>
    </w:p>
    <w:p w14:paraId="14D404CD" w14:textId="77AC34AA" w:rsidR="001D2B84" w:rsidRPr="00E9074A" w:rsidRDefault="001D2B84" w:rsidP="00E9074A">
      <w:r>
        <w:t>Esta es justamente una de las principales funcionalidades de los Data Lake, ya que no es fácil encontrar configuraciones que permitan el almacenar distintos formatos de datos en una misma ubicación, y, además, durante un intervalo tan amplio en el tiempo</w:t>
      </w:r>
      <w:commentRangeStart w:id="48"/>
      <w:r w:rsidR="00C45209">
        <w:t xml:space="preserve"> </w:t>
      </w:r>
      <w:commentRangeEnd w:id="48"/>
      <w:r w:rsidR="00C45209">
        <w:rPr>
          <w:rStyle w:val="Refdecomentario"/>
        </w:rPr>
        <w:commentReference w:id="48"/>
      </w:r>
      <w:r w:rsidR="00C45209">
        <w:fldChar w:fldCharType="begin"/>
      </w:r>
      <w:r w:rsidR="003346D0">
        <w:instrText xml:space="preserve"> ADDIN ZOTERO_ITEM CSL_CITATION {"citationID":"zcRpH3LY","properties":{"formattedCitation":"(Navarro, 2022)","plainCitation":"(Navarro, 2022)","noteIndex":0},"citationItems":[{"id":84,"uris":["http://zotero.org/users/local/gYoK5uc9/items/9QZLHEKY"],"itemData":{"id":84,"type":"post-weblog","abstract":"En este post, te introducimos a qué son los Data Lakes, cómo funcionan y cuál es su implicación dentro del mundo Big Data.","container-title":"¿Qué son Data Lakes?","language":"es","note":"section: Blog","title":"¿Qué son Data Lakes? | KeepCoding Bootcamps","title-short":"¿Qué son Data Lakes?","URL":"https://keepcoding.io/blog/data-lakes/","author":[{"family":"Navarro","given":"Sandra"}],"accessed":{"date-parts":[["2024",5,20]]},"issued":{"date-parts":[["2022",4,25]]}}}],"schema":"https://github.com/citation-style-language/schema/raw/master/csl-citation.json"} </w:instrText>
      </w:r>
      <w:r w:rsidR="00C45209">
        <w:fldChar w:fldCharType="separate"/>
      </w:r>
      <w:r w:rsidR="003346D0" w:rsidRPr="003346D0">
        <w:rPr>
          <w:rFonts w:ascii="Calibri" w:hAnsi="Calibri" w:cs="Calibri"/>
        </w:rPr>
        <w:t>(Navarro, 2022)</w:t>
      </w:r>
      <w:r w:rsidR="00C45209">
        <w:fldChar w:fldCharType="end"/>
      </w:r>
      <w:r>
        <w:t>.</w:t>
      </w:r>
    </w:p>
    <w:p w14:paraId="011E94FE" w14:textId="4D1C3F7E" w:rsidR="006024A4" w:rsidRDefault="006024A4" w:rsidP="006024A4">
      <w:pPr>
        <w:pStyle w:val="Ttulo4"/>
        <w:ind w:left="851" w:hanging="851"/>
      </w:pPr>
      <w:r>
        <w:t>Data Warehouse</w:t>
      </w:r>
    </w:p>
    <w:p w14:paraId="2FC43203" w14:textId="77777777" w:rsidR="000A6F49" w:rsidRDefault="000A6F49" w:rsidP="000A6F49">
      <w:r>
        <w:t>Consiste en una estructura donde se permiten almacenar grandes cantidades de datos tras ser analizados, transformados y modificados</w:t>
      </w:r>
      <w:commentRangeStart w:id="49"/>
      <w:r>
        <w:t xml:space="preserve"> </w:t>
      </w:r>
      <w:commentRangeEnd w:id="49"/>
      <w:r w:rsidR="00701EE8">
        <w:rPr>
          <w:rStyle w:val="Refdecomentario"/>
        </w:rPr>
        <w:commentReference w:id="49"/>
      </w:r>
      <w:r>
        <w:fldChar w:fldCharType="begin"/>
      </w:r>
      <w:r>
        <w:instrText xml:space="preserve"> ADDIN ZOTERO_ITEM CSL_CITATION {"citationID":"7sqCqoBN","properties":{"formattedCitation":"({\\i{}\\uc0\\u191{}Qu\\uc0\\u233{} son los almacenes de datos?}, s.\\uc0\\u160{}f.)","plainCitation":"(¿Qué son los almacenes de datos?, s. f.)","noteIndex":0},"citationItems":[{"id":45,"uris":["http://zotero.org/users/local/gYoK5uc9/items/V78NLN5U"],"itemData":{"id":45,"type":"webpage","abstract":"Los almacenes de datos son sistemas que permiten analizar datos y generar informes sobre ellos. Descubre cómo los negocios utilizan este tipo de almacenes para extraer valor empresarial a partir de sus datos.","container-title":"Google Cloud","language":"es","title":"¿Qué son los almacenes de datos?","URL":"https://cloud.google.com/learn/what-is-a-data-warehouse?hl=es","accessed":{"date-parts":[["2024",5,19]]}}}],"schema":"https://github.com/citation-style-language/schema/raw/master/csl-citation.json"} </w:instrText>
      </w:r>
      <w:r>
        <w:fldChar w:fldCharType="separate"/>
      </w:r>
      <w:r w:rsidRPr="000A6F49">
        <w:rPr>
          <w:rFonts w:ascii="Calibri" w:hAnsi="Calibri" w:cs="Calibri"/>
        </w:rPr>
        <w:t>(</w:t>
      </w:r>
      <w:r w:rsidRPr="000A6F49">
        <w:rPr>
          <w:rFonts w:ascii="Calibri" w:hAnsi="Calibri" w:cs="Calibri"/>
          <w:i/>
          <w:iCs/>
        </w:rPr>
        <w:t>¿Qué son los almacenes de datos?</w:t>
      </w:r>
      <w:r w:rsidRPr="000A6F49">
        <w:rPr>
          <w:rFonts w:ascii="Calibri" w:hAnsi="Calibri" w:cs="Calibri"/>
        </w:rPr>
        <w:t>, s. f.)</w:t>
      </w:r>
      <w:r>
        <w:fldChar w:fldCharType="end"/>
      </w:r>
      <w:r>
        <w:t>. Por ello, únicamente se pueden almacenar datos estructurados o semiestructurados.</w:t>
      </w:r>
    </w:p>
    <w:p w14:paraId="54726C77" w14:textId="15D82058" w:rsidR="000A6F49" w:rsidRPr="000A6F49" w:rsidRDefault="000A6F49" w:rsidP="000A6F49">
      <w:r>
        <w:lastRenderedPageBreak/>
        <w:t>La finalidad principal de estos repositorios es el almacenar información para su posterior explotación por parte de la entidad propietaria, generalmente empresas. Consecuentemente, tienen una gran velocidad en el acceso a los datos, siendo dicho acceso fácilmente realizable</w:t>
      </w:r>
      <w:commentRangeStart w:id="50"/>
      <w:r>
        <w:t xml:space="preserve"> </w:t>
      </w:r>
      <w:commentRangeEnd w:id="50"/>
      <w:r>
        <w:rPr>
          <w:rStyle w:val="Refdecomentario"/>
        </w:rPr>
        <w:commentReference w:id="50"/>
      </w:r>
      <w:r>
        <w:fldChar w:fldCharType="begin"/>
      </w:r>
      <w:r>
        <w:instrText xml:space="preserve"> ADDIN ZOTERO_ITEM CSL_CITATION {"citationID":"tTbFQfnS","properties":{"formattedCitation":"(Daniel, 2022)","plainCitation":"(Daniel, 2022)","noteIndex":0},"citationItems":[{"id":47,"uris":["http://zotero.org/users/local/gYoK5uc9/items/E66QX6Z9"],"itemData":{"id":47,"type":"post-weblog","abstract":"Un Data Warehouse permite almacenar datos provenientes de diversas fuentes y analizarlos. Descubra todo lo que debe saber sobre esta tecnología central","container-title":"Formación en ciencia de datos | DataScientest.com","language":"es","title":"Data Warehouse: ¿qué es y cómo utilizarlo?","title-short":"Data Warehouse","URL":"https://datascientest.com/es/data-warehouse-que-es-y-como-utilizarlo","author":[{"family":"Daniel","given":""}],"accessed":{"date-parts":[["2024",5,19]]},"issued":{"date-parts":[["2022",1,10]]}}}],"schema":"https://github.com/citation-style-language/schema/raw/master/csl-citation.json"} </w:instrText>
      </w:r>
      <w:r>
        <w:fldChar w:fldCharType="separate"/>
      </w:r>
      <w:r w:rsidRPr="000A6F49">
        <w:rPr>
          <w:rFonts w:ascii="Calibri" w:hAnsi="Calibri" w:cs="Calibri"/>
        </w:rPr>
        <w:t>(Daniel, 2022)</w:t>
      </w:r>
      <w:r>
        <w:fldChar w:fldCharType="end"/>
      </w:r>
      <w:r>
        <w:t>.</w:t>
      </w:r>
    </w:p>
    <w:p w14:paraId="23E87B3D" w14:textId="56567C1A" w:rsidR="008579F3" w:rsidRDefault="006024A4" w:rsidP="008579F3">
      <w:pPr>
        <w:pStyle w:val="Ttulo3"/>
        <w:ind w:left="709" w:hanging="709"/>
      </w:pPr>
      <w:bookmarkStart w:id="51" w:name="_Toc173236048"/>
      <w:r>
        <w:t>Almacenamiento</w:t>
      </w:r>
      <w:r w:rsidR="008579F3">
        <w:t xml:space="preserve"> de datos</w:t>
      </w:r>
      <w:bookmarkEnd w:id="51"/>
    </w:p>
    <w:p w14:paraId="7B73C144" w14:textId="50EE4F83" w:rsidR="00D95D14" w:rsidRDefault="00D95D14" w:rsidP="00D95D14">
      <w:r>
        <w:t xml:space="preserve">Existen diferentes posibilidades para almacenar los datos, siendo las bases de datos la opción </w:t>
      </w:r>
      <w:r w:rsidR="009A4435">
        <w:t>más</w:t>
      </w:r>
      <w:r>
        <w:t xml:space="preserve"> habitual. No obstante, existen </w:t>
      </w:r>
      <w:r w:rsidR="00701EE8">
        <w:t xml:space="preserve">varias </w:t>
      </w:r>
      <w:r>
        <w:t xml:space="preserve">alternativas </w:t>
      </w:r>
      <w:r w:rsidR="00701EE8">
        <w:t>dentro de esta solución,</w:t>
      </w:r>
      <w:r>
        <w:t xml:space="preserve"> las </w:t>
      </w:r>
      <w:r w:rsidR="00701EE8">
        <w:t xml:space="preserve">cuales </w:t>
      </w:r>
      <w:r w:rsidR="00AF5D33">
        <w:t>son</w:t>
      </w:r>
      <w:r w:rsidR="00701EE8">
        <w:t xml:space="preserve"> </w:t>
      </w:r>
      <w:r>
        <w:t>comentadas a continuación.</w:t>
      </w:r>
    </w:p>
    <w:p w14:paraId="094F1C6F" w14:textId="0959B48C" w:rsidR="00D95D14" w:rsidRDefault="00D95D14" w:rsidP="00D95D14">
      <w:pPr>
        <w:pStyle w:val="Ttulo4"/>
        <w:ind w:left="851" w:hanging="851"/>
      </w:pPr>
      <w:r>
        <w:t xml:space="preserve">Base de datos </w:t>
      </w:r>
      <w:r w:rsidR="00DF3713">
        <w:t>relacionales</w:t>
      </w:r>
    </w:p>
    <w:p w14:paraId="0C6E7BEE" w14:textId="6E8C8398" w:rsidR="00701EE8" w:rsidRDefault="00701EE8" w:rsidP="00701EE8">
      <w:r>
        <w:t>Las bases de datos relacionales son un tipo de bases de datos</w:t>
      </w:r>
      <w:r w:rsidR="00DF3713">
        <w:t xml:space="preserve"> que toma como base las relaciones entre los distintos grupos de datos que se conforman. Estos grupos se conocen como tablas, las cuales se relacionan entre sí y conforman un modelo relacional, el pilar de la base de datos</w:t>
      </w:r>
      <w:r w:rsidR="00BF7C6D">
        <w:t xml:space="preserve"> </w:t>
      </w:r>
      <w:r w:rsidR="00BF7C6D">
        <w:fldChar w:fldCharType="begin"/>
      </w:r>
      <w:r w:rsidR="003346D0">
        <w:instrText xml:space="preserve"> ADDIN ZOTERO_ITEM CSL_CITATION {"citationID":"GlD5pWLG","properties":{"formattedCitation":"({\\i{}\\uc0\\u191{}Qu\\uc0\\u233{} es una base de datos relacional?}, s.\\uc0\\u160{}f.)","plainCitation":"(¿Qué es una base de datos relacional?, s. f.)","noteIndex":0},"citationItems":[{"id":49,"uris":["http://zotero.org/users/local/gYoK5uc9/items/8J4BQ53E"],"itemData":{"id":49,"type":"webpage","abstract":"Descubre qué es una base de datos relacional y cómo puede ayudar a tu empresa.","container-title":"Oracle","language":"es","title":"¿Qué es una base de datos relacional?","URL":"https://www.oracle.com/es/database/what-is-a-relational-database/","accessed":{"date-parts":[["2024",5,19]]}}}],"schema":"https://github.com/citation-style-language/schema/raw/master/csl-citation.json"} </w:instrText>
      </w:r>
      <w:r w:rsidR="00BF7C6D">
        <w:fldChar w:fldCharType="separate"/>
      </w:r>
      <w:r w:rsidR="00BF7C6D" w:rsidRPr="00BF7C6D">
        <w:rPr>
          <w:rFonts w:ascii="Calibri" w:hAnsi="Calibri" w:cs="Calibri"/>
        </w:rPr>
        <w:t>(</w:t>
      </w:r>
      <w:r w:rsidR="00BF7C6D" w:rsidRPr="00BF7C6D">
        <w:rPr>
          <w:rFonts w:ascii="Calibri" w:hAnsi="Calibri" w:cs="Calibri"/>
          <w:i/>
          <w:iCs/>
        </w:rPr>
        <w:t>¿Qué es una base de datos relacional?</w:t>
      </w:r>
      <w:r w:rsidR="00BF7C6D" w:rsidRPr="00BF7C6D">
        <w:rPr>
          <w:rFonts w:ascii="Calibri" w:hAnsi="Calibri" w:cs="Calibri"/>
        </w:rPr>
        <w:t>, s. f.)</w:t>
      </w:r>
      <w:r w:rsidR="00BF7C6D">
        <w:fldChar w:fldCharType="end"/>
      </w:r>
      <w:r w:rsidR="00DF3713">
        <w:t xml:space="preserve">. </w:t>
      </w:r>
    </w:p>
    <w:p w14:paraId="113630AB" w14:textId="00C806B5" w:rsidR="00DF3713" w:rsidRDefault="00DF3713" w:rsidP="00701EE8">
      <w:r>
        <w:t xml:space="preserve">El principal beneficio de este modelo es que el fundamento sobre el cual se construye es muy básico, pudiendo complicarse a medida que se escale la dimensión de los datos. Asimismo, la alta usabilidad existente con este tipo de bases de datos y sus propiedades </w:t>
      </w:r>
      <w:r w:rsidR="00BF7C6D">
        <w:t xml:space="preserve">ACID </w:t>
      </w:r>
      <w:r>
        <w:t>la hacen ser una opción perfecta para</w:t>
      </w:r>
      <w:r w:rsidR="00BF7C6D">
        <w:t xml:space="preserve"> almacenar conjuntos de datos estructurados</w:t>
      </w:r>
      <w:commentRangeStart w:id="52"/>
      <w:r w:rsidR="00BF7C6D">
        <w:t xml:space="preserve"> </w:t>
      </w:r>
      <w:commentRangeEnd w:id="52"/>
      <w:r w:rsidR="00BF7C6D">
        <w:rPr>
          <w:rStyle w:val="Refdecomentario"/>
        </w:rPr>
        <w:commentReference w:id="52"/>
      </w:r>
      <w:r w:rsidR="00BF7C6D">
        <w:fldChar w:fldCharType="begin"/>
      </w:r>
      <w:r w:rsidR="003346D0">
        <w:instrText xml:space="preserve"> ADDIN ZOTERO_ITEM CSL_CITATION {"citationID":"nzu8RwZJ","properties":{"formattedCitation":"({\\i{}\\uc0\\u191{}Qu\\uc0\\u233{} es una base de datos relacional?}, s.\\uc0\\u160{}f.)","plainCitation":"(¿Qué es una base de datos relacional?, s. f.)","noteIndex":0},"citationItems":[{"id":49,"uris":["http://zotero.org/users/local/gYoK5uc9/items/8J4BQ53E"],"itemData":{"id":49,"type":"webpage","abstract":"Descubre qué es una base de datos relacional y cómo puede ayudar a tu empresa.","container-title":"Oracle","language":"es","title":"¿Qué es una base de datos relacional?","URL":"https://www.oracle.com/es/database/what-is-a-relational-database/","accessed":{"date-parts":[["2024",5,19]]}}}],"schema":"https://github.com/citation-style-language/schema/raw/master/csl-citation.json"} </w:instrText>
      </w:r>
      <w:r w:rsidR="00BF7C6D">
        <w:fldChar w:fldCharType="separate"/>
      </w:r>
      <w:r w:rsidR="00BF7C6D" w:rsidRPr="00BF7C6D">
        <w:rPr>
          <w:rFonts w:ascii="Calibri" w:hAnsi="Calibri" w:cs="Calibri"/>
        </w:rPr>
        <w:t>(</w:t>
      </w:r>
      <w:r w:rsidR="00BF7C6D" w:rsidRPr="00BF7C6D">
        <w:rPr>
          <w:rFonts w:ascii="Calibri" w:hAnsi="Calibri" w:cs="Calibri"/>
          <w:i/>
          <w:iCs/>
        </w:rPr>
        <w:t>¿Qué es una base de datos relacional?</w:t>
      </w:r>
      <w:r w:rsidR="00BF7C6D" w:rsidRPr="00BF7C6D">
        <w:rPr>
          <w:rFonts w:ascii="Calibri" w:hAnsi="Calibri" w:cs="Calibri"/>
        </w:rPr>
        <w:t>, s. f.)</w:t>
      </w:r>
      <w:r w:rsidR="00BF7C6D">
        <w:fldChar w:fldCharType="end"/>
      </w:r>
      <w:r w:rsidR="00BF7C6D">
        <w:t>.</w:t>
      </w:r>
    </w:p>
    <w:p w14:paraId="38545560" w14:textId="77777777" w:rsidR="004F12D7" w:rsidRDefault="00B5563A" w:rsidP="00701EE8">
      <w:r>
        <w:t>Algunas de las bases de datos relacionales más comunes son</w:t>
      </w:r>
      <w:r w:rsidR="004F12D7">
        <w:t>:</w:t>
      </w:r>
    </w:p>
    <w:p w14:paraId="41652BBE" w14:textId="41E2743E" w:rsidR="004F12D7" w:rsidRDefault="00B5563A" w:rsidP="005A0DA6">
      <w:pPr>
        <w:pStyle w:val="Prrafodelista"/>
        <w:numPr>
          <w:ilvl w:val="0"/>
          <w:numId w:val="6"/>
        </w:numPr>
      </w:pPr>
      <w:r w:rsidRPr="004F12D7">
        <w:rPr>
          <w:lang w:val="en-GB"/>
        </w:rPr>
        <w:t>MySQL</w:t>
      </w:r>
      <w:commentRangeStart w:id="53"/>
      <w:r w:rsidRPr="004F12D7">
        <w:rPr>
          <w:lang w:val="en-GB"/>
        </w:rPr>
        <w:t xml:space="preserve"> </w:t>
      </w:r>
      <w:commentRangeEnd w:id="53"/>
      <w:r>
        <w:rPr>
          <w:rStyle w:val="Refdecomentario"/>
        </w:rPr>
        <w:commentReference w:id="53"/>
      </w:r>
      <w:r>
        <w:fldChar w:fldCharType="begin"/>
      </w:r>
      <w:r w:rsidR="003346D0">
        <w:rPr>
          <w:lang w:val="en-GB"/>
        </w:rPr>
        <w:instrText xml:space="preserve"> ADDIN ZOTERO_ITEM CSL_CITATION {"citationID":"7rOIwmJT","properties":{"formattedCitation":"({\\i{}MySQL}, s.\\uc0\\u160{}f.)","plainCitation":"(MySQL, s. f.)","noteIndex":0},"citationItems":[{"id":55,"uris":["http://zotero.org/users/local/gYoK5uc9/items/357DZ7UQ"],"itemData":{"id":55,"type":"webpage","genre":"MySQL","language":"en","title":"MySQL","URL":"https://www.mysql.com/","accessed":{"date-parts":[["2024",5,19]]}}}],"schema":"https://github.com/citation-style-language/schema/raw/master/csl-citation.json"} </w:instrText>
      </w:r>
      <w:r>
        <w:fldChar w:fldCharType="separate"/>
      </w:r>
      <w:r w:rsidRPr="004F12D7">
        <w:rPr>
          <w:rFonts w:ascii="Calibri" w:hAnsi="Calibri" w:cs="Calibri"/>
          <w:lang w:val="en-GB"/>
        </w:rPr>
        <w:t>(</w:t>
      </w:r>
      <w:r w:rsidRPr="004F12D7">
        <w:rPr>
          <w:rFonts w:ascii="Calibri" w:hAnsi="Calibri" w:cs="Calibri"/>
          <w:i/>
          <w:iCs/>
          <w:lang w:val="en-GB"/>
        </w:rPr>
        <w:t>MySQL</w:t>
      </w:r>
      <w:r w:rsidRPr="004F12D7">
        <w:rPr>
          <w:rFonts w:ascii="Calibri" w:hAnsi="Calibri" w:cs="Calibri"/>
          <w:lang w:val="en-GB"/>
        </w:rPr>
        <w:t>, s. f.)</w:t>
      </w:r>
      <w:r>
        <w:fldChar w:fldCharType="end"/>
      </w:r>
      <w:r w:rsidR="004F12D7">
        <w:t>.</w:t>
      </w:r>
    </w:p>
    <w:p w14:paraId="7BB4D8D2" w14:textId="6C03BDC7" w:rsidR="004F12D7" w:rsidRPr="003346D0" w:rsidRDefault="00B5563A" w:rsidP="005A0DA6">
      <w:pPr>
        <w:pStyle w:val="Prrafodelista"/>
        <w:numPr>
          <w:ilvl w:val="0"/>
          <w:numId w:val="6"/>
        </w:numPr>
        <w:rPr>
          <w:lang w:val="en-GB"/>
        </w:rPr>
      </w:pPr>
      <w:r w:rsidRPr="004F12D7">
        <w:rPr>
          <w:lang w:val="en-GB"/>
        </w:rPr>
        <w:t>PostgreSQL</w:t>
      </w:r>
      <w:commentRangeStart w:id="54"/>
      <w:r w:rsidR="00633A32" w:rsidRPr="004F12D7">
        <w:rPr>
          <w:lang w:val="en-GB"/>
        </w:rPr>
        <w:t xml:space="preserve"> </w:t>
      </w:r>
      <w:commentRangeEnd w:id="54"/>
      <w:r w:rsidR="00633A32">
        <w:rPr>
          <w:rStyle w:val="Refdecomentario"/>
        </w:rPr>
        <w:commentReference w:id="54"/>
      </w:r>
      <w:r w:rsidR="00633A32">
        <w:fldChar w:fldCharType="begin"/>
      </w:r>
      <w:r w:rsidR="003346D0">
        <w:rPr>
          <w:lang w:val="en-GB"/>
        </w:rPr>
        <w:instrText xml:space="preserve"> ADDIN ZOTERO_ITEM CSL_CITATION {"citationID":"0cjBJqHf","properties":{"formattedCitation":"(PostgreSQL Global Development Group, 2024)","plainCitation":"(PostgreSQL Global Development Group, 2024)","noteIndex":0},"citationItems":[{"id":57,"uris":["http://zotero.org/users/local/gYoK5uc9/items/A5T47PNS"],"itemData":{"id":57,"type":"webpage","abstract":"The world's most advanced open source database.","container-title":"PostgreSQL","language":"en","title":"PostgreSQL","URL":"https://www.postgresql.org/","author":[{"literal":"PostgreSQL Global Development Group"}],"accessed":{"date-parts":[["2024",5,19]]},"issued":{"date-parts":[["2024",5,19]]}}}],"schema":"https://github.com/citation-style-language/schema/raw/master/csl-citation.json"} </w:instrText>
      </w:r>
      <w:r w:rsidR="00633A32">
        <w:fldChar w:fldCharType="separate"/>
      </w:r>
      <w:r w:rsidR="003346D0" w:rsidRPr="003346D0">
        <w:rPr>
          <w:rFonts w:ascii="Calibri" w:hAnsi="Calibri" w:cs="Calibri"/>
          <w:lang w:val="en-GB"/>
        </w:rPr>
        <w:t>(PostgreSQL Global Development Group, 2024)</w:t>
      </w:r>
      <w:r w:rsidR="00633A32">
        <w:fldChar w:fldCharType="end"/>
      </w:r>
      <w:r w:rsidR="004F12D7" w:rsidRPr="003346D0">
        <w:rPr>
          <w:lang w:val="en-GB"/>
        </w:rPr>
        <w:t>.</w:t>
      </w:r>
    </w:p>
    <w:p w14:paraId="1E69E09B" w14:textId="5E4735C3" w:rsidR="004F12D7" w:rsidRPr="004F12D7" w:rsidRDefault="00B5563A" w:rsidP="005A0DA6">
      <w:pPr>
        <w:pStyle w:val="Prrafodelista"/>
        <w:numPr>
          <w:ilvl w:val="0"/>
          <w:numId w:val="6"/>
        </w:numPr>
        <w:rPr>
          <w:lang w:val="en-GB"/>
        </w:rPr>
      </w:pPr>
      <w:r w:rsidRPr="004F12D7">
        <w:rPr>
          <w:lang w:val="en-GB"/>
        </w:rPr>
        <w:t>Microsot SQL Server</w:t>
      </w:r>
      <w:commentRangeStart w:id="55"/>
      <w:r w:rsidR="00633A32" w:rsidRPr="004F12D7">
        <w:rPr>
          <w:lang w:val="en-GB"/>
        </w:rPr>
        <w:t xml:space="preserve"> </w:t>
      </w:r>
      <w:commentRangeEnd w:id="55"/>
      <w:r w:rsidR="00633A32">
        <w:rPr>
          <w:rStyle w:val="Refdecomentario"/>
        </w:rPr>
        <w:commentReference w:id="55"/>
      </w:r>
      <w:r w:rsidR="00633A32">
        <w:fldChar w:fldCharType="begin"/>
      </w:r>
      <w:r w:rsidR="003346D0">
        <w:rPr>
          <w:lang w:val="en-GB"/>
        </w:rPr>
        <w:instrText xml:space="preserve"> ADDIN ZOTERO_ITEM CSL_CITATION {"citationID":"ntTkMIsJ","properties":{"formattedCitation":"({\\i{}SQL Server 2022 | Microsoft}, s.\\uc0\\u160{}f.)","plainCitation":"(SQL Server 2022 | Microsoft, s. f.)","noteIndex":0},"citationItems":[{"id":59,"uris":["http://zotero.org/users/local/gYoK5uc9/items/QKS5XKBS"],"itemData":{"id":59,"type":"webpage","abstract":"SQL Server 2022, ahora en versión preliminar pública, es la versión más compatible con Azure hasta la fecha y ofrece mejoras continuas en la seguridad y el rendimiento, proporcionando una plataforma de datos moderna para escenarios híbridos.","genre":"Microsoft SQL Server","language":"es-ES","title":"SQL Server 2022 | Microsoft","URL":"https://www.microsoft.com/es-es/sql-server/sql-server-2022","accessed":{"date-parts":[["2024",5,19]]}}}],"schema":"https://github.com/citation-style-language/schema/raw/master/csl-citation.json"} </w:instrText>
      </w:r>
      <w:r w:rsidR="00633A32">
        <w:fldChar w:fldCharType="separate"/>
      </w:r>
      <w:r w:rsidR="00633A32" w:rsidRPr="004F12D7">
        <w:rPr>
          <w:rFonts w:ascii="Calibri" w:hAnsi="Calibri" w:cs="Calibri"/>
          <w:lang w:val="en-GB"/>
        </w:rPr>
        <w:t>(</w:t>
      </w:r>
      <w:r w:rsidR="00633A32" w:rsidRPr="004F12D7">
        <w:rPr>
          <w:rFonts w:ascii="Calibri" w:hAnsi="Calibri" w:cs="Calibri"/>
          <w:i/>
          <w:iCs/>
          <w:lang w:val="en-GB"/>
        </w:rPr>
        <w:t>SQL Server 2022 | Microsoft</w:t>
      </w:r>
      <w:r w:rsidR="00633A32" w:rsidRPr="004F12D7">
        <w:rPr>
          <w:rFonts w:ascii="Calibri" w:hAnsi="Calibri" w:cs="Calibri"/>
          <w:lang w:val="en-GB"/>
        </w:rPr>
        <w:t>, s. f.)</w:t>
      </w:r>
      <w:r w:rsidR="00633A32">
        <w:fldChar w:fldCharType="end"/>
      </w:r>
      <w:r w:rsidR="004F12D7">
        <w:t>.</w:t>
      </w:r>
    </w:p>
    <w:p w14:paraId="7637A8C1" w14:textId="6FA145BB" w:rsidR="00074756" w:rsidRDefault="00B5563A" w:rsidP="005A0DA6">
      <w:pPr>
        <w:pStyle w:val="Prrafodelista"/>
        <w:numPr>
          <w:ilvl w:val="0"/>
          <w:numId w:val="6"/>
        </w:numPr>
      </w:pPr>
      <w:r>
        <w:t>Oracle Database</w:t>
      </w:r>
      <w:commentRangeStart w:id="56"/>
      <w:r w:rsidR="00633A32">
        <w:t xml:space="preserve"> </w:t>
      </w:r>
      <w:commentRangeEnd w:id="56"/>
      <w:r w:rsidR="00633A32">
        <w:rPr>
          <w:rStyle w:val="Refdecomentario"/>
        </w:rPr>
        <w:commentReference w:id="56"/>
      </w:r>
      <w:r w:rsidR="00633A32">
        <w:fldChar w:fldCharType="begin"/>
      </w:r>
      <w:r w:rsidR="003346D0">
        <w:instrText xml:space="preserve"> ADDIN ZOTERO_ITEM CSL_CITATION {"citationID":"EhyZyyOb","properties":{"formattedCitation":"({\\i{}Base de datos rentable y de alto rendimiento}, s.\\uc0\\u160{}f.)","plainCitation":"(Base de datos rentable y de alto rendimiento, s. f.)","noteIndex":0},"citationItems":[{"id":61,"uris":["http://zotero.org/users/local/gYoK5uc9/items/3U54J44P"],"itemData":{"id":61,"type":"webpage","abstract":"Elige entre una variedad de motores de base de datos y opciones de implementación para que los clientes puedan implementar sus cargas de trabajo donde sea necesario.","genre":"Oracle","language":"es","title":"Base de datos rentable y de alto rendimiento","URL":"https://www.oracle.com/es/database/","accessed":{"date-parts":[["2024",5,19]]}}}],"schema":"https://github.com/citation-style-language/schema/raw/master/csl-citation.json"} </w:instrText>
      </w:r>
      <w:r w:rsidR="00633A32">
        <w:fldChar w:fldCharType="separate"/>
      </w:r>
      <w:r w:rsidR="00633A32" w:rsidRPr="004F12D7">
        <w:rPr>
          <w:rFonts w:ascii="Calibri" w:hAnsi="Calibri" w:cs="Calibri"/>
        </w:rPr>
        <w:t>(</w:t>
      </w:r>
      <w:r w:rsidR="00633A32" w:rsidRPr="004F12D7">
        <w:rPr>
          <w:rFonts w:ascii="Calibri" w:hAnsi="Calibri" w:cs="Calibri"/>
          <w:i/>
          <w:iCs/>
        </w:rPr>
        <w:t>Base de datos rentable y de alto rendimiento</w:t>
      </w:r>
      <w:r w:rsidR="00633A32" w:rsidRPr="004F12D7">
        <w:rPr>
          <w:rFonts w:ascii="Calibri" w:hAnsi="Calibri" w:cs="Calibri"/>
        </w:rPr>
        <w:t>, s. f.)</w:t>
      </w:r>
      <w:r w:rsidR="00633A32">
        <w:fldChar w:fldCharType="end"/>
      </w:r>
      <w:r w:rsidR="00633A32">
        <w:t>.</w:t>
      </w:r>
    </w:p>
    <w:p w14:paraId="3B028DCA" w14:textId="5A90B80D" w:rsidR="00D95D14" w:rsidRDefault="00D95D14" w:rsidP="00D95D14">
      <w:pPr>
        <w:pStyle w:val="Ttulo4"/>
        <w:ind w:left="851" w:hanging="851"/>
      </w:pPr>
      <w:r>
        <w:t xml:space="preserve">Base de datos no </w:t>
      </w:r>
      <w:r w:rsidR="00BF7C6D">
        <w:t>relacionales</w:t>
      </w:r>
    </w:p>
    <w:p w14:paraId="4AC9452B" w14:textId="16BFF2DC" w:rsidR="00B46E88" w:rsidRDefault="00BF7C6D" w:rsidP="00B46E88">
      <w:r>
        <w:t>Las bases de datos no relacionales son un tipo de bases de datos que están diseñadas para ofrecer una alta flexibilidad y escalabilidad en los modelos de datos</w:t>
      </w:r>
      <w:commentRangeStart w:id="57"/>
      <w:r w:rsidR="00B5563A">
        <w:t xml:space="preserve"> </w:t>
      </w:r>
      <w:commentRangeEnd w:id="57"/>
      <w:r w:rsidR="00B5563A">
        <w:rPr>
          <w:rStyle w:val="Refdecomentario"/>
        </w:rPr>
        <w:commentReference w:id="57"/>
      </w:r>
      <w:r w:rsidR="00B5563A">
        <w:fldChar w:fldCharType="begin"/>
      </w:r>
      <w:r w:rsidR="00B5563A">
        <w:instrText xml:space="preserve"> ADDIN ZOTERO_ITEM CSL_CITATION {"citationID":"GNdcBVlV","properties":{"formattedCitation":"({\\i{}Bases de datos no relacionales | Bases de datos de gr\\uc0\\u225{}ficos | AWS}, s.\\uc0\\u160{}f.)","plainCitation":"(Bases de datos no relacionales | Bases de datos de gráficos | AWS, s. f.)","noteIndex":0},"citationItems":[{"id":51,"uris":["http://zotero.org/users/local/gYoK5uc9/items/887WTMI3"],"itemData":{"id":51,"type":"webpage","abstract":"¿Qué es una base de datos NoSQL? Son las bases de datos no relacionales de alto desempeño. Trabajan con diferentes modelos de datos entre ellos los documentos, las bases de datos gráficos, las claves-valores y columnas. Visite nuestra web para saber más.","container-title":"Amazon Web Services, Inc.","language":"es-ES","title":"Bases de datos no relacionales | Bases de datos de gráficos | AWS","URL":"https://aws.amazon.com/es/nosql/","accessed":{"date-parts":[["2024",5,19]]}}}],"schema":"https://github.com/citation-style-language/schema/raw/master/csl-citation.json"} </w:instrText>
      </w:r>
      <w:r w:rsidR="00B5563A">
        <w:fldChar w:fldCharType="separate"/>
      </w:r>
      <w:r w:rsidR="00B5563A" w:rsidRPr="00B5563A">
        <w:rPr>
          <w:rFonts w:ascii="Calibri" w:hAnsi="Calibri" w:cs="Calibri"/>
        </w:rPr>
        <w:t>(</w:t>
      </w:r>
      <w:r w:rsidR="00B5563A" w:rsidRPr="00B5563A">
        <w:rPr>
          <w:rFonts w:ascii="Calibri" w:hAnsi="Calibri" w:cs="Calibri"/>
          <w:i/>
          <w:iCs/>
        </w:rPr>
        <w:t>Bases de datos no relacionales | Bases de datos de gráficos | AWS</w:t>
      </w:r>
      <w:r w:rsidR="00B5563A" w:rsidRPr="00B5563A">
        <w:rPr>
          <w:rFonts w:ascii="Calibri" w:hAnsi="Calibri" w:cs="Calibri"/>
        </w:rPr>
        <w:t>, s. f.)</w:t>
      </w:r>
      <w:r w:rsidR="00B5563A">
        <w:fldChar w:fldCharType="end"/>
      </w:r>
      <w:r>
        <w:t>.</w:t>
      </w:r>
      <w:r w:rsidR="00B5563A">
        <w:t xml:space="preserve"> </w:t>
      </w:r>
    </w:p>
    <w:p w14:paraId="444C5AD7" w14:textId="77777777" w:rsidR="00B46E88" w:rsidRDefault="00B46E88">
      <w:pPr>
        <w:spacing w:before="0" w:after="0" w:line="240" w:lineRule="auto"/>
        <w:jc w:val="left"/>
      </w:pPr>
      <w:r>
        <w:br w:type="page"/>
      </w:r>
    </w:p>
    <w:p w14:paraId="60341819" w14:textId="138DDC62" w:rsidR="00BF7C6D" w:rsidRDefault="00B5563A" w:rsidP="00BF7C6D">
      <w:r>
        <w:lastRenderedPageBreak/>
        <w:t>A diferencia de las bases de datos relacionales, los datos que se guardan en ellas no tienen una estructura predefinida</w:t>
      </w:r>
      <w:r w:rsidR="00074756">
        <w:t xml:space="preserve">. Consecuentemente, </w:t>
      </w:r>
      <w:r>
        <w:t>existen varios tipos de bases de datos no relacionales</w:t>
      </w:r>
      <w:r w:rsidR="00074756">
        <w:t>, teniendo cada una de ellas sus virtudes y limitaciones</w:t>
      </w:r>
      <w:r>
        <w:t xml:space="preserve">. </w:t>
      </w:r>
      <w:r w:rsidR="00074756">
        <w:t>Entre las principales, se pueden encontrar</w:t>
      </w:r>
      <w:r>
        <w:t xml:space="preserve"> bases de datos de documentos, de clave-valor</w:t>
      </w:r>
      <w:r w:rsidR="00074756">
        <w:t xml:space="preserve"> y</w:t>
      </w:r>
      <w:r>
        <w:t xml:space="preserve"> de gr</w:t>
      </w:r>
      <w:r w:rsidR="00633A32">
        <w:t>af</w:t>
      </w:r>
      <w:r>
        <w:t>os</w:t>
      </w:r>
      <w:commentRangeStart w:id="58"/>
      <w:r>
        <w:t xml:space="preserve"> </w:t>
      </w:r>
      <w:commentRangeEnd w:id="58"/>
      <w:r>
        <w:rPr>
          <w:rStyle w:val="Refdecomentario"/>
        </w:rPr>
        <w:commentReference w:id="58"/>
      </w:r>
      <w:r>
        <w:fldChar w:fldCharType="begin"/>
      </w:r>
      <w:r w:rsidR="003346D0">
        <w:instrText xml:space="preserve"> ADDIN ZOTERO_ITEM CSL_CITATION {"citationID":"uVxP1ksY","properties":{"formattedCitation":"({\\i{}\\uc0\\u191{}Qu\\uc0\\u233{} es una base de datos NoSQL?}, 2024)","plainCitation":"(¿Qué es una base de datos NoSQL?, 2024)","noteIndex":0},"citationItems":[{"id":53,"uris":["http://zotero.org/users/local/gYoK5uc9/items/K8485UQC"],"itemData":{"id":53,"type":"webpage","abstract":"NoSQL es un enfoque del diseño de bases de datos que permite el almacenamiento y la consulta de datos fuera de las estructuras tradicionales que se encuentran en las bases de datos relacionales.","genre":"IBM","language":"es-es","title":"¿Qué es una base de datos NoSQL? | IBM","title-short":"¿Qué es una base de datos NoSQL?","URL":"https://www.ibm.com/es-es/topics/nosql-databases","accessed":{"date-parts":[["2024",5,19]]},"issued":{"date-parts":[["2024",4,14]]}}}],"schema":"https://github.com/citation-style-language/schema/raw/master/csl-citation.json"} </w:instrText>
      </w:r>
      <w:r>
        <w:fldChar w:fldCharType="separate"/>
      </w:r>
      <w:r w:rsidRPr="00B5563A">
        <w:rPr>
          <w:rFonts w:ascii="Calibri" w:hAnsi="Calibri" w:cs="Calibri"/>
        </w:rPr>
        <w:t>(</w:t>
      </w:r>
      <w:r w:rsidRPr="00B5563A">
        <w:rPr>
          <w:rFonts w:ascii="Calibri" w:hAnsi="Calibri" w:cs="Calibri"/>
          <w:i/>
          <w:iCs/>
        </w:rPr>
        <w:t>¿Qué es una base de datos NoSQL?</w:t>
      </w:r>
      <w:r w:rsidRPr="00B5563A">
        <w:rPr>
          <w:rFonts w:ascii="Calibri" w:hAnsi="Calibri" w:cs="Calibri"/>
        </w:rPr>
        <w:t>, 2024)</w:t>
      </w:r>
      <w:r>
        <w:fldChar w:fldCharType="end"/>
      </w:r>
      <w:r>
        <w:t>.</w:t>
      </w:r>
    </w:p>
    <w:p w14:paraId="720EE0CB" w14:textId="38E0BBDE" w:rsidR="004F12D7" w:rsidRDefault="008828B3" w:rsidP="00BF7C6D">
      <w:r>
        <w:t>Las principales</w:t>
      </w:r>
      <w:r w:rsidR="00633A32">
        <w:t xml:space="preserve"> bases de datos no relacionales son</w:t>
      </w:r>
      <w:r w:rsidR="004F12D7">
        <w:t>:</w:t>
      </w:r>
    </w:p>
    <w:p w14:paraId="151C761A" w14:textId="77777777" w:rsidR="004F12D7" w:rsidRPr="004F12D7" w:rsidRDefault="00633A32" w:rsidP="005A0DA6">
      <w:pPr>
        <w:pStyle w:val="Prrafodelista"/>
        <w:numPr>
          <w:ilvl w:val="0"/>
          <w:numId w:val="7"/>
        </w:numPr>
        <w:rPr>
          <w:lang w:val="en-GB"/>
        </w:rPr>
      </w:pPr>
      <w:r>
        <w:t>MongoDB</w:t>
      </w:r>
      <w:commentRangeStart w:id="59"/>
      <w:r>
        <w:t xml:space="preserve"> </w:t>
      </w:r>
      <w:commentRangeEnd w:id="59"/>
      <w:r>
        <w:rPr>
          <w:rStyle w:val="Refdecomentario"/>
        </w:rPr>
        <w:commentReference w:id="59"/>
      </w:r>
      <w:r>
        <w:fldChar w:fldCharType="begin"/>
      </w:r>
      <w:r>
        <w:instrText xml:space="preserve"> ADDIN ZOTERO_ITEM CSL_CITATION {"citationID":"Cuume2SO","properties":{"formattedCitation":"({\\i{}MongoDB}, s.\\uc0\\u160{}f.)","plainCitation":"(MongoDB, s. f.)","noteIndex":0},"citationItems":[{"id":63,"uris":["http://zotero.org/users/local/gYoK5uc9/items/AUTXIAXP"],"itemData":{"id":63,"type":"webpage","abstract":"Get your ideas to market faster with a developer data platform built on the leading modern database. MongoDB makes working with data easy.","container-title":"MongoDB","language":"en-us","title":"MongoDB: The Developer Data Platform","title-short":"MongoDB","URL":"https://www.mongodb.com","accessed":{"date-parts":[["2024",5,19]]}}}],"schema":"https://github.com/citation-style-language/schema/raw/master/csl-citation.json"} </w:instrText>
      </w:r>
      <w:r>
        <w:fldChar w:fldCharType="separate"/>
      </w:r>
      <w:r w:rsidRPr="004F12D7">
        <w:rPr>
          <w:rFonts w:ascii="Calibri" w:hAnsi="Calibri" w:cs="Calibri"/>
        </w:rPr>
        <w:t>(</w:t>
      </w:r>
      <w:r w:rsidRPr="004F12D7">
        <w:rPr>
          <w:rFonts w:ascii="Calibri" w:hAnsi="Calibri" w:cs="Calibri"/>
          <w:i/>
          <w:iCs/>
        </w:rPr>
        <w:t>MongoDB</w:t>
      </w:r>
      <w:r w:rsidRPr="004F12D7">
        <w:rPr>
          <w:rFonts w:ascii="Calibri" w:hAnsi="Calibri" w:cs="Calibri"/>
        </w:rPr>
        <w:t>, s. f.)</w:t>
      </w:r>
      <w:r>
        <w:fldChar w:fldCharType="end"/>
      </w:r>
    </w:p>
    <w:p w14:paraId="3842438E" w14:textId="14705DF4" w:rsidR="004F12D7" w:rsidRPr="00D46BC9" w:rsidRDefault="00633A32" w:rsidP="005A0DA6">
      <w:pPr>
        <w:pStyle w:val="Prrafodelista"/>
        <w:numPr>
          <w:ilvl w:val="0"/>
          <w:numId w:val="7"/>
        </w:numPr>
      </w:pPr>
      <w:r>
        <w:t>Cassandra</w:t>
      </w:r>
      <w:commentRangeStart w:id="60"/>
      <w:r>
        <w:t xml:space="preserve"> </w:t>
      </w:r>
      <w:commentRangeEnd w:id="60"/>
      <w:r>
        <w:rPr>
          <w:rStyle w:val="Refdecomentario"/>
        </w:rPr>
        <w:commentReference w:id="60"/>
      </w:r>
      <w:r>
        <w:fldChar w:fldCharType="begin"/>
      </w:r>
      <w:r w:rsidR="003346D0">
        <w:instrText xml:space="preserve"> ADDIN ZOTERO_ITEM CSL_CITATION {"citationID":"Ybp5J3mZ","properties":{"formattedCitation":"({\\i{}Apache Cassandra | Apache Cassandra Documentation}, s.\\uc0\\u160{}f.)","plainCitation":"(Apache Cassandra | Apache Cassandra Documentation, s. f.)","noteIndex":0},"citationItems":[{"id":64,"uris":["http://zotero.org/users/local/gYoK5uc9/items/J8WHTH76"],"itemData":{"id":64,"type":"webpage","abstract":"Open Source NoSQL Database Manage massive amounts of data, fast, without losing sleep","genre":"Apache Cassandra","language":"en","title":"Apache Cassandra | Apache Cassandra Documentation","URL":"https://cassandra.apache.org/_/index.html","accessed":{"date-parts":[["2024",5,19]]}}}],"schema":"https://github.com/citation-style-language/schema/raw/master/csl-citation.json"} </w:instrText>
      </w:r>
      <w:r>
        <w:fldChar w:fldCharType="separate"/>
      </w:r>
      <w:r w:rsidRPr="004F12D7">
        <w:rPr>
          <w:rFonts w:ascii="Calibri" w:hAnsi="Calibri" w:cs="Calibri"/>
        </w:rPr>
        <w:t>(</w:t>
      </w:r>
      <w:r w:rsidRPr="004F12D7">
        <w:rPr>
          <w:rFonts w:ascii="Calibri" w:hAnsi="Calibri" w:cs="Calibri"/>
          <w:i/>
          <w:iCs/>
        </w:rPr>
        <w:t>Apache Cassandra | Apache Cassandra Documentation</w:t>
      </w:r>
      <w:r w:rsidRPr="004F12D7">
        <w:rPr>
          <w:rFonts w:ascii="Calibri" w:hAnsi="Calibri" w:cs="Calibri"/>
        </w:rPr>
        <w:t>, s. f.)</w:t>
      </w:r>
      <w:r>
        <w:fldChar w:fldCharType="end"/>
      </w:r>
    </w:p>
    <w:p w14:paraId="15B8DB89" w14:textId="7EF5CD6F" w:rsidR="004F12D7" w:rsidRDefault="00633A32" w:rsidP="005A0DA6">
      <w:pPr>
        <w:pStyle w:val="Prrafodelista"/>
        <w:numPr>
          <w:ilvl w:val="0"/>
          <w:numId w:val="7"/>
        </w:numPr>
      </w:pPr>
      <w:r>
        <w:t>Redis</w:t>
      </w:r>
      <w:commentRangeStart w:id="61"/>
      <w:r>
        <w:t xml:space="preserve"> </w:t>
      </w:r>
      <w:commentRangeEnd w:id="61"/>
      <w:r>
        <w:rPr>
          <w:rStyle w:val="Refdecomentario"/>
        </w:rPr>
        <w:commentReference w:id="61"/>
      </w:r>
      <w:r>
        <w:fldChar w:fldCharType="begin"/>
      </w:r>
      <w:r w:rsidR="003346D0">
        <w:instrText xml:space="preserve"> ADDIN ZOTERO_ITEM CSL_CITATION {"citationID":"bhIDdvRC","properties":{"formattedCitation":"({\\i{}Redis - La plataforma de datos en tiempo real}, s.\\uc0\\u160{}f.)","plainCitation":"(Redis - La plataforma de datos en tiempo real, s. f.)","noteIndex":0},"citationItems":[{"id":66,"uris":["http://zotero.org/users/local/gYoK5uc9/items/EF9Q5F63"],"itemData":{"id":66,"type":"webpage","abstract":"La plataforma de datos en tiempo real más querida del mundo Redis Enterprise es simplemente la mejor versión de Redis, la base de datos más querida del mundo. Ofrece un rendimiento, una escalabilidad, una innovación y una rentabilidad inigualables en la nube, on-premises y en las instalaciones híbridas. Las organizaciones líderes construyen con Redis Enterprise […]","container-title":"Redis","genre":"Redis","language":"es","title":"Redis - La plataforma de datos en tiempo real","URL":"https://redis.io/es/","accessed":{"date-parts":[["2024",5,19]]}}}],"schema":"https://github.com/citation-style-language/schema/raw/master/csl-citation.json"} </w:instrText>
      </w:r>
      <w:r>
        <w:fldChar w:fldCharType="separate"/>
      </w:r>
      <w:r w:rsidRPr="004F12D7">
        <w:rPr>
          <w:rFonts w:ascii="Calibri" w:hAnsi="Calibri" w:cs="Calibri"/>
        </w:rPr>
        <w:t>(</w:t>
      </w:r>
      <w:r w:rsidRPr="004F12D7">
        <w:rPr>
          <w:rFonts w:ascii="Calibri" w:hAnsi="Calibri" w:cs="Calibri"/>
          <w:i/>
          <w:iCs/>
        </w:rPr>
        <w:t>Redis - La plataforma de datos en tiempo real</w:t>
      </w:r>
      <w:r w:rsidRPr="004F12D7">
        <w:rPr>
          <w:rFonts w:ascii="Calibri" w:hAnsi="Calibri" w:cs="Calibri"/>
        </w:rPr>
        <w:t>, s. f.)</w:t>
      </w:r>
      <w:r>
        <w:fldChar w:fldCharType="end"/>
      </w:r>
    </w:p>
    <w:p w14:paraId="7BE211DD" w14:textId="47B22CE6" w:rsidR="00633A32" w:rsidRPr="004F12D7" w:rsidRDefault="00633A32" w:rsidP="005A0DA6">
      <w:pPr>
        <w:pStyle w:val="Prrafodelista"/>
        <w:numPr>
          <w:ilvl w:val="0"/>
          <w:numId w:val="7"/>
        </w:numPr>
      </w:pPr>
      <w:r w:rsidRPr="004F12D7">
        <w:rPr>
          <w:lang w:val="en-GB"/>
        </w:rPr>
        <w:t>Neo4j</w:t>
      </w:r>
      <w:commentRangeStart w:id="62"/>
      <w:r w:rsidRPr="004F12D7">
        <w:rPr>
          <w:lang w:val="en-GB"/>
        </w:rPr>
        <w:t xml:space="preserve"> </w:t>
      </w:r>
      <w:commentRangeEnd w:id="62"/>
      <w:r w:rsidR="004F12D7">
        <w:rPr>
          <w:rStyle w:val="Refdecomentario"/>
        </w:rPr>
        <w:commentReference w:id="62"/>
      </w:r>
      <w:r>
        <w:fldChar w:fldCharType="begin"/>
      </w:r>
      <w:r w:rsidR="003346D0">
        <w:rPr>
          <w:lang w:val="en-GB"/>
        </w:rPr>
        <w:instrText xml:space="preserve"> ADDIN ZOTERO_ITEM CSL_CITATION {"citationID":"roNYdpaZ","properties":{"formattedCitation":"({\\i{}Neo4j Graph Database &amp; Analytics \\uc0\\u8211{} The Leader in Graph Databases}, s.\\uc0\\u160{}f.)","plainCitation":"(Neo4j Graph Database &amp; Analytics – The Leader in Graph Databases, s. f.)","noteIndex":0},"citationItems":[{"id":68,"uris":["http://zotero.org/users/local/gYoK5uc9/items/AZQV37M8"],"itemData":{"id":68,"type":"webpage","abstract":"Connect data as it's stored with Neo4j. Perform powerful, complex queries at scale and speed with our graph data platform.","container-title":"Graph Database &amp; Analytics","genre":"Neo4j","language":"en","title":"Neo4j Graph Database &amp; Analytics – The Leader in Graph Databases","URL":"https://neo4j.com/","accessed":{"date-parts":[["2024",5,19]]}}}],"schema":"https://github.com/citation-style-language/schema/raw/master/csl-citation.json"} </w:instrText>
      </w:r>
      <w:r>
        <w:fldChar w:fldCharType="separate"/>
      </w:r>
      <w:r w:rsidRPr="004F12D7">
        <w:rPr>
          <w:rFonts w:ascii="Calibri" w:hAnsi="Calibri" w:cs="Calibri"/>
          <w:lang w:val="en-GB"/>
        </w:rPr>
        <w:t>(</w:t>
      </w:r>
      <w:r w:rsidRPr="004F12D7">
        <w:rPr>
          <w:rFonts w:ascii="Calibri" w:hAnsi="Calibri" w:cs="Calibri"/>
          <w:i/>
          <w:iCs/>
          <w:lang w:val="en-GB"/>
        </w:rPr>
        <w:t>Neo4j Graph Database &amp; Analytics – The Leader in Graph Databases</w:t>
      </w:r>
      <w:r w:rsidRPr="004F12D7">
        <w:rPr>
          <w:rFonts w:ascii="Calibri" w:hAnsi="Calibri" w:cs="Calibri"/>
          <w:lang w:val="en-GB"/>
        </w:rPr>
        <w:t>, s. f.)</w:t>
      </w:r>
      <w:r>
        <w:fldChar w:fldCharType="end"/>
      </w:r>
      <w:r w:rsidRPr="004F12D7">
        <w:t>.</w:t>
      </w:r>
    </w:p>
    <w:p w14:paraId="722B392E" w14:textId="30E4F814" w:rsidR="006024A4" w:rsidRDefault="006024A4" w:rsidP="006024A4">
      <w:pPr>
        <w:pStyle w:val="Ttulo3"/>
        <w:ind w:left="709" w:hanging="709"/>
      </w:pPr>
      <w:bookmarkStart w:id="63" w:name="_Toc173236049"/>
      <w:r>
        <w:t>Análisis de datos</w:t>
      </w:r>
      <w:bookmarkEnd w:id="63"/>
    </w:p>
    <w:p w14:paraId="693A2458" w14:textId="77777777" w:rsidR="00A44739" w:rsidRDefault="000D0AB0" w:rsidP="000D0AB0">
      <w:r>
        <w:t xml:space="preserve">La fase de análisis de datos se compone por </w:t>
      </w:r>
      <w:r w:rsidR="001D1CE7">
        <w:t xml:space="preserve">los </w:t>
      </w:r>
      <w:r>
        <w:t xml:space="preserve">dos tipos </w:t>
      </w:r>
      <w:r w:rsidR="001D1CE7">
        <w:t xml:space="preserve">principales </w:t>
      </w:r>
      <w:r>
        <w:t xml:space="preserve">de algoritmos. Tanto los algoritmos de aprendizaje supervisado como los algoritmos de aprendizaje no supervisado ofrecen diferentes posibilidades de cara a obtener información </w:t>
      </w:r>
      <w:r w:rsidR="001D1CE7">
        <w:t xml:space="preserve">de utilidad para el usuario final. </w:t>
      </w:r>
    </w:p>
    <w:p w14:paraId="33DFFFAF" w14:textId="19AC2380" w:rsidR="000D0AB0" w:rsidRPr="000D0AB0" w:rsidRDefault="00D14067" w:rsidP="000D0AB0">
      <w:r>
        <w:t>P</w:t>
      </w:r>
      <w:r w:rsidR="00A44739">
        <w:t xml:space="preserve">or ello, con el fin de determinar la utilidad de estos </w:t>
      </w:r>
      <w:r w:rsidR="00D56ABE">
        <w:t xml:space="preserve">algoritmos </w:t>
      </w:r>
      <w:r w:rsidR="00A44739">
        <w:t>en</w:t>
      </w:r>
      <w:r>
        <w:t xml:space="preserve"> el proyecto de Biker, </w:t>
      </w:r>
      <w:r w:rsidR="00AF5D33">
        <w:t>es</w:t>
      </w:r>
      <w:r>
        <w:t xml:space="preserve"> necesario valorar en detalle vari</w:t>
      </w:r>
      <w:r w:rsidR="00A44739">
        <w:t xml:space="preserve">as </w:t>
      </w:r>
      <w:r w:rsidR="00D56ABE">
        <w:t xml:space="preserve">de sus </w:t>
      </w:r>
      <w:r w:rsidR="00A44739">
        <w:t xml:space="preserve">propiedades. La finalidad, </w:t>
      </w:r>
      <w:r w:rsidR="00D56ABE">
        <w:t>las características del</w:t>
      </w:r>
      <w:r w:rsidR="00A44739">
        <w:t xml:space="preserve"> conjunto de datos que requieren</w:t>
      </w:r>
      <w:r w:rsidR="00D56ABE">
        <w:t xml:space="preserve"> y </w:t>
      </w:r>
      <w:r w:rsidR="00A44739">
        <w:t xml:space="preserve">los </w:t>
      </w:r>
      <w:r w:rsidR="00D56ABE">
        <w:t>parámetros de configuración son algunos de los muchos aspectos a comparar entre ellos.</w:t>
      </w:r>
      <w:r>
        <w:t xml:space="preserve"> </w:t>
      </w:r>
      <w:r w:rsidR="00074756">
        <w:t>Por ello</w:t>
      </w:r>
      <w:r w:rsidR="001D1CE7">
        <w:t>, se presentan ambos conjuntos</w:t>
      </w:r>
      <w:r w:rsidR="00573EA8">
        <w:t>.</w:t>
      </w:r>
    </w:p>
    <w:p w14:paraId="2775A0A2" w14:textId="71AF9444" w:rsidR="006363C9" w:rsidRDefault="006363C9" w:rsidP="006363C9">
      <w:pPr>
        <w:pStyle w:val="Ttulo4"/>
        <w:ind w:left="851" w:hanging="851"/>
      </w:pPr>
      <w:r>
        <w:t xml:space="preserve">Algoritmos </w:t>
      </w:r>
      <w:r w:rsidR="001A2A14">
        <w:t>de aprendizaje supervisado</w:t>
      </w:r>
    </w:p>
    <w:p w14:paraId="34CA9A16" w14:textId="0AD44ABA" w:rsidR="005356E3" w:rsidRDefault="005356E3" w:rsidP="005356E3">
      <w:r>
        <w:t>Son algoritmos que tratan con datos etiquetados. Estos algoritmos utilizan las etiquetas de los datos para entrenarse con el fin de realizar una correcta clasificación o predicción</w:t>
      </w:r>
      <w:commentRangeStart w:id="64"/>
      <w:r w:rsidR="00D53792">
        <w:t xml:space="preserve"> </w:t>
      </w:r>
      <w:commentRangeEnd w:id="64"/>
      <w:r w:rsidR="00D53792">
        <w:rPr>
          <w:rStyle w:val="Refdecomentario"/>
        </w:rPr>
        <w:commentReference w:id="64"/>
      </w:r>
      <w:r w:rsidR="00D53792">
        <w:fldChar w:fldCharType="begin"/>
      </w:r>
      <w:r w:rsidR="003346D0">
        <w:instrText xml:space="preserve"> ADDIN ZOTERO_ITEM CSL_CITATION {"citationID":"TwI4JJg1","properties":{"formattedCitation":"({\\i{}\\uc0\\u191{}Qu\\uc0\\u233{} es el aprendizaje supervisado?}, 2024)","plainCitation":"(¿Qué es el aprendizaje supervisado?, 2024)","noteIndex":0},"citationItems":[{"id":70,"uris":["http://zotero.org/users/local/gYoK5uc9/items/5EXQEY5Z"],"itemData":{"id":70,"type":"webpage","abstract":"El aprendizaje supervisado, también conocido como machine learning supervisado, es una subcategoría del machine learning e inteligencia artificial.","genre":"IBM","language":"es-es","title":"¿Qué es el aprendizaje supervisado? | IBM","title-short":"¿Qué es el aprendizaje supervisado?","URL":"https://www.ibm.com/es-es/topics/supervised-learning","accessed":{"date-parts":[["2024",5,19]]},"issued":{"date-parts":[["2024",5,10]]}}}],"schema":"https://github.com/citation-style-language/schema/raw/master/csl-citation.json"} </w:instrText>
      </w:r>
      <w:r w:rsidR="00D53792">
        <w:fldChar w:fldCharType="separate"/>
      </w:r>
      <w:r w:rsidR="00D53792" w:rsidRPr="00D53792">
        <w:rPr>
          <w:rFonts w:ascii="Calibri" w:hAnsi="Calibri" w:cs="Calibri"/>
        </w:rPr>
        <w:t>(</w:t>
      </w:r>
      <w:r w:rsidR="00D53792" w:rsidRPr="00D53792">
        <w:rPr>
          <w:rFonts w:ascii="Calibri" w:hAnsi="Calibri" w:cs="Calibri"/>
          <w:i/>
          <w:iCs/>
        </w:rPr>
        <w:t>¿Qué es el aprendizaje supervisado?</w:t>
      </w:r>
      <w:r w:rsidR="00D53792" w:rsidRPr="00D53792">
        <w:rPr>
          <w:rFonts w:ascii="Calibri" w:hAnsi="Calibri" w:cs="Calibri"/>
        </w:rPr>
        <w:t>, 2024)</w:t>
      </w:r>
      <w:r w:rsidR="00D53792">
        <w:fldChar w:fldCharType="end"/>
      </w:r>
      <w:r>
        <w:t>.</w:t>
      </w:r>
    </w:p>
    <w:p w14:paraId="27E9690C" w14:textId="533B2D90" w:rsidR="00D56ABE" w:rsidRDefault="005356E3" w:rsidP="00D56ABE">
      <w:r>
        <w:t xml:space="preserve">Para ello, se requiere dividir el conjunto de datos en dos grupos. El primer grupo </w:t>
      </w:r>
      <w:r w:rsidR="00AF5D33">
        <w:t>es el de</w:t>
      </w:r>
      <w:r>
        <w:t xml:space="preserve"> los datos de entrenamiento</w:t>
      </w:r>
      <w:r w:rsidR="00D56ABE">
        <w:t>. Este conjunto</w:t>
      </w:r>
      <w:r>
        <w:t xml:space="preserve"> </w:t>
      </w:r>
      <w:r w:rsidR="00AF5D33">
        <w:t>es</w:t>
      </w:r>
      <w:r>
        <w:t xml:space="preserve"> aplica</w:t>
      </w:r>
      <w:r w:rsidR="00D56ABE">
        <w:t>do</w:t>
      </w:r>
      <w:r>
        <w:t xml:space="preserve"> al algoritmo como base, </w:t>
      </w:r>
      <w:r w:rsidR="00D56ABE">
        <w:t xml:space="preserve">definiendo </w:t>
      </w:r>
      <w:r>
        <w:t xml:space="preserve">las entradas y </w:t>
      </w:r>
      <w:r w:rsidR="00D56ABE">
        <w:t xml:space="preserve">sus correspondientes </w:t>
      </w:r>
      <w:r>
        <w:t>salidas</w:t>
      </w:r>
      <w:r w:rsidR="00D56ABE">
        <w:t xml:space="preserve">. De esta forma, </w:t>
      </w:r>
      <w:r w:rsidR="00D9685B">
        <w:t>el</w:t>
      </w:r>
      <w:r w:rsidR="00D56ABE">
        <w:t xml:space="preserve"> modelo </w:t>
      </w:r>
      <w:r w:rsidR="00D9685B">
        <w:t>obt</w:t>
      </w:r>
      <w:r w:rsidR="00AF5D33">
        <w:t>iene</w:t>
      </w:r>
      <w:r w:rsidR="00D9685B">
        <w:t xml:space="preserve"> </w:t>
      </w:r>
      <w:r w:rsidR="00D56ABE">
        <w:t xml:space="preserve">un </w:t>
      </w:r>
      <w:r w:rsidR="00D9685B">
        <w:t>pequeño</w:t>
      </w:r>
      <w:r w:rsidR="00D56ABE">
        <w:t xml:space="preserve"> conocimiento de </w:t>
      </w:r>
      <w:r w:rsidR="00D9685B">
        <w:t>cómo</w:t>
      </w:r>
      <w:r w:rsidR="00D56ABE">
        <w:t xml:space="preserve"> actuar</w:t>
      </w:r>
      <w:r>
        <w:t xml:space="preserve">. El segundo grupo </w:t>
      </w:r>
      <w:r w:rsidR="00D56ABE">
        <w:t>lo</w:t>
      </w:r>
      <w:r w:rsidR="00074756">
        <w:t xml:space="preserve"> conforma</w:t>
      </w:r>
      <w:r w:rsidR="00D56ABE">
        <w:t>n</w:t>
      </w:r>
      <w:r w:rsidR="00074756">
        <w:t xml:space="preserve"> </w:t>
      </w:r>
      <w:r>
        <w:t xml:space="preserve">los datos </w:t>
      </w:r>
      <w:r w:rsidR="00D53792">
        <w:t>de prueba</w:t>
      </w:r>
      <w:r w:rsidR="00A41F9B">
        <w:t>,</w:t>
      </w:r>
      <w:r w:rsidR="00D56ABE">
        <w:t xml:space="preserve"> unos datos que </w:t>
      </w:r>
      <w:r w:rsidR="00D9685B">
        <w:t xml:space="preserve">son totalmente independientes de los datos de entrenamiento y que </w:t>
      </w:r>
      <w:r w:rsidR="00D56ABE">
        <w:t>permit</w:t>
      </w:r>
      <w:r w:rsidR="00AF5D33">
        <w:t>e</w:t>
      </w:r>
      <w:r w:rsidR="00D56ABE">
        <w:t xml:space="preserve">n </w:t>
      </w:r>
      <w:r w:rsidR="00A41F9B">
        <w:t>comprobar el funcionamiento real del algoritmo una vez entrenado.</w:t>
      </w:r>
    </w:p>
    <w:p w14:paraId="5F75E5BF" w14:textId="37E68E76" w:rsidR="005356E3" w:rsidRDefault="00D53792" w:rsidP="005356E3">
      <w:r>
        <w:lastRenderedPageBreak/>
        <w:t>Para evaluar los resultados obtenidos, se utiliza</w:t>
      </w:r>
      <w:r w:rsidR="006C0EB8">
        <w:t>n</w:t>
      </w:r>
      <w:r>
        <w:t xml:space="preserve"> diferentes métricas como la precisión o la pérdida. En caso de que la precisión obtenida no sea la esperada, existen metodologías para intentar mejorarla. La validación cruzada (Cross-Validation) precisamente, consiste en realizar varias iteraciones de entrenamiento </w:t>
      </w:r>
      <w:r w:rsidR="00AF5D33">
        <w:t>a</w:t>
      </w:r>
      <w:r w:rsidR="006C0EB8">
        <w:t>l algoritmo</w:t>
      </w:r>
      <w:r w:rsidR="008828B3">
        <w:t>,</w:t>
      </w:r>
      <w:r w:rsidR="006C0EB8">
        <w:t xml:space="preserve"> </w:t>
      </w:r>
      <w:r>
        <w:t xml:space="preserve">cambiando los </w:t>
      </w:r>
      <w:r w:rsidR="006C0EB8">
        <w:t>datos que componen los conjuntos</w:t>
      </w:r>
      <w:r>
        <w:t xml:space="preserve"> de entrenamiento y prueba. De esta forma se </w:t>
      </w:r>
      <w:r w:rsidR="006C0EB8">
        <w:t>entrena con</w:t>
      </w:r>
      <w:r>
        <w:t xml:space="preserve"> un mayor </w:t>
      </w:r>
      <w:r w:rsidR="006C0EB8">
        <w:t>número</w:t>
      </w:r>
      <w:r>
        <w:t xml:space="preserve"> de </w:t>
      </w:r>
      <w:r w:rsidR="006C0EB8">
        <w:t>datos</w:t>
      </w:r>
      <w:r>
        <w:t xml:space="preserve"> que ayuda a obtener un mejor entrenamiento</w:t>
      </w:r>
      <w:commentRangeStart w:id="65"/>
      <w:r w:rsidR="006C0EB8">
        <w:t xml:space="preserve"> </w:t>
      </w:r>
      <w:commentRangeEnd w:id="65"/>
      <w:r w:rsidR="006C0EB8">
        <w:rPr>
          <w:rStyle w:val="Refdecomentario"/>
        </w:rPr>
        <w:commentReference w:id="65"/>
      </w:r>
      <w:r w:rsidR="006C0EB8">
        <w:fldChar w:fldCharType="begin"/>
      </w:r>
      <w:r w:rsidR="003346D0">
        <w:instrText xml:space="preserve"> ADDIN ZOTERO_ITEM CSL_CITATION {"citationID":"rTWFAnAD","properties":{"formattedCitation":"(Na8, 2023)","plainCitation":"(Na8, 2023)","noteIndex":0},"citationItems":[{"id":72,"uris":["http://zotero.org/users/local/gYoK5uc9/items/MNAQTG6B"],"itemData":{"id":72,"type":"webpage","abstract":"Lo más importante que quisiera que quede claro es que entonces tenemos 2 conjuntos: uno de Train y otro de Test. El “conjunto de validación” no existe como tal, si no, que “vive temporalmente” al momento de entrenar y nos ayuda a obtener al mejor modelo de entre los distintos que probaremos para conseguir nuestro objetivo. Esa técnica es lo que se llama Validación Cruzada ó en inglés cross-validation.","container-title":"Aprende Machine Learning en Español","language":"es","title":"Sets de Entrenamiento, Test y Validación | Aprende Machine Learning","title-short":"Aprende Machine Learning en Español","URL":"https://www.aprendemachinelearning.com/sets-de-entrenamiento-test-validacion-cruzada/","author":[{"literal":"Na8"}],"accessed":{"date-parts":[["2024",5,19]]},"issued":{"date-parts":[["2023",3,3]]}}}],"schema":"https://github.com/citation-style-language/schema/raw/master/csl-citation.json"} </w:instrText>
      </w:r>
      <w:r w:rsidR="006C0EB8">
        <w:fldChar w:fldCharType="separate"/>
      </w:r>
      <w:r w:rsidR="003346D0" w:rsidRPr="003346D0">
        <w:rPr>
          <w:rFonts w:ascii="Calibri" w:hAnsi="Calibri" w:cs="Calibri"/>
        </w:rPr>
        <w:t>(Na8, 2023)</w:t>
      </w:r>
      <w:r w:rsidR="006C0EB8">
        <w:fldChar w:fldCharType="end"/>
      </w:r>
      <w:r w:rsidR="006C0EB8">
        <w:t>.</w:t>
      </w:r>
    </w:p>
    <w:p w14:paraId="4A01D258" w14:textId="5B752787" w:rsidR="00EF22CD" w:rsidRDefault="00EF22CD" w:rsidP="005356E3">
      <w:r>
        <w:t>Entre los algoritmos de aprendizaje supervisado se encuentran los siguientes:</w:t>
      </w:r>
    </w:p>
    <w:p w14:paraId="357D2A2D" w14:textId="5EA7FE46" w:rsidR="00EF22CD" w:rsidRDefault="005A176D" w:rsidP="005A0DA6">
      <w:pPr>
        <w:pStyle w:val="Prrafodelista"/>
        <w:numPr>
          <w:ilvl w:val="0"/>
          <w:numId w:val="5"/>
        </w:numPr>
      </w:pPr>
      <w:r>
        <w:t xml:space="preserve">Regresión </w:t>
      </w:r>
      <w:r w:rsidRPr="00F50737">
        <w:t>lineal:</w:t>
      </w:r>
      <w:r w:rsidR="00F50737" w:rsidRPr="00F50737">
        <w:t xml:space="preserve"> el objetivo principal es poder</w:t>
      </w:r>
      <w:r w:rsidRPr="00F50737">
        <w:t xml:space="preserve"> </w:t>
      </w:r>
      <w:r w:rsidR="00F50737" w:rsidRPr="00F50737">
        <w:t xml:space="preserve">realizar la </w:t>
      </w:r>
      <w:r w:rsidRPr="00F50737">
        <w:t>predicción de valores continuos.</w:t>
      </w:r>
      <w:r w:rsidR="00EE2FDA" w:rsidRPr="00F50737">
        <w:t xml:space="preserve"> Se predice el valor de l</w:t>
      </w:r>
      <w:r w:rsidR="00380244" w:rsidRPr="00F50737">
        <w:t xml:space="preserve">a variable dependiente (output) </w:t>
      </w:r>
      <w:r w:rsidR="00EE2FDA" w:rsidRPr="00F50737">
        <w:t xml:space="preserve">a </w:t>
      </w:r>
      <w:r w:rsidR="0050046E" w:rsidRPr="00F50737">
        <w:t>través</w:t>
      </w:r>
      <w:r w:rsidR="00EE2FDA" w:rsidRPr="00F50737">
        <w:t xml:space="preserve"> de</w:t>
      </w:r>
      <w:r w:rsidR="0050046E" w:rsidRPr="00F50737">
        <w:t xml:space="preserve"> la relación existente con l</w:t>
      </w:r>
      <w:r w:rsidR="00380244" w:rsidRPr="00F50737">
        <w:t>a</w:t>
      </w:r>
      <w:r w:rsidR="0050046E" w:rsidRPr="00F50737">
        <w:t xml:space="preserve">s </w:t>
      </w:r>
      <w:r w:rsidR="00380244" w:rsidRPr="00F50737">
        <w:t>variables independientes (</w:t>
      </w:r>
      <w:r w:rsidR="00F50737">
        <w:t>inputs</w:t>
      </w:r>
      <w:r w:rsidR="00380244" w:rsidRPr="00F50737">
        <w:t>)</w:t>
      </w:r>
      <w:r w:rsidR="00AC7023">
        <w:t>, generando una recta entre 2 puntos que interprete de la mejor forma posible los datos de entrenamiento</w:t>
      </w:r>
      <w:r w:rsidR="0050046E" w:rsidRPr="00F50737">
        <w:t>.</w:t>
      </w:r>
      <w:r w:rsidR="00AC7023">
        <w:t xml:space="preserve"> De esta forma, al evaluar el modelo con los datos de </w:t>
      </w:r>
      <w:r w:rsidR="006A5433">
        <w:t>validación</w:t>
      </w:r>
      <w:r w:rsidR="00AC7023">
        <w:t>, se obtiene un rendimiento similar.</w:t>
      </w:r>
    </w:p>
    <w:p w14:paraId="00D1DE35" w14:textId="11E0262D" w:rsidR="005A176D" w:rsidRDefault="005A176D" w:rsidP="005A0DA6">
      <w:pPr>
        <w:pStyle w:val="Prrafodelista"/>
        <w:numPr>
          <w:ilvl w:val="0"/>
          <w:numId w:val="5"/>
        </w:numPr>
      </w:pPr>
      <w:r>
        <w:t xml:space="preserve">Regresión logística: </w:t>
      </w:r>
      <w:r w:rsidR="00F50737" w:rsidRPr="00F50737">
        <w:t xml:space="preserve">el objetivo principal es poder realizar la predicción de valores </w:t>
      </w:r>
      <w:r w:rsidR="00F50737">
        <w:t xml:space="preserve">categóricos, </w:t>
      </w:r>
      <w:r w:rsidR="00A673FF">
        <w:t>ocurriendo</w:t>
      </w:r>
      <w:r w:rsidR="00F50737">
        <w:t xml:space="preserve"> con cierta frecuencia clasificaciones</w:t>
      </w:r>
      <w:r>
        <w:t xml:space="preserve"> binaria</w:t>
      </w:r>
      <w:r w:rsidR="00F50737">
        <w:t>s</w:t>
      </w:r>
      <w:r>
        <w:t xml:space="preserve"> o multiclase.</w:t>
      </w:r>
      <w:r w:rsidR="00F50737">
        <w:t xml:space="preserve"> A diferencia de las regresiones lineales, en este tipo se predice la probabilidad de ocurrencia</w:t>
      </w:r>
      <w:r w:rsidR="00AC7023">
        <w:t xml:space="preserve">, obteniendo consecuentemente valores entre 0 y 1. Otra diferencia respecto a la regresión lineal es </w:t>
      </w:r>
      <w:r w:rsidR="001A1498">
        <w:t>que,</w:t>
      </w:r>
      <w:r w:rsidR="00AC7023">
        <w:t xml:space="preserve"> en este caso, la recta que se conforma puede tener curvas.</w:t>
      </w:r>
    </w:p>
    <w:p w14:paraId="3BD997AC" w14:textId="06F51DD7" w:rsidR="005A176D" w:rsidRDefault="005A176D" w:rsidP="005A0DA6">
      <w:pPr>
        <w:pStyle w:val="Prrafodelista"/>
        <w:numPr>
          <w:ilvl w:val="0"/>
          <w:numId w:val="5"/>
        </w:numPr>
      </w:pPr>
      <w:r>
        <w:t xml:space="preserve">Máquinas de soporte vectorial (SVM): </w:t>
      </w:r>
      <w:r w:rsidR="001A1498" w:rsidRPr="00F50737">
        <w:t xml:space="preserve">el objetivo principal es poder realizar </w:t>
      </w:r>
      <w:r w:rsidR="001A1498">
        <w:t>clasificaciones y predicciones de los datos</w:t>
      </w:r>
      <w:r w:rsidR="00D412BA">
        <w:t>,</w:t>
      </w:r>
      <w:r w:rsidR="001A1498">
        <w:t xml:space="preserve"> </w:t>
      </w:r>
      <w:r w:rsidR="00C54CA0">
        <w:t>diferenciando la mayor cantidad de clases posibles.</w:t>
      </w:r>
      <w:r w:rsidR="00D412BA">
        <w:t xml:space="preserve"> Para ello se define un hiperplano, el cual separa las clases independientemente de las dimensiones que lo conformen.</w:t>
      </w:r>
    </w:p>
    <w:p w14:paraId="67BD3964" w14:textId="3605DEE0" w:rsidR="004F12D7" w:rsidRDefault="008828B3" w:rsidP="005A0DA6">
      <w:pPr>
        <w:pStyle w:val="Prrafodelista"/>
        <w:numPr>
          <w:ilvl w:val="0"/>
          <w:numId w:val="5"/>
        </w:numPr>
      </w:pPr>
      <w:r>
        <w:t>Á</w:t>
      </w:r>
      <w:r w:rsidR="004F12D7">
        <w:t>rboles de decisión</w:t>
      </w:r>
      <w:r w:rsidR="00D46BC9">
        <w:t xml:space="preserve">: </w:t>
      </w:r>
      <w:r w:rsidR="00D412BA" w:rsidRPr="00F50737">
        <w:t xml:space="preserve">el objetivo principal es poder </w:t>
      </w:r>
      <w:r w:rsidR="00D412BA">
        <w:t>solucionar problemas de</w:t>
      </w:r>
      <w:r w:rsidR="00D412BA" w:rsidRPr="00F50737">
        <w:t xml:space="preserve"> </w:t>
      </w:r>
      <w:r w:rsidR="00D412BA">
        <w:t>clasificación y predicción de los datos. No obstante, son herramientas muy versátiles y que permiten una amplia usabilidad. El uso de estos algoritmos se basa en la división continua del conjunto de datos, hasta alcanzar el criterio de parada definido.</w:t>
      </w:r>
    </w:p>
    <w:p w14:paraId="60F93770" w14:textId="77777777" w:rsidR="00170AD8" w:rsidRDefault="004F12D7" w:rsidP="005A0DA6">
      <w:pPr>
        <w:pStyle w:val="Prrafodelista"/>
        <w:numPr>
          <w:ilvl w:val="0"/>
          <w:numId w:val="5"/>
        </w:numPr>
      </w:pPr>
      <w:r>
        <w:t>Redes neuronales</w:t>
      </w:r>
      <w:r w:rsidR="004D57E8">
        <w:t xml:space="preserve">: </w:t>
      </w:r>
      <w:r w:rsidR="00600B46">
        <w:t>herramienta con una amplia versatilidad</w:t>
      </w:r>
      <w:r w:rsidR="00170AD8">
        <w:t xml:space="preserve"> que simula el funcionamiento de un cerebro humano</w:t>
      </w:r>
      <w:r w:rsidR="00600B46">
        <w:t>, permitiendo un amplio abanico de opciones</w:t>
      </w:r>
      <w:r w:rsidR="00170AD8">
        <w:t xml:space="preserve"> entre las que destacan principalmente la clasificación y la regresión</w:t>
      </w:r>
      <w:r w:rsidR="004D57E8">
        <w:t>.</w:t>
      </w:r>
    </w:p>
    <w:p w14:paraId="228E9B50" w14:textId="23285A21" w:rsidR="00170AD8" w:rsidRDefault="00170AD8" w:rsidP="00170AD8">
      <w:pPr>
        <w:pStyle w:val="Prrafodelista"/>
      </w:pPr>
      <w:r>
        <w:lastRenderedPageBreak/>
        <w:t xml:space="preserve">La base de esta herramienta </w:t>
      </w:r>
      <w:r w:rsidR="00A673FF">
        <w:t>se fundamenta</w:t>
      </w:r>
      <w:r>
        <w:t xml:space="preserve"> en las neuronas artificiales y las capas que la conforman, así como en las conexiones ponderadas y funciones de activación. </w:t>
      </w:r>
    </w:p>
    <w:p w14:paraId="159BC5A9" w14:textId="74FD47D0" w:rsidR="004F12D7" w:rsidRDefault="004F12D7" w:rsidP="005A0DA6">
      <w:pPr>
        <w:pStyle w:val="Prrafodelista"/>
        <w:numPr>
          <w:ilvl w:val="0"/>
          <w:numId w:val="5"/>
        </w:numPr>
      </w:pPr>
      <w:r>
        <w:t>Naive Bayes</w:t>
      </w:r>
      <w:r w:rsidR="005A176D">
        <w:t xml:space="preserve">: </w:t>
      </w:r>
      <w:r w:rsidR="00170AD8">
        <w:t xml:space="preserve">algoritmo sencillo, pero realmente eficaz, con </w:t>
      </w:r>
      <w:r w:rsidR="00170AD8" w:rsidRPr="00F50737">
        <w:t xml:space="preserve">el objetivo principal </w:t>
      </w:r>
      <w:r w:rsidR="00170AD8">
        <w:t>de</w:t>
      </w:r>
      <w:r w:rsidR="00170AD8" w:rsidRPr="00F50737">
        <w:t xml:space="preserve"> poder </w:t>
      </w:r>
      <w:r w:rsidR="00170AD8">
        <w:t>solucionar problemas de</w:t>
      </w:r>
      <w:r w:rsidR="00170AD8" w:rsidRPr="00F50737">
        <w:t xml:space="preserve"> </w:t>
      </w:r>
      <w:r w:rsidR="00170AD8">
        <w:t>clasificación de</w:t>
      </w:r>
      <w:r w:rsidR="005A176D">
        <w:t xml:space="preserve"> </w:t>
      </w:r>
      <w:r w:rsidR="00170AD8">
        <w:t>variables</w:t>
      </w:r>
      <w:r w:rsidR="005A176D">
        <w:t xml:space="preserve"> categóric</w:t>
      </w:r>
      <w:r w:rsidR="00170AD8">
        <w:t>a</w:t>
      </w:r>
      <w:r w:rsidR="005A176D">
        <w:t>s.</w:t>
      </w:r>
      <w:r w:rsidR="00170AD8">
        <w:t xml:space="preserve"> Este algoritmo se basa en el teorema de Bayes</w:t>
      </w:r>
      <w:commentRangeStart w:id="66"/>
      <w:r w:rsidR="0070274C">
        <w:t xml:space="preserve"> </w:t>
      </w:r>
      <w:commentRangeEnd w:id="66"/>
      <w:r w:rsidR="0070274C">
        <w:rPr>
          <w:rStyle w:val="Refdecomentario"/>
        </w:rPr>
        <w:commentReference w:id="66"/>
      </w:r>
      <w:r w:rsidR="0070274C">
        <w:fldChar w:fldCharType="begin"/>
      </w:r>
      <w:r w:rsidR="0070274C">
        <w:instrText xml:space="preserve"> ADDIN ZOTERO_ITEM CSL_CITATION {"citationID":"hxvb2n1p","properties":{"formattedCitation":"(L\\uc0\\u243{}pez, 2018)","plainCitation":"(López, 2018)","noteIndex":0},"citationItems":[{"id":121,"uris":["http://zotero.org/users/local/gYoK5uc9/items/6IMIMYVN"],"itemData":{"id":121,"type":"webpage","abstract":"El teorema de Bayes es una fórmula matemática que se usa para calcular la probabilidad de que suceda un evento, teniendo en cuenta nuevos datos.","container-title":"Economipedia","language":"es","title":"Teorema de Bayes - Qué es, fórmula y ejemplos","URL":"https://economipedia.com/definiciones/teorema-de-bayes.html","author":[{"family":"López","given":"José Francisco"}],"accessed":{"date-parts":[["2024",6,2]]},"issued":{"date-parts":[["2018",2,21]]}}}],"schema":"https://github.com/citation-style-language/schema/raw/master/csl-citation.json"} </w:instrText>
      </w:r>
      <w:r w:rsidR="0070274C">
        <w:fldChar w:fldCharType="separate"/>
      </w:r>
      <w:r w:rsidR="0070274C" w:rsidRPr="0070274C">
        <w:rPr>
          <w:rFonts w:ascii="Calibri" w:hAnsi="Calibri" w:cs="Calibri"/>
        </w:rPr>
        <w:t>(López, 2018)</w:t>
      </w:r>
      <w:r w:rsidR="0070274C">
        <w:fldChar w:fldCharType="end"/>
      </w:r>
      <w:r w:rsidR="0070274C">
        <w:t>.</w:t>
      </w:r>
    </w:p>
    <w:p w14:paraId="27E632B5" w14:textId="1238D10D" w:rsidR="006363C9" w:rsidRDefault="006363C9" w:rsidP="006363C9">
      <w:pPr>
        <w:pStyle w:val="Ttulo4"/>
        <w:ind w:left="851" w:hanging="851"/>
      </w:pPr>
      <w:r>
        <w:t xml:space="preserve">Algoritmos de </w:t>
      </w:r>
      <w:r w:rsidR="001A2A14">
        <w:t>aprendizaje no supervisado</w:t>
      </w:r>
    </w:p>
    <w:p w14:paraId="11300D0E" w14:textId="2511F489" w:rsidR="00807C4E" w:rsidRDefault="00807C4E" w:rsidP="00807C4E">
      <w:r>
        <w:t>Son algoritmos que buscan agrupar los datos según propiedades o patrones que el propio algoritmo detecte, no teniendo ninguna etiqueta, a diferencia de los algoritmos de aprendizaje supervisado</w:t>
      </w:r>
      <w:commentRangeStart w:id="67"/>
      <w:r>
        <w:t xml:space="preserve"> </w:t>
      </w:r>
      <w:commentRangeEnd w:id="67"/>
      <w:r>
        <w:rPr>
          <w:rStyle w:val="Refdecomentario"/>
        </w:rPr>
        <w:commentReference w:id="67"/>
      </w:r>
      <w:r>
        <w:fldChar w:fldCharType="begin"/>
      </w:r>
      <w:r w:rsidR="003346D0">
        <w:instrText xml:space="preserve"> ADDIN ZOTERO_ITEM CSL_CITATION {"citationID":"ALE07w8v","properties":{"formattedCitation":"({\\i{}\\uc0\\u191{}Qu\\uc0\\u233{} es el aprendizaje no supervisado?}, 2023)","plainCitation":"(¿Qué es el aprendizaje no supervisado?, 2023)","noteIndex":0},"citationItems":[{"id":74,"uris":["http://zotero.org/users/local/gYoK5uc9/items/4CMKDJ32"],"itemData":{"id":74,"type":"webpage","abstract":"Descubra cómo funciona el aprendizaje sin supervisión y cómo se puede utilizar para explorar y agrupar datos en clúster","genre":"IBM","language":"es-es","title":"¿Qué es el aprendizaje no supervisado? | IBM","title-short":"¿Qué es el aprendizaje no supervisado?","URL":"https://www.ibm.com/es-es/topics/unsupervised-learning","accessed":{"date-parts":[["2024",5,19]]},"issued":{"date-parts":[["2023",5,4]]}}}],"schema":"https://github.com/citation-style-language/schema/raw/master/csl-citation.json"} </w:instrText>
      </w:r>
      <w:r>
        <w:fldChar w:fldCharType="separate"/>
      </w:r>
      <w:r w:rsidRPr="00807C4E">
        <w:rPr>
          <w:rFonts w:ascii="Calibri" w:hAnsi="Calibri" w:cs="Calibri"/>
        </w:rPr>
        <w:t>(</w:t>
      </w:r>
      <w:r w:rsidRPr="00807C4E">
        <w:rPr>
          <w:rFonts w:ascii="Calibri" w:hAnsi="Calibri" w:cs="Calibri"/>
          <w:i/>
          <w:iCs/>
        </w:rPr>
        <w:t>¿Qué es el aprendizaje no supervisado?</w:t>
      </w:r>
      <w:r w:rsidRPr="00807C4E">
        <w:rPr>
          <w:rFonts w:ascii="Calibri" w:hAnsi="Calibri" w:cs="Calibri"/>
        </w:rPr>
        <w:t>, 2023)</w:t>
      </w:r>
      <w:r>
        <w:fldChar w:fldCharType="end"/>
      </w:r>
      <w:r>
        <w:t>.</w:t>
      </w:r>
    </w:p>
    <w:p w14:paraId="09DAFF87" w14:textId="0F3903C9" w:rsidR="00D46BC9" w:rsidRDefault="008828B3" w:rsidP="00807C4E">
      <w:r>
        <w:t>Dentro de</w:t>
      </w:r>
      <w:r w:rsidR="00D46BC9">
        <w:t xml:space="preserve"> los algoritmos de aprendizaje no supervisado</w:t>
      </w:r>
      <w:r>
        <w:t>, las agrupaciones de mayor relevancia</w:t>
      </w:r>
      <w:r w:rsidR="00D46BC9">
        <w:t xml:space="preserve"> </w:t>
      </w:r>
      <w:r>
        <w:t>son</w:t>
      </w:r>
      <w:r w:rsidR="00D46BC9">
        <w:t>:</w:t>
      </w:r>
    </w:p>
    <w:p w14:paraId="525DD73B" w14:textId="45279895" w:rsidR="00D46BC9" w:rsidRDefault="00E6627F" w:rsidP="005A0DA6">
      <w:pPr>
        <w:pStyle w:val="Prrafodelista"/>
        <w:numPr>
          <w:ilvl w:val="0"/>
          <w:numId w:val="8"/>
        </w:numPr>
      </w:pPr>
      <w:r>
        <w:t xml:space="preserve">Clustering exclusivo: </w:t>
      </w:r>
      <w:r w:rsidR="00D46BC9">
        <w:t>K-Means</w:t>
      </w:r>
      <w:r w:rsidR="004D57E8">
        <w:t>.</w:t>
      </w:r>
    </w:p>
    <w:p w14:paraId="249DB345" w14:textId="53932A0C" w:rsidR="00B557D9" w:rsidRDefault="00AF4CDF" w:rsidP="00B557D9">
      <w:pPr>
        <w:pStyle w:val="Prrafodelista"/>
      </w:pPr>
      <w:r>
        <w:t>E</w:t>
      </w:r>
      <w:r w:rsidRPr="00F50737">
        <w:t xml:space="preserve">l objetivo principal </w:t>
      </w:r>
      <w:r>
        <w:t xml:space="preserve">del algoritmo K-Means </w:t>
      </w:r>
      <w:r w:rsidRPr="00F50737">
        <w:t xml:space="preserve">es poder </w:t>
      </w:r>
      <w:r>
        <w:t xml:space="preserve">dividir el conjunto de datos en K grupos, intentando minimizar la suma de los cuadrados de las distancias dentro de cada clúster. Para ello se definen los centroides y se itera el cálculo de la distancia existente desde cada dato hasta los centroides. Dicho dato </w:t>
      </w:r>
      <w:r w:rsidR="00AF5D33">
        <w:t>es</w:t>
      </w:r>
      <w:r>
        <w:t xml:space="preserve"> asignado al clúster con el centroide más cercano.</w:t>
      </w:r>
    </w:p>
    <w:p w14:paraId="444CD76D" w14:textId="1209FF8E" w:rsidR="004D57E8" w:rsidRDefault="00E6627F" w:rsidP="005A0DA6">
      <w:pPr>
        <w:pStyle w:val="Prrafodelista"/>
        <w:numPr>
          <w:ilvl w:val="0"/>
          <w:numId w:val="8"/>
        </w:numPr>
      </w:pPr>
      <w:r>
        <w:t>Clustering jerárquico: a</w:t>
      </w:r>
      <w:r w:rsidR="004D57E8">
        <w:t>grupamiento jerárquico aglomerativo</w:t>
      </w:r>
      <w:r>
        <w:t>.</w:t>
      </w:r>
    </w:p>
    <w:p w14:paraId="4EE36A2C" w14:textId="6E2B4BE7" w:rsidR="00E8500C" w:rsidRDefault="003E3BCF" w:rsidP="00AF4CDF">
      <w:pPr>
        <w:pStyle w:val="Prrafodelista"/>
      </w:pPr>
      <w:r>
        <w:t>E</w:t>
      </w:r>
      <w:r w:rsidRPr="00F50737">
        <w:t xml:space="preserve">l objetivo principal </w:t>
      </w:r>
      <w:r>
        <w:t xml:space="preserve">del agrupamiento jerárquico aglomerativo </w:t>
      </w:r>
      <w:r w:rsidRPr="00F50737">
        <w:t>es</w:t>
      </w:r>
      <w:r>
        <w:t xml:space="preserve"> agrupar conjuntos de datos de forma jerárquica. El escenario inicial se sitúa con varios clústeres, los cuales se fusionan hasta converger en un único clúster. El proceso de fusionado de los clústeres </w:t>
      </w:r>
      <w:r w:rsidR="00AF5D33">
        <w:t>está</w:t>
      </w:r>
      <w:r>
        <w:t xml:space="preserve"> ligado a la distancia existente entre los mismos, agrupando de los clústeres existentes los que mayor similitud tengan.</w:t>
      </w:r>
    </w:p>
    <w:p w14:paraId="0798A7D8" w14:textId="176D740A" w:rsidR="00D46BC9" w:rsidRDefault="00E6627F" w:rsidP="005A0DA6">
      <w:pPr>
        <w:pStyle w:val="Prrafodelista"/>
        <w:numPr>
          <w:ilvl w:val="0"/>
          <w:numId w:val="8"/>
        </w:numPr>
        <w:rPr>
          <w:lang w:val="en-GB"/>
        </w:rPr>
      </w:pPr>
      <w:r w:rsidRPr="009A4435">
        <w:rPr>
          <w:lang w:val="en-GB"/>
        </w:rPr>
        <w:t>Clustering probabilista: Expectation-Maximization (EM).</w:t>
      </w:r>
    </w:p>
    <w:p w14:paraId="4C2DD087" w14:textId="74FCF4D6" w:rsidR="00B557D9" w:rsidRPr="00B557D9" w:rsidRDefault="00B557D9" w:rsidP="00B557D9">
      <w:pPr>
        <w:pStyle w:val="Prrafodelista"/>
      </w:pPr>
      <w:r w:rsidRPr="00B557D9">
        <w:t>El objetivo principal del E</w:t>
      </w:r>
      <w:r>
        <w:t>M se basa en estimar los parámetros incompletos de los modelos estadísticos. Dicho algoritmo se compone de dos fases</w:t>
      </w:r>
      <w:r w:rsidR="00B52C6B">
        <w:t xml:space="preserve"> (</w:t>
      </w:r>
      <w:r>
        <w:t>expectación y maximización</w:t>
      </w:r>
      <w:r w:rsidR="00B52C6B">
        <w:t>) las cuales se llevan a cabo de forma iterativa</w:t>
      </w:r>
      <w:r>
        <w:t>.</w:t>
      </w:r>
      <w:r w:rsidR="00B52C6B">
        <w:t xml:space="preserve"> La primera busca obtener una primera aproximación de los valores, siendo dichos valores optimizados por la segunda. Este proceso se realiza durante varias iteraciones hasta que el valor deje de ser cambiante y se estabilice.</w:t>
      </w:r>
    </w:p>
    <w:p w14:paraId="3537DBD3" w14:textId="347A4B1D" w:rsidR="004D57E8" w:rsidRDefault="00E6627F" w:rsidP="005A0DA6">
      <w:pPr>
        <w:pStyle w:val="Prrafodelista"/>
        <w:numPr>
          <w:ilvl w:val="0"/>
          <w:numId w:val="8"/>
        </w:numPr>
        <w:rPr>
          <w:lang w:val="en-GB"/>
        </w:rPr>
      </w:pPr>
      <w:r w:rsidRPr="00E6627F">
        <w:rPr>
          <w:lang w:val="en-GB"/>
        </w:rPr>
        <w:lastRenderedPageBreak/>
        <w:t xml:space="preserve">Clustering </w:t>
      </w:r>
      <w:r w:rsidR="009A4435">
        <w:rPr>
          <w:lang w:val="en-GB"/>
        </w:rPr>
        <w:t>difuso</w:t>
      </w:r>
      <w:r w:rsidRPr="00E6627F">
        <w:rPr>
          <w:lang w:val="en-GB"/>
        </w:rPr>
        <w:t>: Fuzzy C-Mean</w:t>
      </w:r>
      <w:r>
        <w:rPr>
          <w:lang w:val="en-GB"/>
        </w:rPr>
        <w:t>s.</w:t>
      </w:r>
    </w:p>
    <w:p w14:paraId="03EAEC27" w14:textId="55CB82EC" w:rsidR="00B52C6B" w:rsidRPr="00D309DE" w:rsidRDefault="00D309DE" w:rsidP="00B52C6B">
      <w:pPr>
        <w:pStyle w:val="Prrafodelista"/>
      </w:pPr>
      <w:r>
        <w:t>E</w:t>
      </w:r>
      <w:r w:rsidRPr="00F50737">
        <w:t xml:space="preserve">l objetivo principal </w:t>
      </w:r>
      <w:r>
        <w:t xml:space="preserve">del algoritmo Fuzzy C-Means </w:t>
      </w:r>
      <w:r w:rsidRPr="00F50737">
        <w:t xml:space="preserve">es poder </w:t>
      </w:r>
      <w:r>
        <w:t xml:space="preserve">dividir el conjunto de datos en </w:t>
      </w:r>
      <w:r w:rsidR="00AE0ADE">
        <w:t>varios</w:t>
      </w:r>
      <w:r>
        <w:t xml:space="preserve"> grupos</w:t>
      </w:r>
      <w:r w:rsidR="00AE0ADE">
        <w:t>, al igual que realiza el algoritmo K-Means</w:t>
      </w:r>
      <w:r>
        <w:t xml:space="preserve">. La principal diferencia respecto a </w:t>
      </w:r>
      <w:r w:rsidR="00AE0ADE">
        <w:t xml:space="preserve">este algoritmo se encuentra </w:t>
      </w:r>
      <w:r>
        <w:t xml:space="preserve">en que </w:t>
      </w:r>
      <w:r w:rsidR="00AE0ADE">
        <w:t xml:space="preserve">K-Means únicamente permite asignar </w:t>
      </w:r>
      <w:r>
        <w:t xml:space="preserve">un dato </w:t>
      </w:r>
      <w:r w:rsidR="00AE0ADE">
        <w:t>a un clúster, mientras que Fuzzy C-Means permite que un dato</w:t>
      </w:r>
      <w:r>
        <w:t xml:space="preserve"> pertene</w:t>
      </w:r>
      <w:r w:rsidR="00AE0ADE">
        <w:t>zca</w:t>
      </w:r>
      <w:r>
        <w:t xml:space="preserve"> a varios clústeres. </w:t>
      </w:r>
      <w:r w:rsidR="00AE0ADE">
        <w:t xml:space="preserve">Este algoritmo sigue </w:t>
      </w:r>
      <w:r w:rsidR="009526C0">
        <w:t>un</w:t>
      </w:r>
      <w:r w:rsidR="00AE0ADE">
        <w:t xml:space="preserve"> proceso prácticamente idéntico </w:t>
      </w:r>
      <w:r w:rsidR="009526C0">
        <w:t>al</w:t>
      </w:r>
      <w:r w:rsidR="00AE0ADE">
        <w:t xml:space="preserve"> algoritmo </w:t>
      </w:r>
      <w:r>
        <w:t xml:space="preserve">K-means, siendo la </w:t>
      </w:r>
      <w:r w:rsidR="00AE0ADE">
        <w:t>diferencia más notoria</w:t>
      </w:r>
      <w:r>
        <w:t xml:space="preserve"> que la asignación de un dato a un clúster se realiza en base a un grado de pertenencia.</w:t>
      </w:r>
      <w:r w:rsidR="00AE0ADE">
        <w:t xml:space="preserve"> De esta forma, un único dato puede </w:t>
      </w:r>
      <w:r w:rsidR="00565AAE">
        <w:t>pertenecer</w:t>
      </w:r>
      <w:r w:rsidR="00AE0ADE">
        <w:t xml:space="preserve"> a varios clústeres distintos.</w:t>
      </w:r>
    </w:p>
    <w:p w14:paraId="7311DC86" w14:textId="7F3B729A" w:rsidR="008579F3" w:rsidRDefault="008579F3" w:rsidP="008579F3">
      <w:pPr>
        <w:pStyle w:val="Ttulo3"/>
        <w:ind w:left="709" w:hanging="709"/>
      </w:pPr>
      <w:bookmarkStart w:id="68" w:name="_Toc173236050"/>
      <w:r>
        <w:t>Visualización de datos</w:t>
      </w:r>
      <w:bookmarkEnd w:id="68"/>
    </w:p>
    <w:p w14:paraId="1667CF7B" w14:textId="590285DF" w:rsidR="009A4435" w:rsidRPr="009A4435" w:rsidRDefault="009A4435" w:rsidP="009A4435">
      <w:r>
        <w:t xml:space="preserve">En la fase de visualización de los datos existen infinidad de opciones sobre como mostrar los datos obtenidos. De igual forma, existen millones de herramientas con las cuales conformar estas visualizaciones. </w:t>
      </w:r>
      <w:r w:rsidR="00CA5158">
        <w:t>Se</w:t>
      </w:r>
      <w:r>
        <w:t xml:space="preserve"> valora</w:t>
      </w:r>
      <w:r w:rsidR="00AF5D33">
        <w:t>n seguidamente</w:t>
      </w:r>
      <w:r>
        <w:t xml:space="preserve"> algunas de ellas.</w:t>
      </w:r>
    </w:p>
    <w:p w14:paraId="500C5C17" w14:textId="7154018A" w:rsidR="001A2A14" w:rsidRDefault="001A2A14" w:rsidP="001A2A14">
      <w:pPr>
        <w:pStyle w:val="Ttulo4"/>
        <w:ind w:left="851" w:hanging="851"/>
      </w:pPr>
      <w:r>
        <w:t>Visualizaciones con Python</w:t>
      </w:r>
    </w:p>
    <w:p w14:paraId="6D31F885" w14:textId="77777777" w:rsidR="00565AAE" w:rsidRDefault="009A4435" w:rsidP="009A4435">
      <w:r>
        <w:t xml:space="preserve">Python es un lenguaje de programación ampliamente conocido y utilizado, teniendo un gran crecimiento en los últimos años. Esto se debe a su amplia funcionalidad, así como su facilidad tanto para el aprendizaje como </w:t>
      </w:r>
      <w:r w:rsidR="00CA5158">
        <w:t>en su</w:t>
      </w:r>
      <w:r>
        <w:t xml:space="preserve"> uso</w:t>
      </w:r>
      <w:r w:rsidR="00CA5158">
        <w:t xml:space="preserve">. </w:t>
      </w:r>
      <w:r>
        <w:t xml:space="preserve">A más, </w:t>
      </w:r>
      <w:r w:rsidR="005648E3">
        <w:t>existen</w:t>
      </w:r>
      <w:r>
        <w:t xml:space="preserve"> </w:t>
      </w:r>
      <w:r w:rsidR="005648E3">
        <w:t>abundancia</w:t>
      </w:r>
      <w:r>
        <w:t xml:space="preserve"> de librerías</w:t>
      </w:r>
      <w:r w:rsidR="005648E3">
        <w:t xml:space="preserve"> a importar</w:t>
      </w:r>
      <w:r>
        <w:t xml:space="preserve"> que permiten realizar </w:t>
      </w:r>
      <w:r w:rsidR="00AE0ADE">
        <w:t xml:space="preserve">infinidad de </w:t>
      </w:r>
      <w:r>
        <w:t>tareas como es el caso de la visualización de datos</w:t>
      </w:r>
      <w:commentRangeStart w:id="69"/>
      <w:r w:rsidR="002E6972">
        <w:t xml:space="preserve"> </w:t>
      </w:r>
      <w:commentRangeEnd w:id="69"/>
      <w:r w:rsidR="002E6972">
        <w:rPr>
          <w:rStyle w:val="Refdecomentario"/>
        </w:rPr>
        <w:commentReference w:id="69"/>
      </w:r>
      <w:r w:rsidR="002E6972">
        <w:fldChar w:fldCharType="begin"/>
      </w:r>
      <w:r w:rsidR="003346D0">
        <w:instrText xml:space="preserve"> ADDIN ZOTERO_ITEM CSL_CITATION {"citationID":"kphdROjm","properties":{"formattedCitation":"(Zapata, 2024)","plainCitation":"(Zapata, 2024)","noteIndex":0},"citationItems":[{"id":76,"uris":["http://zotero.org/users/local/gYoK5uc9/items/KMCLVSN4"],"itemData":{"id":76,"type":"post-weblog","abstract":"Librerias de visualizacion (matplotlib, plotly, seaborn)","container-title":"Jose Ricardo Zapata","language":"en-us","title":"Visualización de Datos con Python","URL":"https://joserzapata.github.io/courses/python-ciencia-datos/visualizacion/","author":[{"family":"Zapata","given":"Jose R."}],"accessed":{"date-parts":[["2024",5,20]]},"issued":{"date-parts":[["2024",3,14]]}}}],"schema":"https://github.com/citation-style-language/schema/raw/master/csl-citation.json"} </w:instrText>
      </w:r>
      <w:r w:rsidR="002E6972">
        <w:fldChar w:fldCharType="separate"/>
      </w:r>
      <w:r w:rsidR="003346D0" w:rsidRPr="003346D0">
        <w:rPr>
          <w:rFonts w:ascii="Calibri" w:hAnsi="Calibri" w:cs="Calibri"/>
        </w:rPr>
        <w:t>(Zapata, 2024)</w:t>
      </w:r>
      <w:r w:rsidR="002E6972">
        <w:fldChar w:fldCharType="end"/>
      </w:r>
      <w:r>
        <w:t>.</w:t>
      </w:r>
      <w:r w:rsidR="005F7168">
        <w:t xml:space="preserve"> </w:t>
      </w:r>
    </w:p>
    <w:p w14:paraId="4CD86BE3" w14:textId="0496182D" w:rsidR="00565AAE" w:rsidRPr="000724CD" w:rsidRDefault="00565AAE" w:rsidP="00565AAE">
      <w:pPr>
        <w:rPr>
          <w:i/>
          <w:iCs/>
        </w:rPr>
      </w:pPr>
      <w:bookmarkStart w:id="70" w:name="_Toc173320218"/>
      <w:r w:rsidRPr="00AD7617">
        <w:rPr>
          <w:rFonts w:ascii="Arial" w:hAnsi="Arial" w:cs="Arial"/>
          <w:b/>
          <w:bCs/>
          <w:noProof/>
        </w:rPr>
        <w:drawing>
          <wp:anchor distT="0" distB="0" distL="114300" distR="114300" simplePos="0" relativeHeight="251664384" behindDoc="1" locked="0" layoutInCell="1" allowOverlap="1" wp14:anchorId="64990D01" wp14:editId="70CFD194">
            <wp:simplePos x="0" y="0"/>
            <wp:positionH relativeFrom="margin">
              <wp:posOffset>1270</wp:posOffset>
            </wp:positionH>
            <wp:positionV relativeFrom="paragraph">
              <wp:posOffset>289560</wp:posOffset>
            </wp:positionV>
            <wp:extent cx="5748655" cy="1805940"/>
            <wp:effectExtent l="0" t="0" r="0" b="0"/>
            <wp:wrapTight wrapText="bothSides">
              <wp:wrapPolygon edited="0">
                <wp:start x="0" y="0"/>
                <wp:lineTo x="0" y="21418"/>
                <wp:lineTo x="21545" y="21418"/>
                <wp:lineTo x="21545" y="0"/>
                <wp:lineTo x="0" y="0"/>
              </wp:wrapPolygon>
            </wp:wrapTight>
            <wp:docPr id="1951958742" name="Imagen 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958742" name="Imagen 1" descr="Gráfico, Gráfico de barras&#10;&#10;Descripción generada automáticamente"/>
                    <pic:cNvPicPr/>
                  </pic:nvPicPr>
                  <pic:blipFill>
                    <a:blip r:embed="rId22"/>
                    <a:stretch>
                      <a:fillRect/>
                    </a:stretch>
                  </pic:blipFill>
                  <pic:spPr>
                    <a:xfrm>
                      <a:off x="0" y="0"/>
                      <a:ext cx="5748655" cy="1805940"/>
                    </a:xfrm>
                    <a:prstGeom prst="rect">
                      <a:avLst/>
                    </a:prstGeom>
                    <a:ln>
                      <a:noFill/>
                    </a:ln>
                  </pic:spPr>
                </pic:pic>
              </a:graphicData>
            </a:graphic>
            <wp14:sizeRelH relativeFrom="margin">
              <wp14:pctWidth>0</wp14:pctWidth>
            </wp14:sizeRelH>
            <wp14:sizeRelV relativeFrom="margin">
              <wp14:pctHeight>0</wp14:pctHeight>
            </wp14:sizeRelV>
          </wp:anchor>
        </w:drawing>
      </w:r>
      <w:r w:rsidRPr="00A655D2">
        <w:rPr>
          <w:b/>
          <w:bCs/>
        </w:rPr>
        <w:t xml:space="preserve">Figura </w:t>
      </w:r>
      <w:r w:rsidRPr="00A655D2">
        <w:rPr>
          <w:b/>
          <w:bCs/>
        </w:rPr>
        <w:fldChar w:fldCharType="begin"/>
      </w:r>
      <w:r w:rsidRPr="00A655D2">
        <w:rPr>
          <w:b/>
          <w:bCs/>
        </w:rPr>
        <w:instrText xml:space="preserve"> SEQ Figura \* ARABIC </w:instrText>
      </w:r>
      <w:r w:rsidRPr="00A655D2">
        <w:rPr>
          <w:b/>
          <w:bCs/>
        </w:rPr>
        <w:fldChar w:fldCharType="separate"/>
      </w:r>
      <w:r>
        <w:rPr>
          <w:b/>
          <w:bCs/>
          <w:noProof/>
        </w:rPr>
        <w:t>5</w:t>
      </w:r>
      <w:r w:rsidRPr="00A655D2">
        <w:rPr>
          <w:b/>
          <w:bCs/>
        </w:rPr>
        <w:fldChar w:fldCharType="end"/>
      </w:r>
      <w:r w:rsidRPr="00A655D2">
        <w:rPr>
          <w:b/>
          <w:bCs/>
        </w:rPr>
        <w:t>.</w:t>
      </w:r>
      <w:r w:rsidRPr="002A3D58">
        <w:t xml:space="preserve"> </w:t>
      </w:r>
      <w:r w:rsidR="007D672C" w:rsidRPr="000724CD">
        <w:rPr>
          <w:i/>
          <w:iCs/>
        </w:rPr>
        <w:t>Ejemplo de v</w:t>
      </w:r>
      <w:r w:rsidRPr="000724CD">
        <w:rPr>
          <w:i/>
          <w:iCs/>
        </w:rPr>
        <w:t>isualización con librerías de Python.</w:t>
      </w:r>
      <w:bookmarkEnd w:id="70"/>
    </w:p>
    <w:p w14:paraId="25AFCEB0" w14:textId="77777777" w:rsidR="00565AAE" w:rsidRPr="00F134D2" w:rsidRDefault="00565AAE" w:rsidP="00565AAE">
      <w:pPr>
        <w:pStyle w:val="Piedefoto-tabla"/>
        <w:rPr>
          <w:lang w:val="es-ES"/>
        </w:rPr>
      </w:pPr>
      <w:r w:rsidRPr="00F527EC">
        <w:rPr>
          <w:lang w:val="es-ES"/>
        </w:rPr>
        <w:t>Fuente: Elaboración propia.</w:t>
      </w:r>
    </w:p>
    <w:p w14:paraId="7F496A4F" w14:textId="77777777" w:rsidR="00565AAE" w:rsidRDefault="00565AAE" w:rsidP="009A4435"/>
    <w:p w14:paraId="5A13A7F1" w14:textId="77777777" w:rsidR="00565AAE" w:rsidRDefault="00565AAE" w:rsidP="009A4435"/>
    <w:p w14:paraId="7AC6B095" w14:textId="3F1EA636" w:rsidR="009A4435" w:rsidRDefault="00AE0ADE" w:rsidP="009A4435">
      <w:r>
        <w:lastRenderedPageBreak/>
        <w:t>De l</w:t>
      </w:r>
      <w:r w:rsidR="005F7168">
        <w:t xml:space="preserve">as </w:t>
      </w:r>
      <w:r>
        <w:t xml:space="preserve">librerías </w:t>
      </w:r>
      <w:r w:rsidR="005F7168">
        <w:t>m</w:t>
      </w:r>
      <w:r w:rsidR="00EB5F73">
        <w:t>á</w:t>
      </w:r>
      <w:r w:rsidR="005F7168">
        <w:t>s relevantes dentro de este lenguaje de programación</w:t>
      </w:r>
      <w:r>
        <w:t xml:space="preserve"> destacan</w:t>
      </w:r>
      <w:r w:rsidR="005F7168">
        <w:t>:</w:t>
      </w:r>
    </w:p>
    <w:p w14:paraId="0F95B728" w14:textId="1EA79510" w:rsidR="005F7168" w:rsidRDefault="005F7168" w:rsidP="005A0DA6">
      <w:pPr>
        <w:pStyle w:val="Prrafodelista"/>
        <w:numPr>
          <w:ilvl w:val="0"/>
          <w:numId w:val="9"/>
        </w:numPr>
      </w:pPr>
      <w:r>
        <w:t>Matplotlib</w:t>
      </w:r>
    </w:p>
    <w:p w14:paraId="32CDC67F" w14:textId="75A1920B" w:rsidR="005F7168" w:rsidRDefault="005F7168" w:rsidP="005A0DA6">
      <w:pPr>
        <w:pStyle w:val="Prrafodelista"/>
        <w:numPr>
          <w:ilvl w:val="0"/>
          <w:numId w:val="9"/>
        </w:numPr>
      </w:pPr>
      <w:r>
        <w:t>Seaborn</w:t>
      </w:r>
    </w:p>
    <w:p w14:paraId="0D31F7D0" w14:textId="51FB5615" w:rsidR="00A655D2" w:rsidRDefault="005F7168" w:rsidP="005A0DA6">
      <w:pPr>
        <w:pStyle w:val="Prrafodelista"/>
        <w:numPr>
          <w:ilvl w:val="0"/>
          <w:numId w:val="9"/>
        </w:numPr>
      </w:pPr>
      <w:r>
        <w:t>Plotly</w:t>
      </w:r>
    </w:p>
    <w:p w14:paraId="5C5DB0C1" w14:textId="04D8611C" w:rsidR="001A2A14" w:rsidRDefault="001A2A14" w:rsidP="001A2A14">
      <w:pPr>
        <w:pStyle w:val="Ttulo4"/>
        <w:ind w:left="851" w:hanging="851"/>
      </w:pPr>
      <w:r>
        <w:t xml:space="preserve">Visualizaciones con </w:t>
      </w:r>
      <w:r w:rsidR="002E6972" w:rsidRPr="002E6972">
        <w:t>Data-Driven Documents</w:t>
      </w:r>
      <w:r w:rsidR="002E6972">
        <w:t xml:space="preserve"> (</w:t>
      </w:r>
      <w:r>
        <w:t>D3</w:t>
      </w:r>
      <w:r w:rsidR="002E6972">
        <w:t>)</w:t>
      </w:r>
    </w:p>
    <w:p w14:paraId="3D192ACE" w14:textId="0BF8B1A7" w:rsidR="00EB5F73" w:rsidRDefault="002E6972" w:rsidP="00EB5F73">
      <w:r>
        <w:t xml:space="preserve">D3 es una biblioteca de JavaScript (JS) que permite tratar datos integrándolos en visualizaciones interactivas. Dicha herramienta se compone de infinidad de soluciones pudiendo hasta generar gráficos </w:t>
      </w:r>
      <w:r w:rsidR="005648E3">
        <w:t>que deriven de</w:t>
      </w:r>
      <w:r>
        <w:t xml:space="preserve"> un subconjunto de datos. Además, es una solución que destaca por su </w:t>
      </w:r>
      <w:r w:rsidR="002973E7">
        <w:t>flexibilidad,</w:t>
      </w:r>
      <w:r>
        <w:t xml:space="preserve"> así como por su </w:t>
      </w:r>
      <w:r w:rsidR="005648E3">
        <w:t xml:space="preserve">fácil </w:t>
      </w:r>
      <w:r>
        <w:t xml:space="preserve">integración en las </w:t>
      </w:r>
      <w:r w:rsidR="002973E7">
        <w:t>páginas</w:t>
      </w:r>
      <w:r>
        <w:t xml:space="preserve"> web</w:t>
      </w:r>
      <w:commentRangeStart w:id="71"/>
      <w:r w:rsidR="002973E7">
        <w:t xml:space="preserve"> </w:t>
      </w:r>
      <w:commentRangeEnd w:id="71"/>
      <w:r w:rsidR="002973E7">
        <w:rPr>
          <w:rStyle w:val="Refdecomentario"/>
        </w:rPr>
        <w:commentReference w:id="71"/>
      </w:r>
      <w:r w:rsidR="002973E7">
        <w:fldChar w:fldCharType="begin"/>
      </w:r>
      <w:r w:rsidR="003346D0">
        <w:instrText xml:space="preserve"> ADDIN ZOTERO_ITEM CSL_CITATION {"citationID":"EZOKfVXJ","properties":{"formattedCitation":"({\\i{}\\uc0\\u191{}Qu\\uc0\\u233{} es D3?}, s.\\uc0\\u160{}f.)","plainCitation":"(¿Qué es D3?, s. f.)","noteIndex":0},"citationItems":[{"id":80,"uris":["http://zotero.org/users/local/gYoK5uc9/items/8KGEMNMU"],"itemData":{"id":80,"type":"webpage","container-title":"¿Qué es D3?","title":"¿Qué es D3? | D3 por observable","title-short":"¿Qué es D3?","URL":"https://d3js.org/what-is-d3","accessed":{"date-parts":[["2024",5,20]]}}}],"schema":"https://github.com/citation-style-language/schema/raw/master/csl-citation.json"} </w:instrText>
      </w:r>
      <w:r w:rsidR="002973E7">
        <w:fldChar w:fldCharType="separate"/>
      </w:r>
      <w:r w:rsidR="003346D0" w:rsidRPr="003346D0">
        <w:rPr>
          <w:rFonts w:ascii="Calibri" w:hAnsi="Calibri" w:cs="Calibri"/>
        </w:rPr>
        <w:t>(</w:t>
      </w:r>
      <w:r w:rsidR="003346D0" w:rsidRPr="003346D0">
        <w:rPr>
          <w:rFonts w:ascii="Calibri" w:hAnsi="Calibri" w:cs="Calibri"/>
          <w:i/>
          <w:iCs/>
        </w:rPr>
        <w:t>¿Qué es D3?</w:t>
      </w:r>
      <w:r w:rsidR="003346D0" w:rsidRPr="003346D0">
        <w:rPr>
          <w:rFonts w:ascii="Calibri" w:hAnsi="Calibri" w:cs="Calibri"/>
        </w:rPr>
        <w:t>, s. f.)</w:t>
      </w:r>
      <w:r w:rsidR="002973E7">
        <w:fldChar w:fldCharType="end"/>
      </w:r>
      <w:r>
        <w:t>.</w:t>
      </w:r>
    </w:p>
    <w:p w14:paraId="64BD5E24" w14:textId="33A14A39" w:rsidR="009D594E" w:rsidRDefault="009D594E" w:rsidP="00EB5F73">
      <w:bookmarkStart w:id="72" w:name="_Toc173320219"/>
      <w:r w:rsidRPr="00A655D2">
        <w:rPr>
          <w:b/>
          <w:bCs/>
        </w:rPr>
        <w:t xml:space="preserve">Figura </w:t>
      </w:r>
      <w:r w:rsidRPr="00A655D2">
        <w:rPr>
          <w:b/>
          <w:bCs/>
        </w:rPr>
        <w:fldChar w:fldCharType="begin"/>
      </w:r>
      <w:r w:rsidRPr="00A655D2">
        <w:rPr>
          <w:b/>
          <w:bCs/>
        </w:rPr>
        <w:instrText xml:space="preserve"> SEQ Figura \* ARABIC </w:instrText>
      </w:r>
      <w:r w:rsidRPr="00A655D2">
        <w:rPr>
          <w:b/>
          <w:bCs/>
        </w:rPr>
        <w:fldChar w:fldCharType="separate"/>
      </w:r>
      <w:r>
        <w:rPr>
          <w:b/>
          <w:bCs/>
          <w:noProof/>
        </w:rPr>
        <w:t>6</w:t>
      </w:r>
      <w:r w:rsidRPr="00A655D2">
        <w:rPr>
          <w:b/>
          <w:bCs/>
        </w:rPr>
        <w:fldChar w:fldCharType="end"/>
      </w:r>
      <w:r w:rsidRPr="00A655D2">
        <w:rPr>
          <w:b/>
          <w:bCs/>
        </w:rPr>
        <w:t>.</w:t>
      </w:r>
      <w:r w:rsidRPr="002A3D58">
        <w:t xml:space="preserve"> </w:t>
      </w:r>
      <w:r w:rsidR="007D672C">
        <w:rPr>
          <w:i/>
          <w:iCs/>
        </w:rPr>
        <w:t>Ejemplo de v</w:t>
      </w:r>
      <w:r>
        <w:rPr>
          <w:i/>
          <w:iCs/>
        </w:rPr>
        <w:t>isualización con D3</w:t>
      </w:r>
      <w:r w:rsidRPr="00A655D2">
        <w:rPr>
          <w:i/>
          <w:iCs/>
        </w:rPr>
        <w:t>.</w:t>
      </w:r>
      <w:bookmarkEnd w:id="72"/>
    </w:p>
    <w:p w14:paraId="54CCA8B7" w14:textId="4A7160E7" w:rsidR="009D594E" w:rsidRDefault="009D594E" w:rsidP="00565AAE">
      <w:pPr>
        <w:jc w:val="center"/>
      </w:pPr>
      <w:r>
        <w:rPr>
          <w:noProof/>
        </w:rPr>
        <w:drawing>
          <wp:inline distT="0" distB="0" distL="0" distR="0" wp14:anchorId="7A9F5163" wp14:editId="0309A141">
            <wp:extent cx="5006340" cy="2807114"/>
            <wp:effectExtent l="0" t="0" r="0" b="0"/>
            <wp:docPr id="849991144" name="Imagen 849991144"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991144" name="Imagen 849991144" descr="Gráfico, Gráfico de líneas&#10;&#10;Descripción generada automáticament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16083" cy="2812577"/>
                    </a:xfrm>
                    <a:prstGeom prst="rect">
                      <a:avLst/>
                    </a:prstGeom>
                  </pic:spPr>
                </pic:pic>
              </a:graphicData>
            </a:graphic>
          </wp:inline>
        </w:drawing>
      </w:r>
    </w:p>
    <w:p w14:paraId="223733F3" w14:textId="6C319E21" w:rsidR="009D594E" w:rsidRDefault="009D594E" w:rsidP="009D594E">
      <w:pPr>
        <w:pStyle w:val="Piedefoto-tabla"/>
        <w:rPr>
          <w:lang w:val="es-ES"/>
        </w:rPr>
      </w:pPr>
      <w:r w:rsidRPr="00F527EC">
        <w:rPr>
          <w:lang w:val="es-ES"/>
        </w:rPr>
        <w:t>Fuente: Elaboración propia.</w:t>
      </w:r>
    </w:p>
    <w:p w14:paraId="0D85F0AD" w14:textId="4CB263C3" w:rsidR="001A2A14" w:rsidRDefault="001A2A14" w:rsidP="001A2A14">
      <w:pPr>
        <w:pStyle w:val="Ttulo4"/>
        <w:ind w:left="851" w:hanging="851"/>
      </w:pPr>
      <w:r>
        <w:t>Visualizaciones con herramientas de BI</w:t>
      </w:r>
    </w:p>
    <w:p w14:paraId="1D25B248" w14:textId="60F42481" w:rsidR="00285270" w:rsidRDefault="002973E7" w:rsidP="00BB5B73">
      <w:r>
        <w:t>Por último, se explora la alternativa de utilizar herramientas de BI, las cuales además de permitir la visualización de los gráficos permite el análisis previo y posterior.</w:t>
      </w:r>
      <w:r w:rsidR="001F31A7">
        <w:t xml:space="preserve"> Una de las principales ventajas de estas aplicaciones es la alta personalización que ofrece al usuario, difícilmente existiendo dos dashboards iguales</w:t>
      </w:r>
      <w:commentRangeStart w:id="73"/>
      <w:r w:rsidR="005249C6">
        <w:t xml:space="preserve"> </w:t>
      </w:r>
      <w:commentRangeEnd w:id="73"/>
      <w:r w:rsidR="005249C6">
        <w:rPr>
          <w:rStyle w:val="Refdecomentario"/>
        </w:rPr>
        <w:commentReference w:id="73"/>
      </w:r>
      <w:r w:rsidR="005249C6">
        <w:fldChar w:fldCharType="begin"/>
      </w:r>
      <w:r w:rsidR="003346D0">
        <w:instrText xml:space="preserve"> ADDIN ZOTERO_ITEM CSL_CITATION {"citationID":"bjMfUUfb","properties":{"formattedCitation":"(Analytics, 2023)","plainCitation":"(Analytics, 2023)","noteIndex":0},"citationItems":[{"id":82,"uris":["http://zotero.org/users/local/gYoK5uc9/items/4F6MRDA2"],"itemData":{"id":82,"type":"webpage","abstract":"La visualización de datos es un elemento fundamental del Business Intelligence (BI). Se trata de representar gráficamente datos complejos para convertirlos en información comprensible y accesible. En definitiva, el objetivo es proporcionar una representación visual clara y concisa de los datos, facilitando su análisis, interpretación y comprensión. Por lo tanto, la visualización de datos es","container-title":"Business intelligence y visualización de datos: beneficios y herramientas imprescindibles - Bimex Analytics","language":"es-ES","title":"Business intelligence y visualización de datos: beneficios y herramientas imprescindibles - Bimex Analytics","title-short":"Business intelligence y visualización de datos","URL":"https://bimexanalytics.com/blog/la-visualizacion-de-datos-es-un-elemento-fundamental-del-business-intelligence-bi-se-trata-de-representar-graficamente-datos-complejos-para-convertirlos-en-informacion-comprensible-y-accesible/, https://bimexanalytics.com/blog/la-visualizacion-de-datos-es-un-elemento-fundamental-del-business-intelligence-bi-se-trata-de-representar-graficamente-datos-complejos-para-convertirlos-en-informacion-comprensible-y-accesible/","author":[{"family":"Analytics","given":"BIMEX"}],"accessed":{"date-parts":[["2024",5,20]]},"issued":{"date-parts":[["2023",9,14]]}}}],"schema":"https://github.com/citation-style-language/schema/raw/master/csl-citation.json"} </w:instrText>
      </w:r>
      <w:r w:rsidR="005249C6">
        <w:fldChar w:fldCharType="separate"/>
      </w:r>
      <w:r w:rsidR="005249C6" w:rsidRPr="005249C6">
        <w:rPr>
          <w:rFonts w:ascii="Calibri" w:hAnsi="Calibri" w:cs="Calibri"/>
        </w:rPr>
        <w:t>(Analytics, 2023)</w:t>
      </w:r>
      <w:r w:rsidR="005249C6">
        <w:fldChar w:fldCharType="end"/>
      </w:r>
      <w:r w:rsidR="001F31A7">
        <w:t>.</w:t>
      </w:r>
      <w:r w:rsidR="005249C6">
        <w:t xml:space="preserve"> Conociendo </w:t>
      </w:r>
      <w:r w:rsidR="005648E3">
        <w:t>su utilidad</w:t>
      </w:r>
      <w:r w:rsidR="005249C6">
        <w:t xml:space="preserve">, se presentan las opciones más relevantes </w:t>
      </w:r>
      <w:r w:rsidR="005648E3">
        <w:t>en lo que a herramientas BI se refiere:</w:t>
      </w:r>
    </w:p>
    <w:p w14:paraId="5422E1CC" w14:textId="3B5EBE9E" w:rsidR="005648E3" w:rsidRDefault="005648E3" w:rsidP="005A0DA6">
      <w:pPr>
        <w:pStyle w:val="Prrafodelista"/>
        <w:numPr>
          <w:ilvl w:val="0"/>
          <w:numId w:val="10"/>
        </w:numPr>
      </w:pPr>
      <w:r>
        <w:lastRenderedPageBreak/>
        <w:t>Power BI: herramienta novedosa que ofrece un fácil uso y permite graficar los datos que han podido ser previamente tratados. Ideal para la generación de informes y dashboards de una forma sencilla pero eficaz</w:t>
      </w:r>
      <w:commentRangeStart w:id="74"/>
      <w:r w:rsidR="00186992">
        <w:t xml:space="preserve"> </w:t>
      </w:r>
      <w:commentRangeEnd w:id="74"/>
      <w:r w:rsidR="00186992">
        <w:rPr>
          <w:rStyle w:val="Refdecomentario"/>
        </w:rPr>
        <w:commentReference w:id="74"/>
      </w:r>
      <w:r w:rsidR="00186992">
        <w:fldChar w:fldCharType="begin"/>
      </w:r>
      <w:r w:rsidR="003346D0">
        <w:instrText xml:space="preserve"> ADDIN ZOTERO_ITEM CSL_CITATION {"citationID":"rvu4nJ5p","properties":{"formattedCitation":"({\\i{}Power BI}, s.\\uc0\\u160{}f.)","plainCitation":"(Power BI, s. f.)","noteIndex":0},"citationItems":[{"id":86,"uris":["http://zotero.org/users/local/gYoK5uc9/items/CFGSWQE8"],"itemData":{"id":86,"type":"webpage","abstract":"Visualice cualquier dato e integre los objetos visuales en las aplicaciones que usa a diario con Power BI, una plataforma unificada de autoservicio e inteligencia empresarial.","genre":"Power BI","language":"es-ES","title":"Power BI: visualización de datos | Microsoft Power Platform","title-short":"Power BI","URL":"https://www.microsoft.com/es-es/power-platform/products/power-bi","accessed":{"date-parts":[["2024",5,20]]}}}],"schema":"https://github.com/citation-style-language/schema/raw/master/csl-citation.json"} </w:instrText>
      </w:r>
      <w:r w:rsidR="00186992">
        <w:fldChar w:fldCharType="separate"/>
      </w:r>
      <w:r w:rsidR="00186992" w:rsidRPr="00186992">
        <w:rPr>
          <w:rFonts w:ascii="Calibri" w:hAnsi="Calibri" w:cs="Calibri"/>
        </w:rPr>
        <w:t>(</w:t>
      </w:r>
      <w:r w:rsidR="00186992" w:rsidRPr="00186992">
        <w:rPr>
          <w:rFonts w:ascii="Calibri" w:hAnsi="Calibri" w:cs="Calibri"/>
          <w:i/>
          <w:iCs/>
        </w:rPr>
        <w:t>Power BI</w:t>
      </w:r>
      <w:r w:rsidR="00186992" w:rsidRPr="00186992">
        <w:rPr>
          <w:rFonts w:ascii="Calibri" w:hAnsi="Calibri" w:cs="Calibri"/>
        </w:rPr>
        <w:t>, s. f.)</w:t>
      </w:r>
      <w:r w:rsidR="00186992">
        <w:fldChar w:fldCharType="end"/>
      </w:r>
      <w:r>
        <w:t>.</w:t>
      </w:r>
    </w:p>
    <w:p w14:paraId="68AB7EDA" w14:textId="6C100764" w:rsidR="005648E3" w:rsidRDefault="005648E3" w:rsidP="005A0DA6">
      <w:pPr>
        <w:pStyle w:val="Prrafodelista"/>
        <w:numPr>
          <w:ilvl w:val="0"/>
          <w:numId w:val="10"/>
        </w:numPr>
      </w:pPr>
      <w:r>
        <w:t>Tableau: herramienta globalmente conocida y líder absoluta hasta la aparición de Power BI</w:t>
      </w:r>
      <w:commentRangeStart w:id="75"/>
      <w:r w:rsidR="00186992">
        <w:t xml:space="preserve"> </w:t>
      </w:r>
      <w:commentRangeEnd w:id="75"/>
      <w:r w:rsidR="00186992">
        <w:rPr>
          <w:rStyle w:val="Refdecomentario"/>
        </w:rPr>
        <w:commentReference w:id="75"/>
      </w:r>
      <w:r w:rsidR="00186992">
        <w:fldChar w:fldCharType="begin"/>
      </w:r>
      <w:r w:rsidR="003346D0">
        <w:instrText xml:space="preserve"> ADDIN ZOTERO_ITEM CSL_CITATION {"citationID":"GzGMouxE","properties":{"formattedCitation":"({\\i{}Software de an\\uc0\\u225{}lisis e inteligencia de negocios | Tableau}, s.\\uc0\\u160{}f.)","plainCitation":"(Software de análisis e inteligencia de negocios | Tableau, s. f.)","noteIndex":0},"citationItems":[{"id":88,"uris":["http://zotero.org/users/local/gYoK5uc9/items/4DB9P2IW"],"itemData":{"id":88,"type":"webpage","abstract":"Con Tableau, todos pueden ver y comprender sus datos. Conéctese a prácticamente cualquier base de datos, arrastre y suelte para crear visualizaciones y comparta con un clic.","genre":"Tableau","language":"es-ES","title":"Software de análisis e inteligencia de negocios | Tableau","URL":"https://www.tableau.com/es-es","accessed":{"date-parts":[["2024",5,20]]}}}],"schema":"https://github.com/citation-style-language/schema/raw/master/csl-citation.json"} </w:instrText>
      </w:r>
      <w:r w:rsidR="00186992">
        <w:fldChar w:fldCharType="separate"/>
      </w:r>
      <w:r w:rsidR="00186992" w:rsidRPr="00186992">
        <w:rPr>
          <w:rFonts w:ascii="Calibri" w:hAnsi="Calibri" w:cs="Calibri"/>
        </w:rPr>
        <w:t>(</w:t>
      </w:r>
      <w:r w:rsidR="00186992" w:rsidRPr="00186992">
        <w:rPr>
          <w:rFonts w:ascii="Calibri" w:hAnsi="Calibri" w:cs="Calibri"/>
          <w:i/>
          <w:iCs/>
        </w:rPr>
        <w:t>Software de análisis e inteligencia de negocios | Tableau</w:t>
      </w:r>
      <w:r w:rsidR="00186992" w:rsidRPr="00186992">
        <w:rPr>
          <w:rFonts w:ascii="Calibri" w:hAnsi="Calibri" w:cs="Calibri"/>
        </w:rPr>
        <w:t>, s. f.)</w:t>
      </w:r>
      <w:r w:rsidR="00186992">
        <w:fldChar w:fldCharType="end"/>
      </w:r>
      <w:r>
        <w:t>. Se requiere de una mayor formación en la herramienta, a pesar de que es intuitiva. En cuanto a funcionalidades, muy similar a Power BI, permitiendo también el tratamiento de datos.</w:t>
      </w:r>
    </w:p>
    <w:p w14:paraId="6FBDFC1E" w14:textId="39580109" w:rsidR="005648E3" w:rsidRDefault="005648E3" w:rsidP="005A0DA6">
      <w:pPr>
        <w:pStyle w:val="Prrafodelista"/>
        <w:numPr>
          <w:ilvl w:val="0"/>
          <w:numId w:val="10"/>
        </w:numPr>
      </w:pPr>
      <w:r>
        <w:t>QlikView</w:t>
      </w:r>
      <w:r w:rsidR="00545A47">
        <w:t>: herramienta con cierta similitud a las dos previamente explicadas, pero con un tratamiento de los datos bastante más limitado</w:t>
      </w:r>
      <w:r w:rsidR="0093211B">
        <w:t xml:space="preserve">. Se basa en una exploración más asociativa a pesar de tener una interfaz menos intuitiva que Tableau o Power BI </w:t>
      </w:r>
      <w:commentRangeStart w:id="76"/>
      <w:r w:rsidR="00186992">
        <w:t xml:space="preserve"> </w:t>
      </w:r>
      <w:commentRangeEnd w:id="76"/>
      <w:r w:rsidR="00186992">
        <w:rPr>
          <w:rStyle w:val="Refdecomentario"/>
        </w:rPr>
        <w:commentReference w:id="76"/>
      </w:r>
      <w:r w:rsidR="00186992">
        <w:fldChar w:fldCharType="begin"/>
      </w:r>
      <w:r w:rsidR="003346D0">
        <w:instrText xml:space="preserve"> ADDIN ZOTERO_ITEM CSL_CITATION {"citationID":"pDkcJYc9","properties":{"formattedCitation":"({\\i{}QlikView \\uc0\\u8211{} Anal\\uc0\\u237{}tica y cuadros de mando interactivos y eficaces | Qlik}, s.\\uc0\\u160{}f.)","plainCitation":"(QlikView – Analítica y cuadros de mando interactivos y eficaces | Qlik, s. f.)","noteIndex":0},"citationItems":[{"id":90,"uris":["http://zotero.org/users/local/gYoK5uc9/items/59D7NKBS"],"itemData":{"id":90,"type":"webpage","container-title":"QlikView – Analítica y cuadros de mando interactivos y eficaces | Qlik","title":"QlikView – Analítica y cuadros de mando interactivos y eficaces | Qlik","URL":"https://www.qlik.com/es-es/products/qlikview","accessed":{"date-parts":[["2024",5,20]]}}}],"schema":"https://github.com/citation-style-language/schema/raw/master/csl-citation.json"} </w:instrText>
      </w:r>
      <w:r w:rsidR="00186992">
        <w:fldChar w:fldCharType="separate"/>
      </w:r>
      <w:r w:rsidR="00186992" w:rsidRPr="00186992">
        <w:rPr>
          <w:rFonts w:ascii="Calibri" w:hAnsi="Calibri" w:cs="Calibri"/>
        </w:rPr>
        <w:t>(</w:t>
      </w:r>
      <w:r w:rsidR="00186992" w:rsidRPr="00186992">
        <w:rPr>
          <w:rFonts w:ascii="Calibri" w:hAnsi="Calibri" w:cs="Calibri"/>
          <w:i/>
          <w:iCs/>
        </w:rPr>
        <w:t>QlikView – Analítica y cuadros de mando interactivos y eficaces | Qlik</w:t>
      </w:r>
      <w:r w:rsidR="00186992" w:rsidRPr="00186992">
        <w:rPr>
          <w:rFonts w:ascii="Calibri" w:hAnsi="Calibri" w:cs="Calibri"/>
        </w:rPr>
        <w:t>, s. f.)</w:t>
      </w:r>
      <w:r w:rsidR="00186992">
        <w:fldChar w:fldCharType="end"/>
      </w:r>
      <w:r w:rsidR="00545A47">
        <w:t>.</w:t>
      </w:r>
    </w:p>
    <w:p w14:paraId="38AFFBBE" w14:textId="16526E5A" w:rsidR="00865E3A" w:rsidRDefault="00545A47" w:rsidP="005A0DA6">
      <w:pPr>
        <w:pStyle w:val="Prrafodelista"/>
        <w:numPr>
          <w:ilvl w:val="0"/>
          <w:numId w:val="10"/>
        </w:numPr>
      </w:pPr>
      <w:r>
        <w:t>SAP BI</w:t>
      </w:r>
      <w:r w:rsidR="00186992">
        <w:t xml:space="preserve">: herramienta del </w:t>
      </w:r>
      <w:r w:rsidR="00186992" w:rsidRPr="00186992">
        <w:t>Enterprise Resource Planning</w:t>
      </w:r>
      <w:r w:rsidR="00186992">
        <w:t xml:space="preserve"> (ERP) que le añade la funcionalidad especifica de la inteligencia de negocio</w:t>
      </w:r>
      <w:commentRangeStart w:id="77"/>
      <w:r w:rsidR="00186992">
        <w:t xml:space="preserve"> </w:t>
      </w:r>
      <w:commentRangeEnd w:id="77"/>
      <w:r w:rsidR="00186992">
        <w:rPr>
          <w:rStyle w:val="Refdecomentario"/>
        </w:rPr>
        <w:commentReference w:id="77"/>
      </w:r>
      <w:r w:rsidR="00186992">
        <w:fldChar w:fldCharType="begin"/>
      </w:r>
      <w:r w:rsidR="003346D0">
        <w:instrText xml:space="preserve"> ADDIN ZOTERO_ITEM CSL_CITATION {"citationID":"rrnP27xZ","properties":{"formattedCitation":"({\\i{}SAP}, s.\\uc0\\u160{}f.)","plainCitation":"(SAP, s. f.)","noteIndex":0},"citationItems":[{"id":92,"uris":["http://zotero.org/users/local/gYoK5uc9/items/YYRMKN8C"],"itemData":{"id":92,"type":"webpage","abstract":"Descubra y comparta fácilmente información estratégica en nuestra plataforma de BI. Esta arquitectura de información escalable da a todos los usuarios acceso de autoservicio a business intelligence.","container-title":"SAP","language":"Spanish - LATAM","title":"SAP BusinessObjects | Plataforma y suite de Business Intelligence (BI)","title-short":"SAP","URL":"https://www.sap.com/spain/products/technology-platform/bi-platform.html","accessed":{"date-parts":[["2024",5,20]]}}}],"schema":"https://github.com/citation-style-language/schema/raw/master/csl-citation.json"} </w:instrText>
      </w:r>
      <w:r w:rsidR="00186992">
        <w:fldChar w:fldCharType="separate"/>
      </w:r>
      <w:r w:rsidR="003346D0" w:rsidRPr="003346D0">
        <w:rPr>
          <w:rFonts w:ascii="Calibri" w:hAnsi="Calibri" w:cs="Calibri"/>
        </w:rPr>
        <w:t>(</w:t>
      </w:r>
      <w:r w:rsidR="003346D0" w:rsidRPr="003346D0">
        <w:rPr>
          <w:rFonts w:ascii="Calibri" w:hAnsi="Calibri" w:cs="Calibri"/>
          <w:i/>
          <w:iCs/>
        </w:rPr>
        <w:t>SAP</w:t>
      </w:r>
      <w:r w:rsidR="003346D0" w:rsidRPr="003346D0">
        <w:rPr>
          <w:rFonts w:ascii="Calibri" w:hAnsi="Calibri" w:cs="Calibri"/>
        </w:rPr>
        <w:t>, s. f.)</w:t>
      </w:r>
      <w:r w:rsidR="00186992">
        <w:fldChar w:fldCharType="end"/>
      </w:r>
      <w:r w:rsidR="00186992">
        <w:t>. Las principal</w:t>
      </w:r>
      <w:r w:rsidR="00CA5158">
        <w:t xml:space="preserve">es </w:t>
      </w:r>
      <w:r w:rsidR="00186992">
        <w:t>diferencia</w:t>
      </w:r>
      <w:r w:rsidR="00CA5158">
        <w:t>s</w:t>
      </w:r>
      <w:r w:rsidR="00186992">
        <w:t xml:space="preserve"> </w:t>
      </w:r>
      <w:r w:rsidR="00CA5158">
        <w:t>son</w:t>
      </w:r>
      <w:r w:rsidR="00186992">
        <w:t xml:space="preserve"> la integración en el entorno de </w:t>
      </w:r>
      <w:r w:rsidR="00186992" w:rsidRPr="00186992">
        <w:t>desarrollo de programas de sistemas de análisis</w:t>
      </w:r>
      <w:r w:rsidR="00186992">
        <w:t xml:space="preserve"> (SAP), el mayor requerimiento de conocimiento para su uso y que en cuanto a coste, </w:t>
      </w:r>
      <w:r w:rsidR="00CA5158">
        <w:t xml:space="preserve">ya que </w:t>
      </w:r>
      <w:r w:rsidR="00186992">
        <w:t>requiere una mayor inversión que otras alternativas.</w:t>
      </w:r>
    </w:p>
    <w:p w14:paraId="1B3D4B06" w14:textId="3E6B9269" w:rsidR="00565AAE" w:rsidRDefault="00565AAE" w:rsidP="00565AAE">
      <w:pPr>
        <w:rPr>
          <w:i/>
          <w:iCs/>
        </w:rPr>
      </w:pPr>
      <w:bookmarkStart w:id="78" w:name="_Toc173320220"/>
      <w:r w:rsidRPr="005C7C96">
        <w:rPr>
          <w:noProof/>
        </w:rPr>
        <w:drawing>
          <wp:anchor distT="0" distB="180340" distL="114300" distR="114300" simplePos="0" relativeHeight="251660288" behindDoc="0" locked="0" layoutInCell="1" allowOverlap="1" wp14:anchorId="2936DAE0" wp14:editId="06B73257">
            <wp:simplePos x="0" y="0"/>
            <wp:positionH relativeFrom="margin">
              <wp:posOffset>0</wp:posOffset>
            </wp:positionH>
            <wp:positionV relativeFrom="paragraph">
              <wp:posOffset>441325</wp:posOffset>
            </wp:positionV>
            <wp:extent cx="5388610" cy="3034665"/>
            <wp:effectExtent l="0" t="0" r="2540" b="0"/>
            <wp:wrapTopAndBottom/>
            <wp:docPr id="1975046624" name="Imagen 1" descr="Gráfic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046624" name="Imagen 1" descr="Gráfico, Aplicación&#10;&#10;Descripción generada automáticamente"/>
                    <pic:cNvPicPr/>
                  </pic:nvPicPr>
                  <pic:blipFill rotWithShape="1">
                    <a:blip r:embed="rId24" cstate="print">
                      <a:extLst>
                        <a:ext uri="{28A0092B-C50C-407E-A947-70E740481C1C}">
                          <a14:useLocalDpi xmlns:a14="http://schemas.microsoft.com/office/drawing/2010/main" val="0"/>
                        </a:ext>
                      </a:extLst>
                    </a:blip>
                    <a:srcRect l="283"/>
                    <a:stretch/>
                  </pic:blipFill>
                  <pic:spPr bwMode="auto">
                    <a:xfrm>
                      <a:off x="0" y="0"/>
                      <a:ext cx="5388610" cy="30346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65AAE">
        <w:rPr>
          <w:b/>
          <w:bCs/>
        </w:rPr>
        <w:t xml:space="preserve">Figura </w:t>
      </w:r>
      <w:r w:rsidRPr="00565AAE">
        <w:rPr>
          <w:b/>
          <w:bCs/>
        </w:rPr>
        <w:fldChar w:fldCharType="begin"/>
      </w:r>
      <w:r w:rsidRPr="00565AAE">
        <w:rPr>
          <w:b/>
          <w:bCs/>
        </w:rPr>
        <w:instrText xml:space="preserve"> SEQ Figura \* ARABIC </w:instrText>
      </w:r>
      <w:r w:rsidRPr="00565AAE">
        <w:rPr>
          <w:b/>
          <w:bCs/>
        </w:rPr>
        <w:fldChar w:fldCharType="separate"/>
      </w:r>
      <w:r>
        <w:rPr>
          <w:b/>
          <w:bCs/>
          <w:noProof/>
        </w:rPr>
        <w:t>7</w:t>
      </w:r>
      <w:r w:rsidRPr="00565AAE">
        <w:rPr>
          <w:b/>
          <w:bCs/>
        </w:rPr>
        <w:fldChar w:fldCharType="end"/>
      </w:r>
      <w:r w:rsidRPr="00565AAE">
        <w:rPr>
          <w:b/>
          <w:bCs/>
        </w:rPr>
        <w:t>.</w:t>
      </w:r>
      <w:r w:rsidRPr="002A3D58">
        <w:t xml:space="preserve"> </w:t>
      </w:r>
      <w:r w:rsidR="007D672C" w:rsidRPr="000724CD">
        <w:rPr>
          <w:i/>
          <w:iCs/>
        </w:rPr>
        <w:t>Ejemplo de v</w:t>
      </w:r>
      <w:r w:rsidRPr="000724CD">
        <w:rPr>
          <w:i/>
          <w:iCs/>
        </w:rPr>
        <w:t xml:space="preserve">isualización con </w:t>
      </w:r>
      <w:r w:rsidR="003D6980" w:rsidRPr="000724CD">
        <w:rPr>
          <w:i/>
          <w:iCs/>
        </w:rPr>
        <w:t>Power BI</w:t>
      </w:r>
      <w:r w:rsidRPr="000724CD">
        <w:rPr>
          <w:i/>
          <w:iCs/>
        </w:rPr>
        <w:t>.</w:t>
      </w:r>
      <w:bookmarkEnd w:id="78"/>
    </w:p>
    <w:p w14:paraId="1973F1AF" w14:textId="77777777" w:rsidR="00565AAE" w:rsidRDefault="00565AAE" w:rsidP="00565AAE">
      <w:pPr>
        <w:pStyle w:val="Piedefoto-tabla"/>
        <w:rPr>
          <w:lang w:val="es-ES"/>
        </w:rPr>
      </w:pPr>
      <w:r w:rsidRPr="00F527EC">
        <w:rPr>
          <w:lang w:val="es-ES"/>
        </w:rPr>
        <w:t>Fuente: Elaboración propia.</w:t>
      </w:r>
    </w:p>
    <w:p w14:paraId="1A416B81" w14:textId="68205AB3" w:rsidR="009E0F72" w:rsidRDefault="009E0F72" w:rsidP="009E0F72">
      <w:pPr>
        <w:pStyle w:val="Ttulo4"/>
        <w:ind w:left="851" w:hanging="851"/>
      </w:pPr>
      <w:r>
        <w:lastRenderedPageBreak/>
        <w:t>Comparativa de herramientas de visualización</w:t>
      </w:r>
    </w:p>
    <w:p w14:paraId="06C5BCDB" w14:textId="3F5C3A46" w:rsidR="00F97999" w:rsidRPr="00F97999" w:rsidRDefault="00F97999" w:rsidP="00F97999">
      <w:pPr>
        <w:pStyle w:val="Descripcin"/>
        <w:keepNext/>
        <w:rPr>
          <w:sz w:val="24"/>
          <w:szCs w:val="24"/>
        </w:rPr>
      </w:pPr>
      <w:bookmarkStart w:id="79" w:name="_Toc169627484"/>
      <w:r w:rsidRPr="00633FD3">
        <w:rPr>
          <w:sz w:val="24"/>
          <w:szCs w:val="24"/>
        </w:rPr>
        <w:t xml:space="preserve">Tabla </w:t>
      </w:r>
      <w:r w:rsidRPr="00633FD3">
        <w:rPr>
          <w:sz w:val="24"/>
          <w:szCs w:val="24"/>
        </w:rPr>
        <w:fldChar w:fldCharType="begin"/>
      </w:r>
      <w:r w:rsidRPr="00633FD3">
        <w:rPr>
          <w:sz w:val="24"/>
          <w:szCs w:val="24"/>
        </w:rPr>
        <w:instrText xml:space="preserve"> SEQ Tabla \* ARABIC </w:instrText>
      </w:r>
      <w:r w:rsidRPr="00633FD3">
        <w:rPr>
          <w:sz w:val="24"/>
          <w:szCs w:val="24"/>
        </w:rPr>
        <w:fldChar w:fldCharType="separate"/>
      </w:r>
      <w:r w:rsidR="00B46E88">
        <w:rPr>
          <w:noProof/>
          <w:sz w:val="24"/>
          <w:szCs w:val="24"/>
        </w:rPr>
        <w:t>2</w:t>
      </w:r>
      <w:r w:rsidRPr="00633FD3">
        <w:rPr>
          <w:sz w:val="24"/>
          <w:szCs w:val="24"/>
        </w:rPr>
        <w:fldChar w:fldCharType="end"/>
      </w:r>
      <w:r w:rsidRPr="00914BA4">
        <w:t xml:space="preserve">. </w:t>
      </w:r>
      <w:r>
        <w:rPr>
          <w:b w:val="0"/>
          <w:bCs w:val="0"/>
          <w:i/>
          <w:iCs/>
          <w:sz w:val="24"/>
          <w:szCs w:val="24"/>
        </w:rPr>
        <w:t>Tabla comparativa de herramientas de visualización.</w:t>
      </w:r>
      <w:bookmarkEnd w:id="79"/>
    </w:p>
    <w:tbl>
      <w:tblPr>
        <w:tblStyle w:val="Tabladelista3"/>
        <w:tblW w:w="0" w:type="auto"/>
        <w:tblLook w:val="04A0" w:firstRow="1" w:lastRow="0" w:firstColumn="1" w:lastColumn="0" w:noHBand="0" w:noVBand="1"/>
      </w:tblPr>
      <w:tblGrid>
        <w:gridCol w:w="1809"/>
        <w:gridCol w:w="3544"/>
        <w:gridCol w:w="3901"/>
      </w:tblGrid>
      <w:tr w:rsidR="00AB3A53" w14:paraId="19EB743E" w14:textId="77777777" w:rsidTr="00F97999">
        <w:trPr>
          <w:cnfStyle w:val="100000000000" w:firstRow="1" w:lastRow="0" w:firstColumn="0" w:lastColumn="0" w:oddVBand="0" w:evenVBand="0" w:oddHBand="0" w:evenHBand="0" w:firstRowFirstColumn="0" w:firstRowLastColumn="0" w:lastRowFirstColumn="0" w:lastRowLastColumn="0"/>
          <w:trHeight w:val="440"/>
        </w:trPr>
        <w:tc>
          <w:tcPr>
            <w:cnfStyle w:val="001000000100" w:firstRow="0" w:lastRow="0" w:firstColumn="1" w:lastColumn="0" w:oddVBand="0" w:evenVBand="0" w:oddHBand="0" w:evenHBand="0" w:firstRowFirstColumn="1" w:firstRowLastColumn="0" w:lastRowFirstColumn="0" w:lastRowLastColumn="0"/>
            <w:tcW w:w="1809" w:type="dxa"/>
            <w:vAlign w:val="center"/>
          </w:tcPr>
          <w:p w14:paraId="7A3B2A14" w14:textId="77777777" w:rsidR="00AB3A53" w:rsidRDefault="00AB3A53" w:rsidP="00F97999">
            <w:pPr>
              <w:spacing w:before="0" w:after="0" w:line="276" w:lineRule="auto"/>
              <w:jc w:val="left"/>
            </w:pPr>
            <w:r>
              <w:t>Herramienta</w:t>
            </w:r>
          </w:p>
        </w:tc>
        <w:tc>
          <w:tcPr>
            <w:tcW w:w="3544" w:type="dxa"/>
            <w:vAlign w:val="center"/>
          </w:tcPr>
          <w:p w14:paraId="4ACA2E36" w14:textId="7C646022" w:rsidR="00AB3A53" w:rsidRDefault="00B60500" w:rsidP="00F97999">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Ventajas</w:t>
            </w:r>
          </w:p>
        </w:tc>
        <w:tc>
          <w:tcPr>
            <w:tcW w:w="3901" w:type="dxa"/>
            <w:vAlign w:val="center"/>
          </w:tcPr>
          <w:p w14:paraId="495BABA7" w14:textId="40FC8EF5" w:rsidR="00AB3A53" w:rsidRDefault="00B60500" w:rsidP="00F97999">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Desventajas</w:t>
            </w:r>
          </w:p>
        </w:tc>
      </w:tr>
      <w:tr w:rsidR="00AB3A53" w14:paraId="0F0A3599" w14:textId="77777777" w:rsidTr="003E6D06">
        <w:trPr>
          <w:cnfStyle w:val="000000100000" w:firstRow="0" w:lastRow="0" w:firstColumn="0" w:lastColumn="0" w:oddVBand="0" w:evenVBand="0" w:oddHBand="1" w:evenHBand="0" w:firstRowFirstColumn="0" w:firstRowLastColumn="0" w:lastRowFirstColumn="0" w:lastRowLastColumn="0"/>
          <w:trHeight w:val="682"/>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78D734E1" w14:textId="2F84FA90" w:rsidR="00AB3A53" w:rsidRDefault="00AB3A53" w:rsidP="003E6D06">
            <w:pPr>
              <w:spacing w:before="0" w:after="0"/>
              <w:jc w:val="left"/>
            </w:pPr>
            <w:r>
              <w:t>Visualizaciones con Python</w:t>
            </w:r>
          </w:p>
        </w:tc>
        <w:tc>
          <w:tcPr>
            <w:tcW w:w="3544" w:type="dxa"/>
            <w:vAlign w:val="center"/>
          </w:tcPr>
          <w:p w14:paraId="4546FF6E" w14:textId="77777777" w:rsidR="00AB3A53" w:rsidRDefault="00B60500"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Gran personalización a través de diferentes librerías.</w:t>
            </w:r>
          </w:p>
          <w:p w14:paraId="51F51D58" w14:textId="77777777" w:rsidR="00B60500" w:rsidRDefault="00B60500"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Amplia documentación.</w:t>
            </w:r>
          </w:p>
          <w:p w14:paraId="73148B14" w14:textId="730CD8D3"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Opensource.</w:t>
            </w:r>
          </w:p>
        </w:tc>
        <w:tc>
          <w:tcPr>
            <w:tcW w:w="3901" w:type="dxa"/>
            <w:vAlign w:val="center"/>
          </w:tcPr>
          <w:p w14:paraId="445CA1E4" w14:textId="77777777" w:rsidR="00B60500" w:rsidRDefault="00B60500" w:rsidP="005A0DA6">
            <w:pPr>
              <w:pStyle w:val="Prrafodelista"/>
              <w:numPr>
                <w:ilvl w:val="0"/>
                <w:numId w:val="16"/>
              </w:numPr>
              <w:spacing w:before="0" w:after="0"/>
              <w:ind w:left="318" w:hanging="283"/>
              <w:jc w:val="left"/>
              <w:cnfStyle w:val="000000100000" w:firstRow="0" w:lastRow="0" w:firstColumn="0" w:lastColumn="0" w:oddVBand="0" w:evenVBand="0" w:oddHBand="1" w:evenHBand="0" w:firstRowFirstColumn="0" w:firstRowLastColumn="0" w:lastRowFirstColumn="0" w:lastRowLastColumn="0"/>
            </w:pPr>
            <w:r>
              <w:t>Curva de aprendizaje pronunciada.</w:t>
            </w:r>
          </w:p>
          <w:p w14:paraId="76287B78" w14:textId="23C32A0F" w:rsidR="00B60500" w:rsidRDefault="00B60500" w:rsidP="005A0DA6">
            <w:pPr>
              <w:pStyle w:val="Prrafodelista"/>
              <w:numPr>
                <w:ilvl w:val="0"/>
                <w:numId w:val="16"/>
              </w:numPr>
              <w:spacing w:before="0" w:after="0"/>
              <w:ind w:left="318" w:hanging="283"/>
              <w:jc w:val="left"/>
              <w:cnfStyle w:val="000000100000" w:firstRow="0" w:lastRow="0" w:firstColumn="0" w:lastColumn="0" w:oddVBand="0" w:evenVBand="0" w:oddHBand="1" w:evenHBand="0" w:firstRowFirstColumn="0" w:firstRowLastColumn="0" w:lastRowFirstColumn="0" w:lastRowLastColumn="0"/>
            </w:pPr>
            <w:r>
              <w:t>Conocimientos de Python.</w:t>
            </w:r>
          </w:p>
        </w:tc>
      </w:tr>
      <w:tr w:rsidR="00AB3A53" w14:paraId="46047AC9" w14:textId="77777777" w:rsidTr="003E6D06">
        <w:trPr>
          <w:trHeight w:val="670"/>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15B6EA27" w14:textId="51E0F508" w:rsidR="00AB3A53" w:rsidRDefault="00AB3A53" w:rsidP="003E6D06">
            <w:pPr>
              <w:spacing w:before="0" w:after="0"/>
              <w:jc w:val="left"/>
            </w:pPr>
            <w:r>
              <w:t>Visualizaciones con D3</w:t>
            </w:r>
          </w:p>
        </w:tc>
        <w:tc>
          <w:tcPr>
            <w:tcW w:w="3544" w:type="dxa"/>
            <w:vAlign w:val="center"/>
          </w:tcPr>
          <w:p w14:paraId="522D381B" w14:textId="77777777" w:rsidR="00AB3A53" w:rsidRDefault="00B60500"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Altamente personalizable.</w:t>
            </w:r>
          </w:p>
          <w:p w14:paraId="1BD9283E" w14:textId="77777777" w:rsidR="00B60500" w:rsidRDefault="00B60500"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Visualizaciones interactivas.</w:t>
            </w:r>
          </w:p>
          <w:p w14:paraId="7535ADE5" w14:textId="77777777" w:rsidR="00B60500" w:rsidRDefault="00B60500"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Amplia documentación.</w:t>
            </w:r>
          </w:p>
          <w:p w14:paraId="25419D28" w14:textId="4EE700FA"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Opensource.</w:t>
            </w:r>
          </w:p>
        </w:tc>
        <w:tc>
          <w:tcPr>
            <w:tcW w:w="3901" w:type="dxa"/>
            <w:vAlign w:val="center"/>
          </w:tcPr>
          <w:p w14:paraId="6B65B8D9" w14:textId="77777777" w:rsidR="00AB3A53" w:rsidRDefault="00B60500"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Curva de aprendizaje muy pronunciada.</w:t>
            </w:r>
          </w:p>
          <w:p w14:paraId="6136C9D7" w14:textId="051F7B20" w:rsidR="00B60500" w:rsidRDefault="00B60500"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Conocimientos de JavaScript.</w:t>
            </w:r>
          </w:p>
        </w:tc>
      </w:tr>
      <w:tr w:rsidR="00865E3A" w14:paraId="2E438099" w14:textId="77777777" w:rsidTr="003E6D06">
        <w:trPr>
          <w:cnfStyle w:val="000000100000" w:firstRow="0" w:lastRow="0" w:firstColumn="0" w:lastColumn="0" w:oddVBand="0" w:evenVBand="0" w:oddHBand="1" w:evenHBand="0" w:firstRowFirstColumn="0" w:firstRowLastColumn="0" w:lastRowFirstColumn="0" w:lastRowLastColumn="0"/>
          <w:trHeight w:val="682"/>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34E75C8B" w14:textId="612AB85F" w:rsidR="00865E3A" w:rsidRDefault="00865E3A" w:rsidP="003E6D06">
            <w:pPr>
              <w:spacing w:before="0" w:after="0"/>
              <w:jc w:val="left"/>
            </w:pPr>
            <w:r>
              <w:t>Power BI</w:t>
            </w:r>
          </w:p>
        </w:tc>
        <w:tc>
          <w:tcPr>
            <w:tcW w:w="3544" w:type="dxa"/>
            <w:vAlign w:val="center"/>
          </w:tcPr>
          <w:p w14:paraId="0A56872A" w14:textId="003FF6DF"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Fácil uso.</w:t>
            </w:r>
          </w:p>
          <w:p w14:paraId="474A632C" w14:textId="0945CFDF"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Amplia conectividad.</w:t>
            </w:r>
          </w:p>
          <w:p w14:paraId="1128ACB4" w14:textId="2997F2CC"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Destinado específicamente para el análisis de datos.</w:t>
            </w:r>
          </w:p>
          <w:p w14:paraId="260596C2" w14:textId="77777777"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Visualizaciones interactivas.</w:t>
            </w:r>
          </w:p>
          <w:p w14:paraId="713C459E" w14:textId="77777777"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Amplia documentación.</w:t>
            </w:r>
          </w:p>
          <w:p w14:paraId="2AD60D13" w14:textId="2BCD3953"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Versión gratuita existente.</w:t>
            </w:r>
          </w:p>
        </w:tc>
        <w:tc>
          <w:tcPr>
            <w:tcW w:w="3901" w:type="dxa"/>
            <w:vAlign w:val="center"/>
          </w:tcPr>
          <w:p w14:paraId="07F5B5D9" w14:textId="77777777"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Menor personalización.</w:t>
            </w:r>
          </w:p>
          <w:p w14:paraId="70C05DCD" w14:textId="243EEC7E"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Algunas visualizaciones requieren conexión a internet.</w:t>
            </w:r>
          </w:p>
        </w:tc>
      </w:tr>
      <w:tr w:rsidR="00865E3A" w14:paraId="1A4C79C9" w14:textId="77777777" w:rsidTr="003E6D06">
        <w:trPr>
          <w:trHeight w:val="670"/>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6EA93C2E" w14:textId="22ACCF24" w:rsidR="00865E3A" w:rsidRDefault="00865E3A" w:rsidP="003E6D06">
            <w:pPr>
              <w:spacing w:before="0" w:after="0"/>
              <w:jc w:val="left"/>
            </w:pPr>
            <w:r>
              <w:t>Tableau</w:t>
            </w:r>
          </w:p>
        </w:tc>
        <w:tc>
          <w:tcPr>
            <w:tcW w:w="3544" w:type="dxa"/>
            <w:vAlign w:val="center"/>
          </w:tcPr>
          <w:p w14:paraId="0F2965E2" w14:textId="77777777"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Visualizaciones interactivas.</w:t>
            </w:r>
          </w:p>
          <w:p w14:paraId="42364666" w14:textId="77777777"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Destinado específicamente para el análisis de datos.</w:t>
            </w:r>
          </w:p>
          <w:p w14:paraId="1F4A4C29" w14:textId="77777777"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Amplia documentación.</w:t>
            </w:r>
          </w:p>
          <w:p w14:paraId="6D769F4D" w14:textId="1F5E7C13"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Versión gratuita muy limitada.</w:t>
            </w:r>
          </w:p>
        </w:tc>
        <w:tc>
          <w:tcPr>
            <w:tcW w:w="3901" w:type="dxa"/>
            <w:vAlign w:val="center"/>
          </w:tcPr>
          <w:p w14:paraId="70DDF3F5" w14:textId="77777777" w:rsidR="00865E3A" w:rsidRDefault="00865E3A" w:rsidP="005A0DA6">
            <w:pPr>
              <w:pStyle w:val="Prrafodelista"/>
              <w:numPr>
                <w:ilvl w:val="0"/>
                <w:numId w:val="16"/>
              </w:numPr>
              <w:spacing w:before="0" w:after="0"/>
              <w:ind w:left="318" w:hanging="283"/>
              <w:jc w:val="left"/>
              <w:cnfStyle w:val="000000000000" w:firstRow="0" w:lastRow="0" w:firstColumn="0" w:lastColumn="0" w:oddVBand="0" w:evenVBand="0" w:oddHBand="0" w:evenHBand="0" w:firstRowFirstColumn="0" w:firstRowLastColumn="0" w:lastRowFirstColumn="0" w:lastRowLastColumn="0"/>
            </w:pPr>
            <w:r>
              <w:t>Coste elevado mediante licencias.</w:t>
            </w:r>
          </w:p>
          <w:p w14:paraId="5914F9D3" w14:textId="77777777" w:rsidR="00865E3A" w:rsidRDefault="00865E3A" w:rsidP="005A0DA6">
            <w:pPr>
              <w:pStyle w:val="Prrafodelista"/>
              <w:numPr>
                <w:ilvl w:val="0"/>
                <w:numId w:val="16"/>
              </w:numPr>
              <w:spacing w:before="0" w:after="0"/>
              <w:ind w:left="318" w:hanging="283"/>
              <w:jc w:val="left"/>
              <w:cnfStyle w:val="000000000000" w:firstRow="0" w:lastRow="0" w:firstColumn="0" w:lastColumn="0" w:oddVBand="0" w:evenVBand="0" w:oddHBand="0" w:evenHBand="0" w:firstRowFirstColumn="0" w:firstRowLastColumn="0" w:lastRowFirstColumn="0" w:lastRowLastColumn="0"/>
            </w:pPr>
            <w:r>
              <w:t>Lentitud con grandes conjuntos de datos.</w:t>
            </w:r>
          </w:p>
          <w:p w14:paraId="7ACA5111" w14:textId="55D9463E" w:rsidR="00865E3A" w:rsidRDefault="00865E3A" w:rsidP="005A0DA6">
            <w:pPr>
              <w:pStyle w:val="Prrafodelista"/>
              <w:numPr>
                <w:ilvl w:val="0"/>
                <w:numId w:val="16"/>
              </w:numPr>
              <w:spacing w:before="0" w:after="0"/>
              <w:ind w:left="318" w:hanging="283"/>
              <w:jc w:val="left"/>
              <w:cnfStyle w:val="000000000000" w:firstRow="0" w:lastRow="0" w:firstColumn="0" w:lastColumn="0" w:oddVBand="0" w:evenVBand="0" w:oddHBand="0" w:evenHBand="0" w:firstRowFirstColumn="0" w:firstRowLastColumn="0" w:lastRowFirstColumn="0" w:lastRowLastColumn="0"/>
            </w:pPr>
            <w:r>
              <w:t>Necesaria cierta adaptación al entorno.</w:t>
            </w:r>
          </w:p>
        </w:tc>
      </w:tr>
      <w:tr w:rsidR="00865E3A" w14:paraId="73B75956" w14:textId="77777777" w:rsidTr="003E6D06">
        <w:trPr>
          <w:cnfStyle w:val="000000100000" w:firstRow="0" w:lastRow="0" w:firstColumn="0" w:lastColumn="0" w:oddVBand="0" w:evenVBand="0" w:oddHBand="1" w:evenHBand="0" w:firstRowFirstColumn="0" w:firstRowLastColumn="0" w:lastRowFirstColumn="0" w:lastRowLastColumn="0"/>
          <w:trHeight w:val="682"/>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02E8E4DF" w14:textId="19862BBA" w:rsidR="00865E3A" w:rsidRDefault="00865E3A" w:rsidP="003E6D06">
            <w:pPr>
              <w:spacing w:before="0" w:after="0"/>
              <w:jc w:val="left"/>
            </w:pPr>
            <w:r>
              <w:t>QlikView</w:t>
            </w:r>
          </w:p>
        </w:tc>
        <w:tc>
          <w:tcPr>
            <w:tcW w:w="3544" w:type="dxa"/>
            <w:vAlign w:val="center"/>
          </w:tcPr>
          <w:p w14:paraId="1B71FFB0" w14:textId="77777777"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Destinado específicamente para el análisis de datos.</w:t>
            </w:r>
          </w:p>
          <w:p w14:paraId="3BA0F21D" w14:textId="042C9D17"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Gran personalización.</w:t>
            </w:r>
          </w:p>
        </w:tc>
        <w:tc>
          <w:tcPr>
            <w:tcW w:w="3901" w:type="dxa"/>
            <w:vAlign w:val="center"/>
          </w:tcPr>
          <w:p w14:paraId="645D7BC0" w14:textId="77777777" w:rsidR="00865E3A" w:rsidRDefault="00865E3A" w:rsidP="005A0DA6">
            <w:pPr>
              <w:pStyle w:val="Prrafodelista"/>
              <w:numPr>
                <w:ilvl w:val="0"/>
                <w:numId w:val="16"/>
              </w:numPr>
              <w:spacing w:before="0" w:after="0"/>
              <w:ind w:left="318" w:hanging="283"/>
              <w:jc w:val="left"/>
              <w:cnfStyle w:val="000000100000" w:firstRow="0" w:lastRow="0" w:firstColumn="0" w:lastColumn="0" w:oddVBand="0" w:evenVBand="0" w:oddHBand="1" w:evenHBand="0" w:firstRowFirstColumn="0" w:firstRowLastColumn="0" w:lastRowFirstColumn="0" w:lastRowLastColumn="0"/>
            </w:pPr>
            <w:r>
              <w:t>Curva de aprendizaje pronunciada.</w:t>
            </w:r>
          </w:p>
          <w:p w14:paraId="287517BC" w14:textId="449A0924" w:rsidR="00865E3A" w:rsidRDefault="00865E3A" w:rsidP="005A0DA6">
            <w:pPr>
              <w:pStyle w:val="Prrafodelista"/>
              <w:numPr>
                <w:ilvl w:val="0"/>
                <w:numId w:val="16"/>
              </w:numPr>
              <w:spacing w:before="0" w:after="0"/>
              <w:ind w:left="318" w:hanging="283"/>
              <w:jc w:val="left"/>
              <w:cnfStyle w:val="000000100000" w:firstRow="0" w:lastRow="0" w:firstColumn="0" w:lastColumn="0" w:oddVBand="0" w:evenVBand="0" w:oddHBand="1" w:evenHBand="0" w:firstRowFirstColumn="0" w:firstRowLastColumn="0" w:lastRowFirstColumn="0" w:lastRowLastColumn="0"/>
            </w:pPr>
            <w:r>
              <w:t>Coste elevado.</w:t>
            </w:r>
          </w:p>
        </w:tc>
      </w:tr>
      <w:tr w:rsidR="00865E3A" w14:paraId="60723E02" w14:textId="77777777" w:rsidTr="003E6D06">
        <w:trPr>
          <w:trHeight w:val="670"/>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5BEB1E71" w14:textId="53D85F01" w:rsidR="00865E3A" w:rsidRDefault="00865E3A" w:rsidP="003E6D06">
            <w:pPr>
              <w:spacing w:before="0" w:after="0"/>
              <w:jc w:val="left"/>
            </w:pPr>
            <w:r>
              <w:t>SAP BI</w:t>
            </w:r>
          </w:p>
        </w:tc>
        <w:tc>
          <w:tcPr>
            <w:tcW w:w="3544" w:type="dxa"/>
            <w:vAlign w:val="center"/>
          </w:tcPr>
          <w:p w14:paraId="24EAEB6F" w14:textId="77777777"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Integración con SAP.</w:t>
            </w:r>
          </w:p>
          <w:p w14:paraId="3CB24541" w14:textId="77777777"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Soporte y actualizaciones.</w:t>
            </w:r>
          </w:p>
          <w:p w14:paraId="65FBCBF6" w14:textId="305C1ECA"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Destinado específicamente para el análisis de datos.</w:t>
            </w:r>
          </w:p>
        </w:tc>
        <w:tc>
          <w:tcPr>
            <w:tcW w:w="3901" w:type="dxa"/>
            <w:vAlign w:val="center"/>
          </w:tcPr>
          <w:p w14:paraId="792E0E7F" w14:textId="77777777" w:rsidR="00865E3A" w:rsidRDefault="00865E3A" w:rsidP="005A0DA6">
            <w:pPr>
              <w:pStyle w:val="Prrafodelista"/>
              <w:numPr>
                <w:ilvl w:val="0"/>
                <w:numId w:val="16"/>
              </w:numPr>
              <w:spacing w:before="0" w:after="0"/>
              <w:ind w:left="318" w:hanging="284"/>
              <w:jc w:val="left"/>
              <w:cnfStyle w:val="000000000000" w:firstRow="0" w:lastRow="0" w:firstColumn="0" w:lastColumn="0" w:oddVBand="0" w:evenVBand="0" w:oddHBand="0" w:evenHBand="0" w:firstRowFirstColumn="0" w:firstRowLastColumn="0" w:lastRowFirstColumn="0" w:lastRowLastColumn="0"/>
            </w:pPr>
            <w:r>
              <w:t>Coste elevado.</w:t>
            </w:r>
          </w:p>
          <w:p w14:paraId="56CFDCA7" w14:textId="77777777" w:rsidR="00865E3A" w:rsidRDefault="00865E3A" w:rsidP="005A0DA6">
            <w:pPr>
              <w:pStyle w:val="Prrafodelista"/>
              <w:numPr>
                <w:ilvl w:val="0"/>
                <w:numId w:val="16"/>
              </w:numPr>
              <w:spacing w:before="0" w:after="0"/>
              <w:ind w:left="318" w:hanging="284"/>
              <w:jc w:val="left"/>
              <w:cnfStyle w:val="000000000000" w:firstRow="0" w:lastRow="0" w:firstColumn="0" w:lastColumn="0" w:oddVBand="0" w:evenVBand="0" w:oddHBand="0" w:evenHBand="0" w:firstRowFirstColumn="0" w:firstRowLastColumn="0" w:lastRowFirstColumn="0" w:lastRowLastColumn="0"/>
            </w:pPr>
            <w:r>
              <w:t>Requiere gran capacidad de recursos.</w:t>
            </w:r>
          </w:p>
          <w:p w14:paraId="07CC8053" w14:textId="5D00E845" w:rsidR="00865E3A" w:rsidRDefault="00865E3A" w:rsidP="005A0DA6">
            <w:pPr>
              <w:pStyle w:val="Prrafodelista"/>
              <w:numPr>
                <w:ilvl w:val="0"/>
                <w:numId w:val="16"/>
              </w:numPr>
              <w:spacing w:before="0" w:after="0"/>
              <w:ind w:left="318" w:hanging="284"/>
              <w:jc w:val="left"/>
              <w:cnfStyle w:val="000000000000" w:firstRow="0" w:lastRow="0" w:firstColumn="0" w:lastColumn="0" w:oddVBand="0" w:evenVBand="0" w:oddHBand="0" w:evenHBand="0" w:firstRowFirstColumn="0" w:firstRowLastColumn="0" w:lastRowFirstColumn="0" w:lastRowLastColumn="0"/>
            </w:pPr>
            <w:r>
              <w:t>Destinado a grandes empresas.</w:t>
            </w:r>
          </w:p>
        </w:tc>
      </w:tr>
    </w:tbl>
    <w:p w14:paraId="7914F42C" w14:textId="77777777" w:rsidR="003E6D06" w:rsidRPr="007E20AF" w:rsidRDefault="003E6D06" w:rsidP="003E6D06">
      <w:pPr>
        <w:pStyle w:val="Piedefoto-tabla"/>
        <w:rPr>
          <w:lang w:val="es-ES"/>
        </w:rPr>
      </w:pPr>
      <w:r w:rsidRPr="007E20AF">
        <w:rPr>
          <w:lang w:val="es-ES"/>
        </w:rPr>
        <w:t xml:space="preserve">Fuente: Elaboración propia. </w:t>
      </w:r>
    </w:p>
    <w:p w14:paraId="76898095" w14:textId="3EA7D38B" w:rsidR="009E729C" w:rsidRDefault="00DE1938" w:rsidP="00F55627">
      <w:pPr>
        <w:pStyle w:val="Ttulo2"/>
        <w:ind w:left="716"/>
        <w:rPr>
          <w:caps w:val="0"/>
        </w:rPr>
      </w:pPr>
      <w:bookmarkStart w:id="80" w:name="_Toc173236051"/>
      <w:r>
        <w:rPr>
          <w:caps w:val="0"/>
        </w:rPr>
        <w:lastRenderedPageBreak/>
        <w:t>Conclusiones</w:t>
      </w:r>
      <w:bookmarkEnd w:id="80"/>
    </w:p>
    <w:p w14:paraId="4CBF177E" w14:textId="243E3630" w:rsidR="00DB46A4" w:rsidRDefault="00DB46A4" w:rsidP="00DB46A4">
      <w:r>
        <w:t xml:space="preserve">Una vez realizado el análisis, se puede afirmar que ninguna de las herramientas presentadas coincide con todos los pilares que conforman dicho proyecto. No obstante, estas opciones </w:t>
      </w:r>
      <w:r w:rsidR="0093211B">
        <w:t>pueden</w:t>
      </w:r>
      <w:r>
        <w:t xml:space="preserve"> llegar a tener un uso similar, a pesar de que su función principal no sea esta. </w:t>
      </w:r>
    </w:p>
    <w:p w14:paraId="24A0BE0A" w14:textId="77D9C7E3" w:rsidR="00C335B1" w:rsidRDefault="00DB46A4" w:rsidP="00DB46A4">
      <w:r>
        <w:t>Los pilares mencionados sobre los que se basa “Biker” se puede</w:t>
      </w:r>
      <w:r w:rsidR="00FE3D4B">
        <w:t>n</w:t>
      </w:r>
      <w:r>
        <w:t xml:space="preserve"> agrupar en un análisis del tráfico y un análisis meteorológico. El primero de estos </w:t>
      </w:r>
      <w:r w:rsidR="0093211B">
        <w:t>mide</w:t>
      </w:r>
      <w:r>
        <w:t xml:space="preserve"> la afluencia de vehículos en las carreteras, incidentes existentes en las mismas y otras propiedades de las vías que puedan afectar al practicante durante el desarrollo de la actividad. </w:t>
      </w:r>
      <w:r w:rsidR="00C335B1">
        <w:t xml:space="preserve">En este análisis, se espera abarcar un mayor nivel de detalle que las herramientas competidoras, llegando al punto de facilitar datos muy específicos como la densidad del tráfico esperada. </w:t>
      </w:r>
    </w:p>
    <w:p w14:paraId="59F509B9" w14:textId="40ECE0A3" w:rsidR="00DB46A4" w:rsidRDefault="00DB46A4" w:rsidP="00DB46A4">
      <w:r>
        <w:t xml:space="preserve">Por su parte, el análisis meteorológico </w:t>
      </w:r>
      <w:r w:rsidR="0093211B">
        <w:t>incluye</w:t>
      </w:r>
      <w:r>
        <w:t xml:space="preserve"> una serie de mediciones de diferentes índices meteorológicos, como puede ser el viento, la lluvia y la temperatura, permitiendo la planificación y valoración de si es adecuad</w:t>
      </w:r>
      <w:r w:rsidR="0093211B">
        <w:t>a</w:t>
      </w:r>
      <w:r>
        <w:t xml:space="preserve"> la práctica de este deporte en ese instante.</w:t>
      </w:r>
      <w:r w:rsidR="00C335B1">
        <w:t xml:space="preserve"> En este caso, </w:t>
      </w:r>
      <w:r w:rsidR="009526C0">
        <w:t>sí</w:t>
      </w:r>
      <w:r w:rsidR="00C335B1">
        <w:t xml:space="preserve"> que existen diversas herramientas que se pueden aproximar más al nivel de detalle de este ámbito, ya que la fortaleza principal de “Biker” consist</w:t>
      </w:r>
      <w:r w:rsidR="0093211B">
        <w:t>e</w:t>
      </w:r>
      <w:r w:rsidR="00C335B1">
        <w:t xml:space="preserve"> en el análisis conjunto realizado entre </w:t>
      </w:r>
      <w:r w:rsidR="0093211B">
        <w:t xml:space="preserve">ambos conjuntos de </w:t>
      </w:r>
      <w:r w:rsidR="00C335B1">
        <w:t>datos.</w:t>
      </w:r>
    </w:p>
    <w:p w14:paraId="7918F014" w14:textId="37612FC6" w:rsidR="00DB46A4" w:rsidRDefault="00FD4A00" w:rsidP="00DB46A4">
      <w:r>
        <w:t>De</w:t>
      </w:r>
      <w:r w:rsidR="00FE3D4B">
        <w:t xml:space="preserve"> todas las opciones valoradas en las diversas fases del ciclo de vida del dato, la</w:t>
      </w:r>
      <w:r>
        <w:t>s</w:t>
      </w:r>
      <w:r w:rsidR="00FE3D4B">
        <w:t xml:space="preserve"> elecci</w:t>
      </w:r>
      <w:r>
        <w:t>ones tomadas s</w:t>
      </w:r>
      <w:r w:rsidR="0093211B">
        <w:t>on</w:t>
      </w:r>
      <w:r>
        <w:t xml:space="preserve"> anunciadas a continuación, con su respectiva </w:t>
      </w:r>
      <w:r w:rsidR="00FE3D4B">
        <w:t>justificación</w:t>
      </w:r>
      <w:r>
        <w:t>.</w:t>
      </w:r>
    </w:p>
    <w:p w14:paraId="502FC6C2" w14:textId="4044D2EC" w:rsidR="00FD4A00" w:rsidRDefault="00FD4A00" w:rsidP="00DB46A4">
      <w:r>
        <w:t xml:space="preserve">En la fase inicial del proceso, se ha decidido utilizar la recolección de datos a través de APIs, ya que se cree que puede ser una solución que aporte grandes beneficios en su uso posterior. </w:t>
      </w:r>
      <w:r w:rsidR="007D672C">
        <w:t>En</w:t>
      </w:r>
      <w:r>
        <w:t xml:space="preserve"> este proyecto se han utilizado APIs </w:t>
      </w:r>
      <w:r w:rsidR="003346D0">
        <w:t>más</w:t>
      </w:r>
      <w:r>
        <w:t xml:space="preserve"> sencillas de integrar y otras más complejas, que han requerido de claves públicas y privadas. Para estas últimas, ha sido necesario realizar una investigación más exhaustiva, dado la pobre documentación que existía al respecto.</w:t>
      </w:r>
    </w:p>
    <w:p w14:paraId="4A358FD0" w14:textId="7554AACA" w:rsidR="00175CB7" w:rsidRDefault="005B316E" w:rsidP="00DB46A4">
      <w:r>
        <w:t>Como</w:t>
      </w:r>
      <w:r w:rsidR="00FD4A00">
        <w:t xml:space="preserve"> se puede intuir</w:t>
      </w:r>
      <w:r>
        <w:t xml:space="preserve"> al ser la segunda etapa del proceso, en la fase de limpieza y procesamiento de los datos</w:t>
      </w:r>
      <w:r w:rsidR="0093211B">
        <w:t>,</w:t>
      </w:r>
      <w:r>
        <w:t xml:space="preserve"> se utiliza un Data Warehouse. Mediante esta estructura, se </w:t>
      </w:r>
      <w:r w:rsidR="005E77F1">
        <w:t xml:space="preserve">entiende </w:t>
      </w:r>
      <w:r>
        <w:t>que exist</w:t>
      </w:r>
      <w:r w:rsidR="0093211B">
        <w:t>e</w:t>
      </w:r>
      <w:r>
        <w:t xml:space="preserve"> un procesando y una recogida selectiva de los datos obtenidos desde las APIs, siendo únicamente aquellos datos </w:t>
      </w:r>
      <w:r w:rsidR="005E77F1">
        <w:t xml:space="preserve">considerados </w:t>
      </w:r>
      <w:r>
        <w:t xml:space="preserve">de utilidad los que se almacenan en la siguiente fase. Dicho procesamiento y selección de los datos </w:t>
      </w:r>
      <w:r w:rsidR="0093211B">
        <w:t>es</w:t>
      </w:r>
      <w:r>
        <w:t xml:space="preserve"> realizad</w:t>
      </w:r>
      <w:r w:rsidR="009526C0">
        <w:t>o</w:t>
      </w:r>
      <w:r>
        <w:t xml:space="preserve"> con Python.</w:t>
      </w:r>
      <w:r w:rsidR="009526C0">
        <w:t xml:space="preserve"> </w:t>
      </w:r>
    </w:p>
    <w:p w14:paraId="7836C7F8" w14:textId="5C26CC07" w:rsidR="009526C0" w:rsidRDefault="00175CB7" w:rsidP="00DB46A4">
      <w:r>
        <w:lastRenderedPageBreak/>
        <w:t>Esta elección se toma mayoritariamente por la limitación tecnológica existente en los equipos con los que se desarrolla este proyecto. Al realizar primero una limpieza, se consiguen mover menos datos a la base de datos, siendo aquellos almacenados indispensables para el análisis posterior. Consecuentemente existe un considerable ahorro de tiempo</w:t>
      </w:r>
      <w:r w:rsidR="007D3D85">
        <w:t xml:space="preserve"> y de capacidad, permitiendo obtener un resultado </w:t>
      </w:r>
      <w:r w:rsidR="00BA2D4A">
        <w:t>más</w:t>
      </w:r>
      <w:r w:rsidR="007D3D85">
        <w:t xml:space="preserve"> eficiente con los medios de los que se disponen. </w:t>
      </w:r>
    </w:p>
    <w:p w14:paraId="2CD76688" w14:textId="21A152DD" w:rsidR="00511AC7" w:rsidRDefault="005E77F1" w:rsidP="00DB46A4">
      <w:r>
        <w:t xml:space="preserve">Para la </w:t>
      </w:r>
      <w:r w:rsidR="00F03624">
        <w:t>fase</w:t>
      </w:r>
      <w:r>
        <w:t xml:space="preserve"> de almacenamiento, se ha seleccionado una base de datos no relacional como es MongoDB dado que en ciertas ocasiones los datos recogidos dentro de una misma colección pueden diferir en formato. </w:t>
      </w:r>
      <w:r w:rsidR="0093211B">
        <w:t xml:space="preserve">Aun así, se podría </w:t>
      </w:r>
      <w:r w:rsidR="00511AC7">
        <w:t>haber llegado</w:t>
      </w:r>
      <w:r w:rsidR="0093211B">
        <w:t xml:space="preserve"> a utilizar una base de datos relacional, ya que </w:t>
      </w:r>
      <w:r w:rsidR="00511AC7">
        <w:t xml:space="preserve">la mayoría de </w:t>
      </w:r>
      <w:r w:rsidR="0093211B">
        <w:t>los datos recogidos son procedentes de sensores</w:t>
      </w:r>
      <w:r w:rsidR="007B7C8F">
        <w:t xml:space="preserve"> y se consideran</w:t>
      </w:r>
      <w:r w:rsidR="00511AC7">
        <w:t xml:space="preserve"> datos estructurados o semiestructurados</w:t>
      </w:r>
      <w:r w:rsidR="0093211B">
        <w:t xml:space="preserve">. </w:t>
      </w:r>
      <w:r w:rsidR="00511AC7">
        <w:t>No obstante</w:t>
      </w:r>
      <w:r>
        <w:t xml:space="preserve">, dentro de la amplia variedad </w:t>
      </w:r>
      <w:r w:rsidR="00511AC7">
        <w:t>d</w:t>
      </w:r>
      <w:r>
        <w:t>e bases de datos</w:t>
      </w:r>
      <w:r w:rsidR="00511AC7">
        <w:t xml:space="preserve"> existentes,</w:t>
      </w:r>
      <w:r>
        <w:t xml:space="preserve"> se ha </w:t>
      </w:r>
      <w:r w:rsidR="007B7C8F">
        <w:t>decidido que</w:t>
      </w:r>
      <w:r>
        <w:t xml:space="preserve"> MongoDB</w:t>
      </w:r>
      <w:r w:rsidR="007B7C8F">
        <w:t xml:space="preserve"> es una mejor alternativa</w:t>
      </w:r>
      <w:r w:rsidR="00511AC7">
        <w:t>, tanto por la mayor velocidad en el acceso a los registros, así como</w:t>
      </w:r>
      <w:r>
        <w:t xml:space="preserve"> por la experiencia previa </w:t>
      </w:r>
      <w:r w:rsidR="00511AC7">
        <w:t xml:space="preserve">existente </w:t>
      </w:r>
      <w:r>
        <w:t xml:space="preserve">con la herramienta. </w:t>
      </w:r>
    </w:p>
    <w:p w14:paraId="57A1810B" w14:textId="648C66E4" w:rsidR="005E77F1" w:rsidRDefault="007B7C8F" w:rsidP="00DB46A4">
      <w:r>
        <w:t xml:space="preserve">Con </w:t>
      </w:r>
      <w:r w:rsidR="005E77F1">
        <w:t>el análisis realizado</w:t>
      </w:r>
      <w:r w:rsidR="00511AC7">
        <w:t>,</w:t>
      </w:r>
      <w:r w:rsidR="005E77F1">
        <w:t xml:space="preserve"> se ha podido conocer que </w:t>
      </w:r>
      <w:r w:rsidR="007E0D2A">
        <w:t xml:space="preserve">MongoDB </w:t>
      </w:r>
      <w:r w:rsidR="005E77F1">
        <w:t xml:space="preserve">dispone de un alto rendimiento </w:t>
      </w:r>
      <w:r w:rsidR="007E0D2A">
        <w:t>gracias</w:t>
      </w:r>
      <w:r w:rsidR="005E77F1">
        <w:t xml:space="preserve"> a </w:t>
      </w:r>
      <w:r w:rsidR="007E0D2A">
        <w:t xml:space="preserve">los </w:t>
      </w:r>
      <w:r w:rsidR="005E77F1">
        <w:t xml:space="preserve">índices </w:t>
      </w:r>
      <w:r w:rsidR="007E0D2A">
        <w:t xml:space="preserve">que utiliza </w:t>
      </w:r>
      <w:r w:rsidR="005E77F1">
        <w:t xml:space="preserve">y </w:t>
      </w:r>
      <w:r w:rsidR="007E0D2A">
        <w:t xml:space="preserve">el </w:t>
      </w:r>
      <w:r w:rsidR="005E77F1">
        <w:t>almacenamiento en memoria</w:t>
      </w:r>
      <w:r w:rsidR="007E0D2A">
        <w:t xml:space="preserve"> del que dispone. </w:t>
      </w:r>
      <w:r w:rsidR="00511AC7">
        <w:t>Sumado</w:t>
      </w:r>
      <w:r w:rsidR="007E0D2A">
        <w:t xml:space="preserve"> a su flexibilidad, escalabilidad y soporte, lo convierten en una herramienta con un alto potencial,</w:t>
      </w:r>
      <w:r w:rsidR="003854F3">
        <w:t xml:space="preserve"> superando en varios puntos a</w:t>
      </w:r>
      <w:r w:rsidR="007E0D2A">
        <w:t xml:space="preserve"> otras herramientas similares</w:t>
      </w:r>
      <w:r w:rsidR="00511AC7">
        <w:t>, lo que la convierte en la elección para este proyecto.</w:t>
      </w:r>
    </w:p>
    <w:p w14:paraId="5790E8C9" w14:textId="41551B0D" w:rsidR="003854F3" w:rsidRDefault="003854F3" w:rsidP="00DB46A4">
      <w:r>
        <w:t>En la fase de análisis de los datos, se ha decidido utilizar mayoritariamente algoritmos de aprendizaje supervisado.</w:t>
      </w:r>
      <w:r w:rsidR="0015196F">
        <w:t xml:space="preserve"> El </w:t>
      </w:r>
      <w:r w:rsidR="00D1465D">
        <w:t xml:space="preserve">uso de estos algoritmos ha </w:t>
      </w:r>
      <w:r w:rsidR="00F03624">
        <w:t>s</w:t>
      </w:r>
      <w:r w:rsidR="00D1465D">
        <w:t xml:space="preserve">ido </w:t>
      </w:r>
      <w:r w:rsidR="00F03624">
        <w:t xml:space="preserve">argumentado por </w:t>
      </w:r>
      <w:r w:rsidR="006D1DD3">
        <w:t>la finalidad principal de</w:t>
      </w:r>
      <w:r w:rsidR="00D1465D">
        <w:t xml:space="preserve"> </w:t>
      </w:r>
      <w:r w:rsidR="006D1DD3">
        <w:t>predecir</w:t>
      </w:r>
      <w:r w:rsidR="00D1465D">
        <w:t xml:space="preserve"> valores, siendo en la mayoría de los casos índices relacionados tanto con la meteorología como con el tráfico.</w:t>
      </w:r>
      <w:r>
        <w:t xml:space="preserve"> </w:t>
      </w:r>
    </w:p>
    <w:p w14:paraId="040DE44C" w14:textId="2ECF1D12" w:rsidR="00F03624" w:rsidRDefault="00F03624" w:rsidP="00DB46A4">
      <w:r>
        <w:t xml:space="preserve">Por último, en la etapa de visualización de datos se ha decidido utilizar Power BI ya que es una herramienta que </w:t>
      </w:r>
      <w:r w:rsidR="00BE4B94">
        <w:t>está</w:t>
      </w:r>
      <w:r>
        <w:t xml:space="preserve"> en </w:t>
      </w:r>
      <w:r w:rsidR="006D1DD3">
        <w:t>auge</w:t>
      </w:r>
      <w:r>
        <w:t xml:space="preserve"> y </w:t>
      </w:r>
      <w:r w:rsidR="006D1DD3">
        <w:t xml:space="preserve">sobre la que cada vez existe una mayor </w:t>
      </w:r>
      <w:r>
        <w:t xml:space="preserve">demanda. </w:t>
      </w:r>
      <w:r w:rsidR="007B7C8F">
        <w:t>A</w:t>
      </w:r>
      <w:r>
        <w:t xml:space="preserve">l ser una herramienta </w:t>
      </w:r>
      <w:r w:rsidR="00EB04A4">
        <w:t xml:space="preserve">que dispone de una amplia </w:t>
      </w:r>
      <w:r w:rsidR="00511AC7">
        <w:t xml:space="preserve">capa de conectividad con diversas herramientas y al disponer de una </w:t>
      </w:r>
      <w:r w:rsidR="00EB04A4">
        <w:t>versión gratuita</w:t>
      </w:r>
      <w:r w:rsidR="00511AC7">
        <w:t xml:space="preserve">, ha sido </w:t>
      </w:r>
      <w:r>
        <w:t>fácil</w:t>
      </w:r>
      <w:r w:rsidR="006D1DD3">
        <w:t xml:space="preserve"> encontrar soporte sobre la misma. Adicionalmente, era una herramienta que se quería aprender a nivel personal por lo que se ha encontrado el momento idóneo a través de este proyecto.</w:t>
      </w:r>
    </w:p>
    <w:p w14:paraId="5A185D32" w14:textId="5EA97B06" w:rsidR="00C308C3" w:rsidRDefault="00C308C3" w:rsidP="00C308C3">
      <w:pPr>
        <w:spacing w:before="0" w:after="0" w:line="240" w:lineRule="auto"/>
        <w:jc w:val="left"/>
      </w:pPr>
    </w:p>
    <w:p w14:paraId="73BC2964" w14:textId="07661C91" w:rsidR="00C308C3" w:rsidRPr="007A5E65" w:rsidRDefault="00C308C3" w:rsidP="00C308C3">
      <w:pPr>
        <w:pStyle w:val="Ttulo1"/>
        <w:rPr>
          <w:caps w:val="0"/>
        </w:rPr>
      </w:pPr>
      <w:bookmarkStart w:id="81" w:name="_Toc147741196"/>
      <w:bookmarkStart w:id="82" w:name="_Toc173236052"/>
      <w:r w:rsidRPr="007A5E65">
        <w:rPr>
          <w:caps w:val="0"/>
        </w:rPr>
        <w:lastRenderedPageBreak/>
        <w:t xml:space="preserve">Objetivos concretos y </w:t>
      </w:r>
      <w:r w:rsidR="006F5351">
        <w:rPr>
          <w:caps w:val="0"/>
        </w:rPr>
        <w:t>alcance</w:t>
      </w:r>
      <w:bookmarkEnd w:id="81"/>
      <w:bookmarkEnd w:id="82"/>
    </w:p>
    <w:p w14:paraId="7C75878F" w14:textId="54A1B63E" w:rsidR="00C308C3" w:rsidRPr="00DB1A02" w:rsidRDefault="00903E56" w:rsidP="00C308C3">
      <w:r>
        <w:t>El siguiente apartado presenta los objetivos que se pretenden logran en este TFM, siendo diferenciado el objetivo principal de los objetivos secundarios.</w:t>
      </w:r>
      <w:r w:rsidRPr="00DB1A02">
        <w:t xml:space="preserve"> </w:t>
      </w:r>
    </w:p>
    <w:p w14:paraId="43DE7F12" w14:textId="77777777" w:rsidR="00C308C3" w:rsidRPr="008414E8" w:rsidRDefault="00C308C3" w:rsidP="00795A39">
      <w:pPr>
        <w:pStyle w:val="Ttulo2"/>
        <w:ind w:left="716"/>
        <w:rPr>
          <w:caps w:val="0"/>
        </w:rPr>
      </w:pPr>
      <w:bookmarkStart w:id="83" w:name="_Toc147741197"/>
      <w:bookmarkStart w:id="84" w:name="_Toc173236053"/>
      <w:r>
        <w:rPr>
          <w:caps w:val="0"/>
        </w:rPr>
        <w:t>Objetivo general</w:t>
      </w:r>
      <w:bookmarkEnd w:id="83"/>
      <w:bookmarkEnd w:id="84"/>
    </w:p>
    <w:p w14:paraId="66B50F8A" w14:textId="49E3BB53" w:rsidR="00021482" w:rsidRDefault="00903E56" w:rsidP="00D355ED">
      <w:r>
        <w:t>El objetivo principal de este proyecto es diseñar, desarrollar y evaluar una aplicación para ciclistas en el País Vasco</w:t>
      </w:r>
      <w:r w:rsidR="00B831D9">
        <w:t xml:space="preserve"> que gestione el ciclo de vida completo de datos meteorológicos y referentes al tráfico. </w:t>
      </w:r>
      <w:r w:rsidR="00021482">
        <w:t xml:space="preserve">Se busca mediante la información facilitada, </w:t>
      </w:r>
      <w:r w:rsidR="007D3D85">
        <w:t>que l</w:t>
      </w:r>
      <w:r w:rsidR="00021482">
        <w:t>os ciclistas sean capaces de tomar decisiones fundamentadas, pudiendo conocer aspectos tan desconocidos como el clima o estado de las carreteras, de forma previa a iniciar la ruta.</w:t>
      </w:r>
    </w:p>
    <w:p w14:paraId="5C15D87B" w14:textId="0DF143DB" w:rsidR="00903E56" w:rsidRDefault="00021482" w:rsidP="00D355ED">
      <w:r>
        <w:t xml:space="preserve">Para ello se </w:t>
      </w:r>
      <w:r w:rsidR="00511AC7">
        <w:t xml:space="preserve">requiere </w:t>
      </w:r>
      <w:r>
        <w:t xml:space="preserve">del </w:t>
      </w:r>
      <w:r w:rsidR="00B831D9">
        <w:t xml:space="preserve">ciclo de vida </w:t>
      </w:r>
      <w:r>
        <w:t xml:space="preserve">al completo, el cual </w:t>
      </w:r>
      <w:r w:rsidR="00B831D9">
        <w:t>debe incluir desde la recogida de los datos, hasta su visualización, pasando por las fases intermedias de limpieza y procesamiento, almacenamiento y análisis.</w:t>
      </w:r>
    </w:p>
    <w:p w14:paraId="379D1675" w14:textId="77777777" w:rsidR="00C308C3" w:rsidRPr="00795A39" w:rsidRDefault="00C308C3" w:rsidP="00795A39">
      <w:pPr>
        <w:pStyle w:val="Ttulo2"/>
        <w:ind w:left="716"/>
        <w:rPr>
          <w:caps w:val="0"/>
        </w:rPr>
      </w:pPr>
      <w:bookmarkStart w:id="85" w:name="_Toc147741198"/>
      <w:bookmarkStart w:id="86" w:name="_Toc173236054"/>
      <w:r>
        <w:rPr>
          <w:caps w:val="0"/>
        </w:rPr>
        <w:t>Objetivos específicos</w:t>
      </w:r>
      <w:bookmarkEnd w:id="85"/>
      <w:bookmarkEnd w:id="86"/>
    </w:p>
    <w:p w14:paraId="75462ABE" w14:textId="78962722" w:rsidR="00B831D9" w:rsidRDefault="00B831D9" w:rsidP="00B831D9">
      <w:r>
        <w:t xml:space="preserve">Además de cumplir el objetivo principal, el proyecto pretende completar </w:t>
      </w:r>
      <w:r w:rsidR="00300131">
        <w:t>los denominados como</w:t>
      </w:r>
      <w:r>
        <w:t xml:space="preserve"> objetivos </w:t>
      </w:r>
      <w:r w:rsidR="00300131">
        <w:t>secundarios</w:t>
      </w:r>
      <w:r>
        <w:t xml:space="preserve">, los cuales se mencionan a </w:t>
      </w:r>
      <w:r w:rsidRPr="003D6980">
        <w:t>continuación</w:t>
      </w:r>
      <w:r>
        <w:t>:</w:t>
      </w:r>
    </w:p>
    <w:p w14:paraId="2DF98803" w14:textId="12C3C4BD" w:rsidR="00782ED7" w:rsidRDefault="00782ED7" w:rsidP="005A0DA6">
      <w:pPr>
        <w:pStyle w:val="Prrafodelista"/>
        <w:numPr>
          <w:ilvl w:val="0"/>
          <w:numId w:val="12"/>
        </w:numPr>
      </w:pPr>
      <w:r>
        <w:t xml:space="preserve">Obtener datos de </w:t>
      </w:r>
      <w:r w:rsidR="00284E43">
        <w:t>2</w:t>
      </w:r>
      <w:r w:rsidR="004D11BF">
        <w:t xml:space="preserve"> orígenes de datos</w:t>
      </w:r>
      <w:r w:rsidR="00284E43">
        <w:t xml:space="preserve"> diferentes.</w:t>
      </w:r>
    </w:p>
    <w:p w14:paraId="1B0A2820" w14:textId="7EEB834B" w:rsidR="00777BAE" w:rsidRDefault="00284E43" w:rsidP="005A0DA6">
      <w:pPr>
        <w:pStyle w:val="Prrafodelista"/>
        <w:numPr>
          <w:ilvl w:val="0"/>
          <w:numId w:val="12"/>
        </w:numPr>
      </w:pPr>
      <w:r>
        <w:t>Filtrar los</w:t>
      </w:r>
      <w:r w:rsidR="00777BAE">
        <w:t xml:space="preserve"> datos </w:t>
      </w:r>
      <w:r>
        <w:t>útiles antes de ser</w:t>
      </w:r>
      <w:r w:rsidR="00777BAE">
        <w:t xml:space="preserve"> almacena</w:t>
      </w:r>
      <w:r>
        <w:t>dos</w:t>
      </w:r>
      <w:r w:rsidR="00511AC7">
        <w:t>, conformando un ETL</w:t>
      </w:r>
      <w:r w:rsidR="004D11BF">
        <w:t>.</w:t>
      </w:r>
    </w:p>
    <w:p w14:paraId="49C396F1" w14:textId="62074691" w:rsidR="00782ED7" w:rsidRDefault="00782ED7" w:rsidP="005A0DA6">
      <w:pPr>
        <w:pStyle w:val="Prrafodelista"/>
        <w:numPr>
          <w:ilvl w:val="0"/>
          <w:numId w:val="12"/>
        </w:numPr>
      </w:pPr>
      <w:r>
        <w:t>Almacenar los datos de una forma semiestructurada en la base de datos.</w:t>
      </w:r>
    </w:p>
    <w:p w14:paraId="74662605" w14:textId="73CCE210" w:rsidR="00783318" w:rsidRDefault="00783318" w:rsidP="005A0DA6">
      <w:pPr>
        <w:pStyle w:val="Prrafodelista"/>
        <w:numPr>
          <w:ilvl w:val="0"/>
          <w:numId w:val="12"/>
        </w:numPr>
      </w:pPr>
      <w:r>
        <w:t xml:space="preserve">Obtener un conjunto de datos </w:t>
      </w:r>
      <w:r w:rsidR="005E2A1D">
        <w:t>mayor que</w:t>
      </w:r>
      <w:r>
        <w:t xml:space="preserve"> </w:t>
      </w:r>
      <w:r w:rsidR="003D6980" w:rsidRPr="003D6980">
        <w:t>5</w:t>
      </w:r>
      <w:r w:rsidRPr="003D6980">
        <w:t>0</w:t>
      </w:r>
      <w:r>
        <w:t>.000 instancias.</w:t>
      </w:r>
    </w:p>
    <w:p w14:paraId="32E5758C" w14:textId="0DCA45EE" w:rsidR="00284E43" w:rsidRDefault="00284E43" w:rsidP="005A0DA6">
      <w:pPr>
        <w:pStyle w:val="Prrafodelista"/>
        <w:numPr>
          <w:ilvl w:val="0"/>
          <w:numId w:val="12"/>
        </w:numPr>
      </w:pPr>
      <w:r>
        <w:t xml:space="preserve">Comparar </w:t>
      </w:r>
      <w:r w:rsidR="006A1155">
        <w:t>2</w:t>
      </w:r>
      <w:r>
        <w:t xml:space="preserve"> algoritmos de aprendizaje supervisado y justificar la elección </w:t>
      </w:r>
      <w:r w:rsidR="008101FF">
        <w:t>tomada.</w:t>
      </w:r>
    </w:p>
    <w:p w14:paraId="7E6970F2" w14:textId="2C48B820" w:rsidR="006A1155" w:rsidRDefault="006A1155" w:rsidP="005A0DA6">
      <w:pPr>
        <w:pStyle w:val="Prrafodelista"/>
        <w:numPr>
          <w:ilvl w:val="0"/>
          <w:numId w:val="12"/>
        </w:numPr>
      </w:pPr>
      <w:r>
        <w:t>Utilizar 1 algoritmo de aprendizaje no supervisado.</w:t>
      </w:r>
    </w:p>
    <w:p w14:paraId="57915312" w14:textId="77777777" w:rsidR="00783318" w:rsidRDefault="00783318" w:rsidP="005A0DA6">
      <w:pPr>
        <w:pStyle w:val="Prrafodelista"/>
        <w:numPr>
          <w:ilvl w:val="0"/>
          <w:numId w:val="12"/>
        </w:numPr>
      </w:pPr>
      <w:r>
        <w:t>Utilizar técnicas de validación cruzada de modelos en los algoritmos utilizados.</w:t>
      </w:r>
    </w:p>
    <w:p w14:paraId="7D2CCFD9" w14:textId="15DB98F9" w:rsidR="00783318" w:rsidRDefault="008F4231" w:rsidP="005A0DA6">
      <w:pPr>
        <w:pStyle w:val="Prrafodelista"/>
        <w:numPr>
          <w:ilvl w:val="0"/>
          <w:numId w:val="12"/>
        </w:numPr>
      </w:pPr>
      <w:r>
        <w:t>Definir</w:t>
      </w:r>
      <w:r w:rsidR="00300131">
        <w:t xml:space="preserve"> los hiperpar</w:t>
      </w:r>
      <w:r>
        <w:t>á</w:t>
      </w:r>
      <w:r w:rsidR="00300131">
        <w:t xml:space="preserve">metros </w:t>
      </w:r>
      <w:r>
        <w:t xml:space="preserve">de forma óptima </w:t>
      </w:r>
      <w:r w:rsidR="00300131">
        <w:t>para</w:t>
      </w:r>
      <w:r>
        <w:t xml:space="preserve"> e</w:t>
      </w:r>
      <w:r w:rsidR="00783318">
        <w:t>vitar el sobreajuste (overfitting).</w:t>
      </w:r>
    </w:p>
    <w:p w14:paraId="082E5E25" w14:textId="7092ADA6" w:rsidR="00782ED7" w:rsidRDefault="004D11BF" w:rsidP="005A0DA6">
      <w:pPr>
        <w:pStyle w:val="Prrafodelista"/>
        <w:numPr>
          <w:ilvl w:val="0"/>
          <w:numId w:val="12"/>
        </w:numPr>
      </w:pPr>
      <w:r>
        <w:t>Desarrollar y evaluar</w:t>
      </w:r>
      <w:r w:rsidR="00782ED7">
        <w:t xml:space="preserve"> una predicción de l</w:t>
      </w:r>
      <w:r w:rsidR="002F76BC">
        <w:t>os principales índices meteorológicos</w:t>
      </w:r>
      <w:r w:rsidR="00284E43">
        <w:t xml:space="preserve"> </w:t>
      </w:r>
      <w:r w:rsidR="00782ED7">
        <w:t xml:space="preserve">a través de algoritmos </w:t>
      </w:r>
      <w:r w:rsidR="00284E43">
        <w:t xml:space="preserve">de aprendizaje </w:t>
      </w:r>
      <w:r w:rsidR="00782ED7">
        <w:t>supervisado con al menos un 8</w:t>
      </w:r>
      <w:r w:rsidR="002F76BC">
        <w:t>0</w:t>
      </w:r>
      <w:r w:rsidR="00782ED7">
        <w:t>% de precisión.</w:t>
      </w:r>
    </w:p>
    <w:p w14:paraId="60144EFD" w14:textId="34A50481" w:rsidR="002F76BC" w:rsidRDefault="004D11BF" w:rsidP="005A0DA6">
      <w:pPr>
        <w:pStyle w:val="Prrafodelista"/>
        <w:numPr>
          <w:ilvl w:val="0"/>
          <w:numId w:val="12"/>
        </w:numPr>
      </w:pPr>
      <w:r>
        <w:t xml:space="preserve">Desarrollar y evaluar </w:t>
      </w:r>
      <w:r w:rsidR="002F76BC">
        <w:t xml:space="preserve">una predicción de los principales índices relativos al tráfico a través de algoritmos </w:t>
      </w:r>
      <w:r w:rsidR="00284E43">
        <w:t xml:space="preserve">de aprendizaje </w:t>
      </w:r>
      <w:r w:rsidR="002F76BC">
        <w:t>supervisado con al menos un 80% de precisión.</w:t>
      </w:r>
    </w:p>
    <w:p w14:paraId="5A23A2B1" w14:textId="690FB0AC" w:rsidR="00B831D9" w:rsidRDefault="00782ED7" w:rsidP="005A0DA6">
      <w:pPr>
        <w:pStyle w:val="Prrafodelista"/>
        <w:numPr>
          <w:ilvl w:val="0"/>
          <w:numId w:val="11"/>
        </w:numPr>
      </w:pPr>
      <w:r>
        <w:t xml:space="preserve">Obtener visualizaciones interactivas a través de </w:t>
      </w:r>
      <w:r w:rsidR="002F76BC">
        <w:t>una</w:t>
      </w:r>
      <w:r>
        <w:t xml:space="preserve"> herramienta de BI.</w:t>
      </w:r>
    </w:p>
    <w:p w14:paraId="175623FD" w14:textId="11514ADA" w:rsidR="002F76BC" w:rsidRDefault="002F76BC" w:rsidP="005A0DA6">
      <w:pPr>
        <w:pStyle w:val="Prrafodelista"/>
        <w:numPr>
          <w:ilvl w:val="0"/>
          <w:numId w:val="11"/>
        </w:numPr>
      </w:pPr>
      <w:r>
        <w:t xml:space="preserve">Utilizar </w:t>
      </w:r>
      <w:commentRangeStart w:id="87"/>
      <w:r>
        <w:t>5</w:t>
      </w:r>
      <w:commentRangeEnd w:id="87"/>
      <w:r w:rsidR="00CB0213">
        <w:rPr>
          <w:rStyle w:val="Refdecomentario"/>
        </w:rPr>
        <w:commentReference w:id="87"/>
      </w:r>
      <w:r>
        <w:t xml:space="preserve"> tipos de visualizaciones</w:t>
      </w:r>
      <w:r w:rsidR="004D11BF">
        <w:t xml:space="preserve"> en los informes</w:t>
      </w:r>
      <w:r>
        <w:t>.</w:t>
      </w:r>
    </w:p>
    <w:p w14:paraId="799AE6A2" w14:textId="5605987C" w:rsidR="009C0674" w:rsidRDefault="00783318" w:rsidP="00783318">
      <w:r>
        <w:lastRenderedPageBreak/>
        <w:t xml:space="preserve">La visión con la que se establecen estos objetivos es la de obtener un proceso completo y detallado sobre la gestión del ciclo de vida de un conjunto de datos. </w:t>
      </w:r>
      <w:r w:rsidR="009C0674">
        <w:t>En este caso, el ámbito a tratar es el ciclismo, pudiendo en un futuro transversalizarse a cualquier otro campo del que se dispongan datos.</w:t>
      </w:r>
    </w:p>
    <w:p w14:paraId="111D4A6A" w14:textId="2FB7BDBE" w:rsidR="00783318" w:rsidRDefault="00783318" w:rsidP="009C0674">
      <w:r>
        <w:t xml:space="preserve">Asimismo, se pretende corroborar el cumplimiento general de este proyecto a través del cumplimiento individual de cada uno de los objetivos secundarios, siendo pequeñas muestras del cómputo global del proyecto. </w:t>
      </w:r>
    </w:p>
    <w:p w14:paraId="173BE8A4" w14:textId="2B52DE3A" w:rsidR="00C308C3" w:rsidRPr="003B2360" w:rsidRDefault="006F5351" w:rsidP="00795A39">
      <w:pPr>
        <w:pStyle w:val="Ttulo2"/>
        <w:ind w:left="716"/>
        <w:rPr>
          <w:caps w:val="0"/>
        </w:rPr>
      </w:pPr>
      <w:bookmarkStart w:id="88" w:name="_Toc147741199"/>
      <w:bookmarkStart w:id="89" w:name="_Toc173236055"/>
      <w:r>
        <w:rPr>
          <w:caps w:val="0"/>
        </w:rPr>
        <w:t>Alcance</w:t>
      </w:r>
      <w:bookmarkEnd w:id="88"/>
      <w:bookmarkEnd w:id="89"/>
    </w:p>
    <w:p w14:paraId="1001C18E" w14:textId="265433D0" w:rsidR="00A76A9E" w:rsidRDefault="00212BC6" w:rsidP="00212BC6">
      <w:r>
        <w:t>Este proyecto tiene como alcance el desarrollo de una aplicación para ciclistas que integre el ciclo de vida completo de un conjunto de datos</w:t>
      </w:r>
      <w:r w:rsidR="00A76A9E">
        <w:t>, desde la recogida de datos hasta su visualización</w:t>
      </w:r>
      <w:r>
        <w:t xml:space="preserve">. </w:t>
      </w:r>
      <w:r w:rsidR="00CF46C6">
        <w:t>Sobre e</w:t>
      </w:r>
      <w:r>
        <w:t xml:space="preserve">ste conjunto de datos </w:t>
      </w:r>
      <w:r w:rsidR="00CF46C6">
        <w:t xml:space="preserve">se </w:t>
      </w:r>
      <w:r w:rsidR="000D423C">
        <w:t>pretende llevar</w:t>
      </w:r>
      <w:r w:rsidR="00CF46C6">
        <w:t xml:space="preserve"> a cabo</w:t>
      </w:r>
      <w:r>
        <w:t xml:space="preserve"> tanto un análisis </w:t>
      </w:r>
      <w:r w:rsidR="00A76A9E">
        <w:t>meteorológico,</w:t>
      </w:r>
      <w:r>
        <w:t xml:space="preserve"> así como</w:t>
      </w:r>
      <w:r w:rsidR="00A76A9E">
        <w:t xml:space="preserve"> un análisis sobre las carreteras del País Vasco.</w:t>
      </w:r>
    </w:p>
    <w:p w14:paraId="5A4D351D" w14:textId="09216500" w:rsidR="00A76A9E" w:rsidRDefault="00A76A9E" w:rsidP="00212BC6">
      <w:r>
        <w:t>En este proyecto se incluye:</w:t>
      </w:r>
    </w:p>
    <w:p w14:paraId="4EA9D8DD" w14:textId="4C655919" w:rsidR="00F4616C" w:rsidRDefault="00F4616C" w:rsidP="005A0DA6">
      <w:pPr>
        <w:pStyle w:val="Prrafodelista"/>
        <w:numPr>
          <w:ilvl w:val="0"/>
          <w:numId w:val="13"/>
        </w:numPr>
      </w:pPr>
      <w:r>
        <w:t xml:space="preserve">El diseño del proceso que engloba el ciclo de vida completo del conjunto de datos utilizado. </w:t>
      </w:r>
    </w:p>
    <w:p w14:paraId="188889B6" w14:textId="4EFA23F8" w:rsidR="00F4616C" w:rsidRDefault="00A76A9E" w:rsidP="005A0DA6">
      <w:pPr>
        <w:pStyle w:val="Prrafodelista"/>
        <w:numPr>
          <w:ilvl w:val="0"/>
          <w:numId w:val="13"/>
        </w:numPr>
      </w:pPr>
      <w:r>
        <w:t xml:space="preserve">La recogida de los datos desde las APIs de Open Data Euskadi y Euskalmet. </w:t>
      </w:r>
      <w:r w:rsidR="00F4616C">
        <w:t xml:space="preserve">Adicionalmente se </w:t>
      </w:r>
      <w:r w:rsidR="00A42AF4">
        <w:t>llevan a cabo</w:t>
      </w:r>
      <w:r w:rsidR="00F4616C">
        <w:t xml:space="preserve"> una serie de pruebas a través de herramientas externas como Postman para asegurar el correcto funcionamiento de las APIs, al igual que </w:t>
      </w:r>
      <w:r w:rsidR="00A42AF4">
        <w:t xml:space="preserve">se integra </w:t>
      </w:r>
      <w:r w:rsidR="00F4616C">
        <w:t xml:space="preserve">el Bearer Token en </w:t>
      </w:r>
      <w:r w:rsidR="00A42AF4">
        <w:t>los</w:t>
      </w:r>
      <w:r w:rsidR="00F4616C">
        <w:t xml:space="preserve"> casos</w:t>
      </w:r>
      <w:r w:rsidR="00A42AF4">
        <w:t xml:space="preserve"> que se requiere</w:t>
      </w:r>
      <w:r w:rsidR="00F4616C">
        <w:t>.</w:t>
      </w:r>
    </w:p>
    <w:p w14:paraId="250EE983" w14:textId="05B20494" w:rsidR="00B41897" w:rsidRDefault="00B41897" w:rsidP="005A0DA6">
      <w:pPr>
        <w:pStyle w:val="Prrafodelista"/>
        <w:numPr>
          <w:ilvl w:val="0"/>
          <w:numId w:val="13"/>
        </w:numPr>
      </w:pPr>
      <w:r>
        <w:t>El tratamiento y limpieza de datos previo a la inserción en la base de datos.</w:t>
      </w:r>
      <w:r w:rsidR="00F4616C">
        <w:t xml:space="preserve"> Se </w:t>
      </w:r>
      <w:r w:rsidR="00A42AF4">
        <w:t>manipula</w:t>
      </w:r>
      <w:r w:rsidR="000D423C">
        <w:t>n</w:t>
      </w:r>
      <w:r w:rsidR="00A42AF4">
        <w:t xml:space="preserve"> los datos con el fin de prepararlos y convertirlos en datos semiestructurados.</w:t>
      </w:r>
    </w:p>
    <w:p w14:paraId="2FB7BF3E" w14:textId="011C7703" w:rsidR="00B41897" w:rsidRDefault="00B41897" w:rsidP="005A0DA6">
      <w:pPr>
        <w:pStyle w:val="Prrafodelista"/>
        <w:numPr>
          <w:ilvl w:val="0"/>
          <w:numId w:val="13"/>
        </w:numPr>
      </w:pPr>
      <w:r>
        <w:t>El almacenamiento de los datos en una base de datos.</w:t>
      </w:r>
      <w:r w:rsidR="00A42AF4">
        <w:t xml:space="preserve"> Únicamente serán almacenados aquellos datos que se consideren relevantes, los cuales </w:t>
      </w:r>
      <w:r w:rsidR="000D423C">
        <w:t>han</w:t>
      </w:r>
      <w:r w:rsidR="00A42AF4">
        <w:t xml:space="preserve"> sido tratados y estructurados en la fase anterior.</w:t>
      </w:r>
    </w:p>
    <w:p w14:paraId="23F37DE1" w14:textId="59787272" w:rsidR="00B41897" w:rsidRDefault="00A42AF4" w:rsidP="005A0DA6">
      <w:pPr>
        <w:pStyle w:val="Prrafodelista"/>
        <w:numPr>
          <w:ilvl w:val="0"/>
          <w:numId w:val="13"/>
        </w:numPr>
      </w:pPr>
      <w:r>
        <w:t>U</w:t>
      </w:r>
      <w:r w:rsidR="00B41897">
        <w:t xml:space="preserve">n análisis de datos sobre las técnicas de IA a utilizar, valorando las diferentes propiedades de cada algoritmo </w:t>
      </w:r>
      <w:r>
        <w:t>y realizando una comparativa entre ellos</w:t>
      </w:r>
      <w:r w:rsidR="00B41897">
        <w:t>.</w:t>
      </w:r>
      <w:r>
        <w:t xml:space="preserve"> </w:t>
      </w:r>
      <w:r w:rsidR="00545B76">
        <w:t>E</w:t>
      </w:r>
      <w:r>
        <w:t xml:space="preserve">l desarrollo de todos los modelos </w:t>
      </w:r>
      <w:r w:rsidR="000D423C">
        <w:t>es</w:t>
      </w:r>
      <w:r w:rsidR="00545B76">
        <w:t xml:space="preserve"> realizado para su evaluación, tomando posteriormente la decisión sobre que algoritmo se utiliza.</w:t>
      </w:r>
    </w:p>
    <w:p w14:paraId="19AB86AE" w14:textId="337DCD5F" w:rsidR="00545B76" w:rsidRDefault="00B41897" w:rsidP="005A0DA6">
      <w:pPr>
        <w:pStyle w:val="Prrafodelista"/>
        <w:numPr>
          <w:ilvl w:val="0"/>
          <w:numId w:val="13"/>
        </w:numPr>
      </w:pPr>
      <w:r>
        <w:lastRenderedPageBreak/>
        <w:t xml:space="preserve">La visualización de los datos a </w:t>
      </w:r>
      <w:r w:rsidR="00545B76">
        <w:t>través</w:t>
      </w:r>
      <w:r>
        <w:t xml:space="preserve"> de diferentes informes</w:t>
      </w:r>
      <w:r w:rsidR="00545B76">
        <w:t xml:space="preserve"> que permiten al usuario conocer las circunstancias meteorológicas, así como las referentes al tráfico.</w:t>
      </w:r>
    </w:p>
    <w:p w14:paraId="720E99DD" w14:textId="6CA4AD86" w:rsidR="00545B76" w:rsidRDefault="00545B76" w:rsidP="005A0DA6">
      <w:pPr>
        <w:pStyle w:val="Prrafodelista"/>
        <w:numPr>
          <w:ilvl w:val="0"/>
          <w:numId w:val="13"/>
        </w:numPr>
      </w:pPr>
      <w:r>
        <w:t>La documentación del proyecto, incluyendo los resultados de este y la aportación realizada.</w:t>
      </w:r>
    </w:p>
    <w:p w14:paraId="24BA7B48" w14:textId="312E43DC" w:rsidR="00545B76" w:rsidRDefault="00545B76" w:rsidP="00545B76">
      <w:r>
        <w:t>En contraposición a lo previamente citado, este proyecto no incluye los siguientes puntos:</w:t>
      </w:r>
    </w:p>
    <w:p w14:paraId="0817A41B" w14:textId="21D27147" w:rsidR="00545B76" w:rsidRDefault="00545B76" w:rsidP="005A0DA6">
      <w:pPr>
        <w:pStyle w:val="Prrafodelista"/>
        <w:numPr>
          <w:ilvl w:val="0"/>
          <w:numId w:val="14"/>
        </w:numPr>
      </w:pPr>
      <w:r>
        <w:t>A pesar de la existir la posibilidad de recoger los datos en tiempo real con un desarrollo más profundo, se ha decidido acotar este aspecto debido al límite temporal existente. Ante esta circunstancia, para la fase práctica se toma un conjunto de datos estático, siendo dichos datos recogidos en fechas recientes a la publicación de este proyecto.</w:t>
      </w:r>
    </w:p>
    <w:p w14:paraId="34BA399B" w14:textId="52743654" w:rsidR="00545B76" w:rsidRDefault="00545B76" w:rsidP="005A0DA6">
      <w:pPr>
        <w:pStyle w:val="Prrafodelista"/>
        <w:numPr>
          <w:ilvl w:val="0"/>
          <w:numId w:val="14"/>
        </w:numPr>
      </w:pPr>
      <w:r>
        <w:t xml:space="preserve">De forma similar al punto previamente comentado, tampoco se </w:t>
      </w:r>
      <w:r w:rsidR="000D423C">
        <w:t>realiza</w:t>
      </w:r>
      <w:r>
        <w:t xml:space="preserve"> el almacenamiento de los datos recogidos a través de un clúster. La principal limitación se presenta por el tiempo disponible para la investigación e implementación de esta funcionalidad </w:t>
      </w:r>
      <w:r w:rsidR="00FB7961">
        <w:t>en el proyecto.</w:t>
      </w:r>
    </w:p>
    <w:p w14:paraId="53AE4328" w14:textId="77777777" w:rsidR="00545B76" w:rsidRDefault="00545B76" w:rsidP="00545B76"/>
    <w:p w14:paraId="54004EF2" w14:textId="579F2957" w:rsidR="00C308C3" w:rsidRDefault="00C308C3" w:rsidP="00212BC6">
      <w:r>
        <w:br w:type="page"/>
      </w:r>
    </w:p>
    <w:p w14:paraId="2B1163D8" w14:textId="58C9BEA5" w:rsidR="006F5351" w:rsidRDefault="006F5351" w:rsidP="006F5351">
      <w:pPr>
        <w:pStyle w:val="Ttulo1"/>
        <w:rPr>
          <w:caps w:val="0"/>
        </w:rPr>
      </w:pPr>
      <w:bookmarkStart w:id="90" w:name="_Toc173236056"/>
      <w:r>
        <w:rPr>
          <w:caps w:val="0"/>
        </w:rPr>
        <w:lastRenderedPageBreak/>
        <w:t>Metodología</w:t>
      </w:r>
      <w:r w:rsidRPr="007A5E65">
        <w:rPr>
          <w:caps w:val="0"/>
        </w:rPr>
        <w:t xml:space="preserve"> </w:t>
      </w:r>
      <w:r w:rsidR="002F3339">
        <w:rPr>
          <w:caps w:val="0"/>
        </w:rPr>
        <w:t>de trabajo y arquitectura</w:t>
      </w:r>
      <w:bookmarkEnd w:id="90"/>
    </w:p>
    <w:p w14:paraId="709E8181" w14:textId="4B34638A" w:rsidR="002F3339" w:rsidRDefault="002F3339" w:rsidP="002F3339">
      <w:pPr>
        <w:pStyle w:val="Ttulo2"/>
        <w:ind w:left="716"/>
        <w:rPr>
          <w:caps w:val="0"/>
        </w:rPr>
      </w:pPr>
      <w:bookmarkStart w:id="91" w:name="_Toc173236057"/>
      <w:r>
        <w:rPr>
          <w:caps w:val="0"/>
        </w:rPr>
        <w:t>Metodología de trabajo</w:t>
      </w:r>
      <w:bookmarkEnd w:id="91"/>
    </w:p>
    <w:p w14:paraId="54D84489" w14:textId="7A74ECFA" w:rsidR="002F3339" w:rsidRDefault="002F3339" w:rsidP="002F3339">
      <w:r>
        <w:t>La metodología del trabajo principal en este proyecto s</w:t>
      </w:r>
      <w:r w:rsidR="000D423C">
        <w:t>igue</w:t>
      </w:r>
      <w:r>
        <w:t xml:space="preserve"> los principios de la metodología ágil Scrum, siendo adaptada para ser utilizada con un único desarrollador. Asimismo, cada uno de los sprints que conforma el proyecto </w:t>
      </w:r>
      <w:r w:rsidR="000D423C">
        <w:t>son</w:t>
      </w:r>
      <w:r>
        <w:t xml:space="preserve"> organizados inicialmente en base al Big Data Lifecyle Managment</w:t>
      </w:r>
      <w:commentRangeStart w:id="92"/>
      <w:r>
        <w:t xml:space="preserve"> </w:t>
      </w:r>
      <w:commentRangeEnd w:id="92"/>
      <w:r>
        <w:rPr>
          <w:rStyle w:val="Refdecomentario"/>
        </w:rPr>
        <w:commentReference w:id="92"/>
      </w:r>
      <w:r>
        <w:fldChar w:fldCharType="begin"/>
      </w:r>
      <w:r>
        <w:instrText xml:space="preserve"> ADDIN ZOTERO_ITEM CSL_CITATION {"citationID":"G3zCJnrp","properties":{"formattedCitation":"(Esmerado, 2024, p. 5)","plainCitation":"(Esmerado, 2024, p. 5)","noteIndex":0},"citationItems":[{"id":33,"uris":["http://zotero.org/users/local/gYoK5uc9/items/9Z3ETNI4"],"itemData":{"id":33,"type":"post-weblog","abstract":"El ciclo de vida de los datos en un proyecto de Data Science, es el proceso completo desde cómo se generan hasta cómo se eliminan.","container-title":"Medium","language":"en","title":"Las 5 etapas del ciclo de vida de los datos","title-short":"Las 5 etapas del ciclo de vida de los datos","URL":"https://medium.com/@esmeradovela/las-5-etapas-del-ciclo-de-vida-de-los-datos-f4ddc3c1ed3f","author":[{"family":"Esmerado","given":"Javier"}],"accessed":{"date-parts":[["2024",5,18]]},"issued":{"date-parts":[["2024",1,20]]}},"locator":"5"}],"schema":"https://github.com/citation-style-language/schema/raw/master/csl-citation.json"} </w:instrText>
      </w:r>
      <w:r>
        <w:fldChar w:fldCharType="separate"/>
      </w:r>
      <w:r w:rsidRPr="009161B2">
        <w:rPr>
          <w:rFonts w:ascii="Calibri" w:hAnsi="Calibri" w:cs="Calibri"/>
        </w:rPr>
        <w:t>(Esmerado, 2024, p. 5)</w:t>
      </w:r>
      <w:r>
        <w:fldChar w:fldCharType="end"/>
      </w:r>
      <w:r>
        <w:t>. Este modelo resume el uso completo de los datos en proyectos Big Data en 5 fases principales, a pesar de que en ciertas ocasiones aparezcan fases adicionales. No obstante, al ser una metodología ágil pueden existir modificaciones en la organización de los sprints durante el transcurso del proyecto, requiriendo dividir alguna fase en varios sprints.</w:t>
      </w:r>
    </w:p>
    <w:p w14:paraId="07CA1982" w14:textId="3CEA9076" w:rsidR="002F3339" w:rsidRDefault="002F3339" w:rsidP="002F3339">
      <w:r>
        <w:t>Para gestionar esta metodología se utilizan varias herramientas entre las cuales destaca Github para la gestión de versiones de código. Github es un portal web que funciona como repositorio distribuido utilizando la tecnología Git</w:t>
      </w:r>
      <w:commentRangeStart w:id="93"/>
      <w:r>
        <w:t xml:space="preserve"> </w:t>
      </w:r>
      <w:commentRangeEnd w:id="93"/>
      <w:r>
        <w:rPr>
          <w:rStyle w:val="Refdecomentario"/>
        </w:rPr>
        <w:commentReference w:id="93"/>
      </w:r>
      <w:r>
        <w:fldChar w:fldCharType="begin"/>
      </w:r>
      <w:r>
        <w:instrText xml:space="preserve"> ADDIN ZOTERO_ITEM CSL_CITATION {"citationID":"boEfrWUO","properties":{"formattedCitation":"(Fern\\uc0\\u225{}ndez, 2019)","plainCitation":"(Fernández, 2019)","noteIndex":0},"citationItems":[{"id":96,"uris":["http://zotero.org/users/local/gYoK5uc9/items/SWBQ7YDI"],"itemData":{"id":96,"type":"post-weblog","abstract":"Vamos a explicarte qué es exactamente Github y cuáles son sus características principales. Se trata de una de las principales plataformas para crear proyectos...","container-title":"Xataka","language":"es","note":"section: basics","title":"Qué es Github y qué es lo que le ofrece a los desarrolladores","URL":"https://www.xataka.com/basics/que-github-que-que-le-ofrece-a-desarrolladores","author":[{"family":"Fernández","given":"Yúbal"}],"accessed":{"date-parts":[["2024",5,23]]},"issued":{"date-parts":[["2019",10,30]]}}}],"schema":"https://github.com/citation-style-language/schema/raw/master/csl-citation.json"} </w:instrText>
      </w:r>
      <w:r>
        <w:fldChar w:fldCharType="separate"/>
      </w:r>
      <w:r w:rsidRPr="0076085F">
        <w:rPr>
          <w:rFonts w:ascii="Calibri" w:hAnsi="Calibri" w:cs="Calibri"/>
        </w:rPr>
        <w:t>(Fernández, 2019)</w:t>
      </w:r>
      <w:r>
        <w:fldChar w:fldCharType="end"/>
      </w:r>
      <w:r>
        <w:t>. Actualmente, esta plataforma es mundialmente conocida y existen millones de usuarios en ella. El uso que se le atribu</w:t>
      </w:r>
      <w:r w:rsidR="000D423C">
        <w:t>ye</w:t>
      </w:r>
      <w:r>
        <w:t xml:space="preserve"> a esta herramienta básicamente </w:t>
      </w:r>
      <w:r w:rsidR="000D423C">
        <w:t>tiene como objetivo el</w:t>
      </w:r>
      <w:r>
        <w:t xml:space="preserve"> almacena</w:t>
      </w:r>
      <w:r w:rsidR="000D423C">
        <w:t>miento de</w:t>
      </w:r>
      <w:r>
        <w:t xml:space="preserve"> la última versión del software, existiendo un registro de las modificaciones realizadas y un control de sus versiones</w:t>
      </w:r>
      <w:commentRangeStart w:id="94"/>
      <w:r>
        <w:t xml:space="preserve"> </w:t>
      </w:r>
      <w:commentRangeEnd w:id="94"/>
      <w:r>
        <w:rPr>
          <w:rStyle w:val="Refdecomentario"/>
        </w:rPr>
        <w:commentReference w:id="94"/>
      </w:r>
      <w:r>
        <w:fldChar w:fldCharType="begin"/>
      </w:r>
      <w:r>
        <w:instrText xml:space="preserve"> ADDIN ZOTERO_ITEM CSL_CITATION {"citationID":"OyIXIcVi","properties":{"formattedCitation":"(Casero, 2023)","plainCitation":"(Casero, 2023)","noteIndex":0},"citationItems":[{"id":94,"uris":["http://zotero.org/users/local/gYoK5uc9/items/E46VNJMK"],"itemData":{"id":94,"type":"post-weblog","abstract":"Veamos los conceptos fundamentales del control de versiones con Git, una herramienta poderosa y muy utilizada en el desarrollo de software.","container-title":"Control de versiones con Git: conceptos básicos","language":"es","note":"section: Blog","title":"Control de versiones con Git: conceptos básicos","title-short":"Control de versiones con Git","URL":"https://keepcoding.io/blog/control-de-versiones-con-git/","author":[{"family":"Casero","given":"Alberto"}],"accessed":{"date-parts":[["2024",5,23]]},"issued":{"date-parts":[["2023",9,14]]}}}],"schema":"https://github.com/citation-style-language/schema/raw/master/csl-citation.json"} </w:instrText>
      </w:r>
      <w:r>
        <w:fldChar w:fldCharType="separate"/>
      </w:r>
      <w:r w:rsidRPr="003346D0">
        <w:rPr>
          <w:rFonts w:ascii="Calibri" w:hAnsi="Calibri" w:cs="Calibri"/>
        </w:rPr>
        <w:t>(Casero, 2023)</w:t>
      </w:r>
      <w:r>
        <w:fldChar w:fldCharType="end"/>
      </w:r>
      <w:r>
        <w:t>. Al ser un proyecto personal, no se utilizan todas las funcionalidades que esta tecnología puede aportar, ya que no es necesario. No obstante, en otras situaciones en la que se involucren más participantes, podría ser interesante utilizar funcionalidades adicionales de esta tecnología como la creación de ramas, destinada principalmente para el desarrollo colaborativo.</w:t>
      </w:r>
    </w:p>
    <w:p w14:paraId="6F414C9E" w14:textId="4B13D829" w:rsidR="002F3339" w:rsidRDefault="002F3339" w:rsidP="002F3339">
      <w:r>
        <w:t xml:space="preserve">Otra herramienta que se utiliza, principalmente para tener una visión más general del proyecto, </w:t>
      </w:r>
      <w:r w:rsidR="000D423C">
        <w:t>es</w:t>
      </w:r>
      <w:r>
        <w:t xml:space="preserve"> ScrumDesk. Mediante la versión community, se pueden realizar varias tareas relacionadas con la metodología Scrum como planificar los diferentes sprints o definir un backlog. ScrumDesk permite tener un enfoque más genérico del proyecto, permitiendo su gestión de una forma más organizada y consecuentemente eficiente</w:t>
      </w:r>
      <w:commentRangeStart w:id="95"/>
      <w:r>
        <w:t xml:space="preserve"> </w:t>
      </w:r>
      <w:commentRangeEnd w:id="95"/>
      <w:r>
        <w:rPr>
          <w:rStyle w:val="Refdecomentario"/>
        </w:rPr>
        <w:commentReference w:id="95"/>
      </w:r>
      <w:r>
        <w:fldChar w:fldCharType="begin"/>
      </w:r>
      <w:r>
        <w:instrText xml:space="preserve"> ADDIN ZOTERO_ITEM CSL_CITATION {"citationID":"BhpervDX","properties":{"formattedCitation":"({\\i{}ScrumDesk, Meaningful Scrum Project Management Tool for Agile Teams}, s.\\uc0\\u160{}f.)","plainCitation":"(ScrumDesk, Meaningful Scrum Project Management Tool for Agile Teams, s. f.)","noteIndex":0},"citationItems":[{"id":98,"uris":["http://zotero.org/users/local/gYoK5uc9/items/4EB7Q5LA"],"itemData":{"id":98,"type":"webpage","abstract":"Agile Product Management Tool &amp; Scrum Project Management Tool. Objectives, roadmaps, releases, sprints, user stories. Kanban board, Retrospective.","container-title":"ScrumDesk, Meaningful Agile","language":"en-US","title":"ScrumDesk, Meaningful Scrum Project Management Tool for Agile teams","URL":"https://www.scrumdesk.com/","accessed":{"date-parts":[["2024",5,23]]}}}],"schema":"https://github.com/citation-style-language/schema/raw/master/csl-citation.json"} </w:instrText>
      </w:r>
      <w:r>
        <w:fldChar w:fldCharType="separate"/>
      </w:r>
      <w:r w:rsidRPr="007173A6">
        <w:rPr>
          <w:rFonts w:ascii="Calibri" w:hAnsi="Calibri" w:cs="Calibri"/>
        </w:rPr>
        <w:t>(</w:t>
      </w:r>
      <w:r w:rsidRPr="007173A6">
        <w:rPr>
          <w:rFonts w:ascii="Calibri" w:hAnsi="Calibri" w:cs="Calibri"/>
          <w:i/>
          <w:iCs/>
        </w:rPr>
        <w:t>ScrumDesk, Meaningful Scrum Project Management Tool for Agile Teams</w:t>
      </w:r>
      <w:r w:rsidRPr="007173A6">
        <w:rPr>
          <w:rFonts w:ascii="Calibri" w:hAnsi="Calibri" w:cs="Calibri"/>
        </w:rPr>
        <w:t>, s. f.)</w:t>
      </w:r>
      <w:r>
        <w:fldChar w:fldCharType="end"/>
      </w:r>
      <w:r>
        <w:t>.</w:t>
      </w:r>
    </w:p>
    <w:p w14:paraId="049B4CA7" w14:textId="77777777" w:rsidR="002F3339" w:rsidRPr="002F3339" w:rsidRDefault="002F3339" w:rsidP="002F3339"/>
    <w:p w14:paraId="3FEED880" w14:textId="28F31EE0" w:rsidR="005F15CA" w:rsidRPr="002F3339" w:rsidRDefault="002F3339" w:rsidP="002F3339">
      <w:pPr>
        <w:pStyle w:val="Ttulo2"/>
        <w:ind w:left="716"/>
        <w:rPr>
          <w:caps w:val="0"/>
        </w:rPr>
      </w:pPr>
      <w:bookmarkStart w:id="96" w:name="_Toc173236058"/>
      <w:r>
        <w:rPr>
          <w:caps w:val="0"/>
        </w:rPr>
        <w:lastRenderedPageBreak/>
        <w:t>Arquitectura</w:t>
      </w:r>
      <w:bookmarkEnd w:id="96"/>
    </w:p>
    <w:p w14:paraId="41280C66" w14:textId="020F7026" w:rsidR="00C861A7" w:rsidRPr="00C861A7" w:rsidRDefault="00C861A7" w:rsidP="00C861A7">
      <w:r>
        <w:t xml:space="preserve">En el esquema siguiente se puede apreciar la arquitectura que define las fases </w:t>
      </w:r>
      <w:r w:rsidR="007D3D85">
        <w:t>de</w:t>
      </w:r>
      <w:r>
        <w:t xml:space="preserve"> la solución presentada. Estas fases engloban el ciclo de vida completo de un conjunto de datos, pudiendo apreciarse adicionalmente la tecnología utilizada para llevar a cabo dicha fase. En siguientes secciones se desglosa en mayor detalle.</w:t>
      </w:r>
    </w:p>
    <w:p w14:paraId="5DBBB277" w14:textId="52B43F7F" w:rsidR="005F15CA" w:rsidRPr="00F37CFB" w:rsidRDefault="005F15CA" w:rsidP="005F15CA">
      <w:pPr>
        <w:rPr>
          <w:i/>
          <w:iCs/>
        </w:rPr>
      </w:pPr>
      <w:bookmarkStart w:id="97" w:name="_Toc173320221"/>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B60561">
        <w:rPr>
          <w:b/>
          <w:bCs/>
          <w:noProof/>
        </w:rPr>
        <w:t>8</w:t>
      </w:r>
      <w:r w:rsidRPr="00F37CFB">
        <w:rPr>
          <w:b/>
          <w:bCs/>
        </w:rPr>
        <w:fldChar w:fldCharType="end"/>
      </w:r>
      <w:r w:rsidRPr="00F37CFB">
        <w:rPr>
          <w:b/>
          <w:bCs/>
        </w:rPr>
        <w:t>.</w:t>
      </w:r>
      <w:r w:rsidRPr="002A3D58">
        <w:t xml:space="preserve"> </w:t>
      </w:r>
      <w:r w:rsidR="00C861A7" w:rsidRPr="000724CD">
        <w:rPr>
          <w:i/>
          <w:iCs/>
        </w:rPr>
        <w:t>Arquitectura de las fases del ciclo de vida del dato</w:t>
      </w:r>
      <w:r w:rsidRPr="000724CD">
        <w:rPr>
          <w:i/>
          <w:iCs/>
        </w:rPr>
        <w:t>.</w:t>
      </w:r>
      <w:bookmarkEnd w:id="97"/>
    </w:p>
    <w:p w14:paraId="04BA788B" w14:textId="77777777" w:rsidR="005F15CA" w:rsidRDefault="005F15CA" w:rsidP="005F15CA">
      <w:pPr>
        <w:jc w:val="center"/>
      </w:pPr>
      <w:r>
        <w:rPr>
          <w:noProof/>
        </w:rPr>
        <w:drawing>
          <wp:inline distT="0" distB="0" distL="0" distR="0" wp14:anchorId="59DA8015" wp14:editId="2E709E1E">
            <wp:extent cx="5760085" cy="1393825"/>
            <wp:effectExtent l="0" t="0" r="0" b="0"/>
            <wp:docPr id="538022759" name="Imagen 3"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022759" name="Imagen 3" descr="Diagrama&#10;&#10;Descripción generada automáticamente con confianza media"/>
                    <pic:cNvPicPr/>
                  </pic:nvPicPr>
                  <pic:blipFill>
                    <a:blip r:embed="rId25">
                      <a:extLst>
                        <a:ext uri="{28A0092B-C50C-407E-A947-70E740481C1C}">
                          <a14:useLocalDpi xmlns:a14="http://schemas.microsoft.com/office/drawing/2010/main" val="0"/>
                        </a:ext>
                      </a:extLst>
                    </a:blip>
                    <a:stretch>
                      <a:fillRect/>
                    </a:stretch>
                  </pic:blipFill>
                  <pic:spPr>
                    <a:xfrm>
                      <a:off x="0" y="0"/>
                      <a:ext cx="5760085" cy="1393825"/>
                    </a:xfrm>
                    <a:prstGeom prst="rect">
                      <a:avLst/>
                    </a:prstGeom>
                  </pic:spPr>
                </pic:pic>
              </a:graphicData>
            </a:graphic>
          </wp:inline>
        </w:drawing>
      </w:r>
    </w:p>
    <w:p w14:paraId="44933AA9" w14:textId="2F15C4D3" w:rsidR="006F5351" w:rsidRDefault="005F15CA" w:rsidP="00C861A7">
      <w:pPr>
        <w:pStyle w:val="Piedefoto-tabla"/>
        <w:rPr>
          <w:lang w:val="es-ES"/>
        </w:rPr>
      </w:pPr>
      <w:r w:rsidRPr="00F527EC">
        <w:rPr>
          <w:lang w:val="es-ES"/>
        </w:rPr>
        <w:t>Fuente: Elaboración propia.</w:t>
      </w:r>
    </w:p>
    <w:p w14:paraId="0786FCC4" w14:textId="60867808" w:rsidR="00C861A7" w:rsidRDefault="00C861A7" w:rsidP="00C861A7">
      <w:r>
        <w:t>La primera fase</w:t>
      </w:r>
      <w:r w:rsidR="002F3339">
        <w:t xml:space="preserve"> </w:t>
      </w:r>
      <w:r>
        <w:t>comienza con la obtención</w:t>
      </w:r>
      <w:r w:rsidR="002F3339">
        <w:t xml:space="preserve"> de los datos desde APIs públicas, tanto de Open Data Euskadi como de Euskalmet. Esta recogida de datos se ha realizado mediante librerías de Python</w:t>
      </w:r>
      <w:r w:rsidR="00F21831">
        <w:t xml:space="preserve"> y </w:t>
      </w:r>
      <w:r w:rsidR="00A17399">
        <w:t xml:space="preserve">los datos devueltos desde las APIs han sido </w:t>
      </w:r>
      <w:r w:rsidR="003B6B1B">
        <w:t>almacenados</w:t>
      </w:r>
      <w:r w:rsidR="00F21831">
        <w:t xml:space="preserve"> en variables de dicho lenguaje de programación.</w:t>
      </w:r>
      <w:r w:rsidR="00CF23F6">
        <w:t xml:space="preserve"> Los datos recogidos están relacionados con la meteorología y el tráfico del País Vasco.</w:t>
      </w:r>
    </w:p>
    <w:p w14:paraId="7C1D66C6" w14:textId="6D6744F1" w:rsidR="00F21831" w:rsidRDefault="00F21831" w:rsidP="00C861A7">
      <w:r>
        <w:t xml:space="preserve">La segunda fase consiste en recoger esas variables que contienen la totalidad de los datos y aplicarles una limpieza y tratamiento. Posteriormente, se realiza la selección únicamente de los datos que se crean útiles para el proyecto. Esta fase </w:t>
      </w:r>
      <w:r w:rsidR="00A17399">
        <w:t xml:space="preserve">también </w:t>
      </w:r>
      <w:r w:rsidR="000D423C">
        <w:t>es</w:t>
      </w:r>
      <w:r>
        <w:t xml:space="preserve"> realizada con el lenguaje de programación Python.</w:t>
      </w:r>
    </w:p>
    <w:p w14:paraId="501C9990" w14:textId="6A8C6C71" w:rsidR="00F21831" w:rsidRDefault="00F21831" w:rsidP="00C861A7">
      <w:r>
        <w:t>La fase de almacenamiento consist</w:t>
      </w:r>
      <w:r w:rsidR="000D423C">
        <w:t>e</w:t>
      </w:r>
      <w:r>
        <w:t xml:space="preserve"> únicamente en almacenar los datos obtenidos tras la limpieza y el procesamiento realizado. Mediante librerías de Python se crea el enlace con MongoDB y posteriormente se añad</w:t>
      </w:r>
      <w:r w:rsidR="000D423C">
        <w:t>en</w:t>
      </w:r>
      <w:r>
        <w:t xml:space="preserve"> los datos </w:t>
      </w:r>
      <w:r w:rsidR="00A17399">
        <w:t xml:space="preserve">tratados </w:t>
      </w:r>
      <w:r>
        <w:t>a la base de datos.</w:t>
      </w:r>
    </w:p>
    <w:p w14:paraId="7A7E1BD8" w14:textId="4707ECEF" w:rsidR="00F21831" w:rsidRDefault="00F21831" w:rsidP="00C861A7">
      <w:r>
        <w:t>En la cuarta fase se com</w:t>
      </w:r>
      <w:r w:rsidR="000D423C">
        <w:t>ienza</w:t>
      </w:r>
      <w:r>
        <w:t xml:space="preserve"> realizando un EDA </w:t>
      </w:r>
      <w:r w:rsidR="00CF23F6">
        <w:t>a los datos hábiles con</w:t>
      </w:r>
      <w:r>
        <w:t xml:space="preserve"> Python. Seguidamente se aplican técnicas de IA gracias a librerías </w:t>
      </w:r>
      <w:r w:rsidR="00CF23F6">
        <w:t>más específicas de este mismo lenguaje</w:t>
      </w:r>
      <w:r>
        <w:t xml:space="preserve">. Estas técnicas </w:t>
      </w:r>
      <w:r w:rsidR="000D423C">
        <w:t>son</w:t>
      </w:r>
      <w:r>
        <w:t xml:space="preserve"> utilizadas para obtener una información que aporte un mayor valor añadido al análisis realizado, permitiendo obtener información valiosa para la posterior visualización.</w:t>
      </w:r>
    </w:p>
    <w:p w14:paraId="76071709" w14:textId="162F71F2" w:rsidR="00510125" w:rsidRDefault="00F21831" w:rsidP="00C861A7">
      <w:r>
        <w:lastRenderedPageBreak/>
        <w:t xml:space="preserve">En la </w:t>
      </w:r>
      <w:r w:rsidR="00510125">
        <w:t>ú</w:t>
      </w:r>
      <w:r>
        <w:t xml:space="preserve">ltima fase, </w:t>
      </w:r>
      <w:r w:rsidR="00510125">
        <w:t xml:space="preserve">la fase de visualización, se recogen los datos tras su análisis y se plasman en un dashboard mediante la herramienta de Power BI. </w:t>
      </w:r>
      <w:r w:rsidR="00A17399">
        <w:t>Gracias a los</w:t>
      </w:r>
      <w:r w:rsidR="00510125">
        <w:t xml:space="preserve"> distintos tipos de visualizaciones dentro de este dashboard, se aporta información variada y relevante al usuario final, la cual </w:t>
      </w:r>
      <w:r w:rsidR="000D423C">
        <w:t>es</w:t>
      </w:r>
      <w:r w:rsidR="00510125">
        <w:t xml:space="preserve"> de gran utilidad para llevar a cabo la planificación del deporte.</w:t>
      </w:r>
    </w:p>
    <w:p w14:paraId="494E729E" w14:textId="77777777" w:rsidR="00510125" w:rsidRDefault="00510125">
      <w:pPr>
        <w:spacing w:before="0" w:after="0" w:line="240" w:lineRule="auto"/>
        <w:jc w:val="left"/>
      </w:pPr>
      <w:r>
        <w:br w:type="page"/>
      </w:r>
    </w:p>
    <w:p w14:paraId="721DE2C8" w14:textId="77777777" w:rsidR="007C18BB" w:rsidRPr="007A5E65" w:rsidRDefault="007C18BB" w:rsidP="007C18BB">
      <w:pPr>
        <w:pStyle w:val="Ttulo1"/>
        <w:rPr>
          <w:caps w:val="0"/>
        </w:rPr>
      </w:pPr>
      <w:bookmarkStart w:id="98" w:name="_Toc155946877"/>
      <w:bookmarkStart w:id="99" w:name="_Toc173236059"/>
      <w:bookmarkEnd w:id="4"/>
      <w:bookmarkEnd w:id="5"/>
      <w:r>
        <w:rPr>
          <w:caps w:val="0"/>
        </w:rPr>
        <w:lastRenderedPageBreak/>
        <w:t>Marco normativo</w:t>
      </w:r>
      <w:bookmarkEnd w:id="98"/>
      <w:bookmarkEnd w:id="99"/>
    </w:p>
    <w:p w14:paraId="350E6189" w14:textId="54B778F8" w:rsidR="007C18BB" w:rsidRDefault="007C18BB" w:rsidP="007C18BB">
      <w:r>
        <w:t>Como se ha mencionado a lo largo del escrito, la mayoría de los datos recogidos desde las diferentes APIs son de un carácter público, lo que no exime su uso en este proyecto. No obstante, el resto de datos se ha corroborado que se rigen bajo la licencia Creative Common</w:t>
      </w:r>
      <w:r w:rsidR="003B6B1B">
        <w:t>s</w:t>
      </w:r>
      <w:r>
        <w:t>, lo que posibilita su uso con fines académicos</w:t>
      </w:r>
      <w:commentRangeStart w:id="100"/>
      <w:r>
        <w:t xml:space="preserve"> </w:t>
      </w:r>
      <w:commentRangeEnd w:id="100"/>
      <w:r w:rsidR="00626CB3">
        <w:rPr>
          <w:rStyle w:val="Refdecomentario"/>
        </w:rPr>
        <w:commentReference w:id="100"/>
      </w:r>
      <w:r>
        <w:fldChar w:fldCharType="begin"/>
      </w:r>
      <w:r w:rsidR="003346D0">
        <w:instrText xml:space="preserve"> ADDIN ZOTERO_ITEM CSL_CITATION {"citationID":"wPczTtWi","properties":{"formattedCitation":"({\\i{}Informaci\\uc0\\u243{}n legal}, 2010)","plainCitation":"(Información legal, 2010)","noteIndex":0},"citationItems":[{"id":100,"uris":["http://zotero.org/users/local/gYoK5uc9/items/WMQH7FSH"],"itemData":{"id":100,"type":"webpage","abstract":"Información legal sobre la licencia de uso de los datos públicos publicados en Open Data Euskadi","genre":"Open Data Euskadi","language":"es","title":"Información legal","URL":"https://opendata.euskadi.eus/general/-/informacion-legal-opendata/","accessed":{"date-parts":[["2024",5,24]]},"issued":{"date-parts":[["2010",3,17]]}}}],"schema":"https://github.com/citation-style-language/schema/raw/master/csl-citation.json"} </w:instrText>
      </w:r>
      <w:r>
        <w:fldChar w:fldCharType="separate"/>
      </w:r>
      <w:r w:rsidR="003346D0" w:rsidRPr="003346D0">
        <w:rPr>
          <w:rFonts w:ascii="Calibri" w:hAnsi="Calibri" w:cs="Calibri"/>
        </w:rPr>
        <w:t>(</w:t>
      </w:r>
      <w:r w:rsidR="003346D0" w:rsidRPr="003346D0">
        <w:rPr>
          <w:rFonts w:ascii="Calibri" w:hAnsi="Calibri" w:cs="Calibri"/>
          <w:i/>
          <w:iCs/>
        </w:rPr>
        <w:t>Información legal</w:t>
      </w:r>
      <w:r w:rsidR="003346D0" w:rsidRPr="003346D0">
        <w:rPr>
          <w:rFonts w:ascii="Calibri" w:hAnsi="Calibri" w:cs="Calibri"/>
        </w:rPr>
        <w:t>, 2010)</w:t>
      </w:r>
      <w:r>
        <w:fldChar w:fldCharType="end"/>
      </w:r>
      <w:r>
        <w:t>.</w:t>
      </w:r>
      <w:r w:rsidR="00170517">
        <w:t xml:space="preserve"> Es necesario aclarar que este conjunto de datos no </w:t>
      </w:r>
      <w:r w:rsidR="006F0EE8">
        <w:t>es</w:t>
      </w:r>
      <w:r w:rsidR="00170517">
        <w:t xml:space="preserve"> utilizado para ninguna otra finalidad más allá de este proyecto educativo, lo que se posibilita tanto por las licencias que poseen como por las normativas que se describ</w:t>
      </w:r>
      <w:r w:rsidR="006F0EE8">
        <w:t>e</w:t>
      </w:r>
      <w:r w:rsidR="00170517">
        <w:t>n a continuación.</w:t>
      </w:r>
    </w:p>
    <w:p w14:paraId="5A13F20B" w14:textId="24746969" w:rsidR="00EE0DA6" w:rsidRDefault="00766987" w:rsidP="007C18BB">
      <w:r>
        <w:t>Otro punto de alta relevancia en el uso de este conjunto de datos es que en la totalidad del proyecto se utilizan datos anónimos por lo que no se requiere de la aplicación de la normativa de datos. No obstante, se cumplen las dos pr</w:t>
      </w:r>
      <w:r w:rsidR="00EE0DA6">
        <w:t xml:space="preserve">incipales normas en lo que a protección de datos se refiere. La primera de estas es la </w:t>
      </w:r>
      <w:r w:rsidR="00EE0DA6" w:rsidRPr="00EE0DA6">
        <w:t>Ley Orgánica 3/2018, de 5 de diciembre, de Protección de Datos Personales y garantía de los derechos digitales</w:t>
      </w:r>
      <w:r w:rsidR="00EE0DA6">
        <w:t xml:space="preserve"> </w:t>
      </w:r>
      <w:r w:rsidR="00EE0DA6" w:rsidRPr="00EE0DA6">
        <w:t>(LOPDGDD)</w:t>
      </w:r>
      <w:commentRangeStart w:id="101"/>
      <w:r w:rsidR="00EE0DA6">
        <w:t xml:space="preserve"> </w:t>
      </w:r>
      <w:commentRangeEnd w:id="101"/>
      <w:r w:rsidR="00FA49FE">
        <w:rPr>
          <w:rStyle w:val="Refdecomentario"/>
        </w:rPr>
        <w:commentReference w:id="101"/>
      </w:r>
      <w:r w:rsidR="00EE0DA6">
        <w:fldChar w:fldCharType="begin"/>
      </w:r>
      <w:r w:rsidR="00EE0DA6">
        <w:instrText xml:space="preserve"> ADDIN ZOTERO_ITEM CSL_CITATION {"citationID":"JoSTMVDx","properties":{"formattedCitation":"(Ley Org\\uc0\\u225{}nica 3/2018, de 5 de diciembre, de Protecci\\uc0\\u243{}n de Datos Personales y garant\\uc0\\u237{}a de los derechos digitales, 2018)","plainCitation":"(Ley Orgánica 3/2018, de 5 de diciembre, de Protección de Datos Personales y garantía de los derechos digitales, 2018)","noteIndex":0},"citationItems":[{"id":102,"uris":["http://zotero.org/users/local/gYoK5uc9/items/3XN5MTWM"],"itemData":{"id":102,"type":"legislation","chapter-number":"Boletín Oficial del Estado núm. 294","number":"Ley Orgánica 3/2018","page":"119788-119857","section":"1","title":"Ley Orgánica 3/2018, de 5 de diciembre, de Protección de Datos Personales y garantía de los derechos digitales","URL":"https://www.boe.es/eli/es/lo/2018/12/05/3","volume":"BOE-A-2018-16673","author":[{"literal":"Jefatura del Estado"}],"accessed":{"date-parts":[["2024",5,30]]},"issued":{"date-parts":[["2018",12,6]]}}}],"schema":"https://github.com/citation-style-language/schema/raw/master/csl-citation.json"} </w:instrText>
      </w:r>
      <w:r w:rsidR="00EE0DA6">
        <w:fldChar w:fldCharType="separate"/>
      </w:r>
      <w:r w:rsidR="00EE0DA6" w:rsidRPr="00EE0DA6">
        <w:rPr>
          <w:rFonts w:ascii="Calibri" w:hAnsi="Calibri" w:cs="Calibri"/>
        </w:rPr>
        <w:t>(Ley Orgánica 3/2018, de 5 de diciembre, de Protección de Datos Personales y garantía de los derechos digitales, 2018)</w:t>
      </w:r>
      <w:r w:rsidR="00EE0DA6">
        <w:fldChar w:fldCharType="end"/>
      </w:r>
      <w:r w:rsidR="00EE0DA6">
        <w:t xml:space="preserve"> </w:t>
      </w:r>
    </w:p>
    <w:p w14:paraId="5BBF4F44" w14:textId="68C3B6EC" w:rsidR="00EE0DA6" w:rsidRDefault="00EE0DA6" w:rsidP="007C18BB">
      <w:r>
        <w:t xml:space="preserve">El </w:t>
      </w:r>
      <w:r w:rsidRPr="00EE0DA6">
        <w:t>Reglamento (UE) 2016/679 del Parlamento Europeo y del Consejo de 27 de abril de 2016 relativo a la protección de las personas físicas en lo que respecta al tratamiento de datos personales y a la libre circulación de estos datos</w:t>
      </w:r>
      <w:r>
        <w:t xml:space="preserve"> es considerada como la segunda norma a respetar para cumplir con la legislatura en torno a la protección de datos (</w:t>
      </w:r>
      <w:r w:rsidRPr="00EE0DA6">
        <w:t>RGPD</w:t>
      </w:r>
      <w:r>
        <w:t>)</w:t>
      </w:r>
      <w:commentRangeStart w:id="102"/>
      <w:r w:rsidR="00FA49FE">
        <w:t xml:space="preserve"> </w:t>
      </w:r>
      <w:commentRangeEnd w:id="102"/>
      <w:r w:rsidR="00FA49FE">
        <w:rPr>
          <w:rStyle w:val="Refdecomentario"/>
        </w:rPr>
        <w:commentReference w:id="102"/>
      </w:r>
      <w:r w:rsidR="00FA49FE">
        <w:fldChar w:fldCharType="begin"/>
      </w:r>
      <w:r w:rsidR="00FA49FE">
        <w:instrText xml:space="preserve"> ADDIN ZOTERO_ITEM CSL_CITATION {"citationID":"Vo1JBt9z","properties":{"formattedCitation":"(BOE.es - DOUE-L-2016-80807 Reglamento (UE) 2016/679 del Parlamento Europeo y del Consejo, de\\uc0\\u160{}27 de abril de 2016, relativo a la protecci\\uc0\\u243{}n de las personas f\\uc0\\u237{}sicas en lo que respecta al tratamiento de datos personales y a la libre circulaci\\uc0\\u243{}n de estos datos y por el que se deroga la Directiva\\uc0\\u160{}95/46/CE (Reglamento general de protecci\\uc0\\u243{}n de datos)., 2018)","plainCitation":"(BOE.es - DOUE-L-2016-80807 Reglamento (UE) 2016/679 del Parlamento Europeo y del Consejo, de 27 de abril de 2016, relativo a la protección de las personas físicas en lo que respecta al tratamiento de datos personales y a la libre circulación de estos datos y por el que se deroga la Directiva 95/46/CE (Reglamento general de protección de datos)., 2018)","noteIndex":0},"citationItems":[{"id":117,"uris":["http://zotero.org/users/local/gYoK5uc9/items/WJLE7UB2"],"itemData":{"id":117,"type":"legislation","chapter-number":"Boletín Oficial del Estado núm. 294","page":"88","section":"1","title":"BOE.es - DOUE-L-2016-80807 Reglamento (UE) 2016/679 del Parlamento Europeo y del Consejo, de 27 de abril de 2016, relativo a la protección de las personas físicas en lo que respecta al tratamiento de datos personales y a la libre circulación de estos datos y por el que se deroga la Directiva 95/46/CE (Reglamento general de protección de datos).","URL":"https://www.boe.es/buscar/doc.php?id=DOUE-L-2016-80807","volume":"Reglamento (UE) 2016/679","author":[{"literal":"Parlamento Europeo y consejo"}],"accessed":{"date-parts":[["2024",5,30]]},"issued":{"date-parts":[["2018",5,25]]}}}],"schema":"https://github.com/citation-style-language/schema/raw/master/csl-citation.json"} </w:instrText>
      </w:r>
      <w:r w:rsidR="00FA49FE">
        <w:fldChar w:fldCharType="separate"/>
      </w:r>
      <w:r w:rsidR="00FA49FE" w:rsidRPr="00FA49FE">
        <w:rPr>
          <w:rFonts w:ascii="Calibri" w:hAnsi="Calibri" w:cs="Calibri"/>
        </w:rPr>
        <w:t>(BOE.es - DOUE-L-2016-80807 Reglamento (UE) 2016/679 del Parlamento Europeo y del Consejo, de 27 de abril de 2016, relativo a la protección de las personas físicas en lo que respecta al tratamiento de datos personales y a la libre circulación de estos datos y por el que se deroga la Directiva 95/46/CE (Reglamento general de protección de datos)., 2018)</w:t>
      </w:r>
      <w:r w:rsidR="00FA49FE">
        <w:fldChar w:fldCharType="end"/>
      </w:r>
      <w:r>
        <w:t>.</w:t>
      </w:r>
    </w:p>
    <w:p w14:paraId="0D1C14AB" w14:textId="78192449" w:rsidR="007C18BB" w:rsidRDefault="00B51D81" w:rsidP="007C18BB">
      <w:r>
        <w:t xml:space="preserve">Por ello, como se puede conocer en la </w:t>
      </w:r>
      <w:r w:rsidR="0067586F">
        <w:t>página</w:t>
      </w:r>
      <w:r>
        <w:t xml:space="preserve"> oficial de Open Data Euskadi, los datos reutilizados de la propia web son aptos en su totalidad para fines como el empleado en este proyecto, permitiendo su recogida, tratamiento, almacenamiento, análisis y visualización</w:t>
      </w:r>
      <w:commentRangeStart w:id="103"/>
      <w:r>
        <w:t xml:space="preserve"> </w:t>
      </w:r>
      <w:commentRangeEnd w:id="103"/>
      <w:r>
        <w:rPr>
          <w:rStyle w:val="Refdecomentario"/>
        </w:rPr>
        <w:commentReference w:id="103"/>
      </w:r>
      <w:r>
        <w:fldChar w:fldCharType="begin"/>
      </w:r>
      <w:r>
        <w:instrText xml:space="preserve"> ADDIN ZOTERO_ITEM CSL_CITATION {"citationID":"Hhw3rciq","properties":{"formattedCitation":"({\\i{}Normativa}, 2017)","plainCitation":"(Normativa, 2017)","noteIndex":0},"citationItems":[{"id":119,"uris":["http://zotero.org/users/local/gYoK5uc9/items/S2T425RF"],"itemData":{"id":119,"type":"webpage","abstract":"Normativa sobre reutilización de la información del sector público","container-title":"Normativa","genre":"Normativa","language":"es","title":"Normativa","URL":"https://opendata.euskadi.eus/sobre-open-data/-/normativa-open-data/","accessed":{"date-parts":[["2024",5,30]]},"issued":{"date-parts":[["2017",6,14]]}}}],"schema":"https://github.com/citation-style-language/schema/raw/master/csl-citation.json"} </w:instrText>
      </w:r>
      <w:r>
        <w:fldChar w:fldCharType="separate"/>
      </w:r>
      <w:r w:rsidRPr="00B51D81">
        <w:rPr>
          <w:rFonts w:ascii="Calibri" w:hAnsi="Calibri" w:cs="Calibri"/>
        </w:rPr>
        <w:t>(</w:t>
      </w:r>
      <w:r w:rsidRPr="00B51D81">
        <w:rPr>
          <w:rFonts w:ascii="Calibri" w:hAnsi="Calibri" w:cs="Calibri"/>
          <w:i/>
          <w:iCs/>
        </w:rPr>
        <w:t>Normativa</w:t>
      </w:r>
      <w:r w:rsidRPr="00B51D81">
        <w:rPr>
          <w:rFonts w:ascii="Calibri" w:hAnsi="Calibri" w:cs="Calibri"/>
        </w:rPr>
        <w:t>, 2017)</w:t>
      </w:r>
      <w:r>
        <w:fldChar w:fldCharType="end"/>
      </w:r>
      <w:r>
        <w:t>.</w:t>
      </w:r>
    </w:p>
    <w:p w14:paraId="320B2F2F" w14:textId="08ED0588" w:rsidR="007C18BB" w:rsidRDefault="007C18BB">
      <w:pPr>
        <w:spacing w:before="0" w:after="0" w:line="240" w:lineRule="auto"/>
        <w:jc w:val="left"/>
        <w:rPr>
          <w:rFonts w:asciiTheme="majorHAnsi" w:hAnsiTheme="majorHAnsi"/>
          <w:bCs/>
          <w:color w:val="0098CD"/>
          <w:kern w:val="32"/>
          <w:sz w:val="36"/>
          <w:szCs w:val="32"/>
        </w:rPr>
      </w:pPr>
      <w:r>
        <w:rPr>
          <w:caps/>
        </w:rPr>
        <w:br w:type="page"/>
      </w:r>
    </w:p>
    <w:p w14:paraId="730CF473" w14:textId="5814D3B8" w:rsidR="00C84740" w:rsidRDefault="009A2FA9" w:rsidP="000D09A0">
      <w:pPr>
        <w:pStyle w:val="Ttulo1"/>
        <w:rPr>
          <w:caps w:val="0"/>
        </w:rPr>
      </w:pPr>
      <w:bookmarkStart w:id="104" w:name="_Toc173236060"/>
      <w:r>
        <w:rPr>
          <w:caps w:val="0"/>
        </w:rPr>
        <w:lastRenderedPageBreak/>
        <w:t>Desarrollo específico de la contribución</w:t>
      </w:r>
      <w:bookmarkEnd w:id="104"/>
    </w:p>
    <w:p w14:paraId="40330CAD" w14:textId="415F36AE" w:rsidR="00771DFE" w:rsidRDefault="00B83371" w:rsidP="005D4C0B">
      <w:r>
        <w:t>El ciclo de vida de un conjunto de datos hace referencia a</w:t>
      </w:r>
      <w:r w:rsidR="00A4267C">
        <w:t xml:space="preserve"> una secuencia de etapas por las que pasan los datos a lo largo de su vida útil. Este proceso engloba</w:t>
      </w:r>
      <w:r>
        <w:t xml:space="preserve"> desde </w:t>
      </w:r>
      <w:r w:rsidR="00A4267C">
        <w:t>la generación o recogida de</w:t>
      </w:r>
      <w:r>
        <w:t xml:space="preserve"> los datos hasta </w:t>
      </w:r>
      <w:r w:rsidR="00A4267C">
        <w:t xml:space="preserve">la visualización y publicación de estos. </w:t>
      </w:r>
      <w:r w:rsidR="006F5C8E">
        <w:t xml:space="preserve">Además, </w:t>
      </w:r>
      <w:r w:rsidR="00771DFE">
        <w:t>son varias las razones que hacen de este proceso</w:t>
      </w:r>
      <w:r w:rsidR="001F2B65">
        <w:t xml:space="preserve"> </w:t>
      </w:r>
      <w:r w:rsidR="00771DFE">
        <w:t>una solución altamente relevante, destacando sobre todo en el ámbito empresarial.</w:t>
      </w:r>
    </w:p>
    <w:p w14:paraId="2524F9B5" w14:textId="05C36FB9" w:rsidR="00771DFE" w:rsidRDefault="00771DFE" w:rsidP="005D4C0B">
      <w:r>
        <w:t xml:space="preserve">La primera razón, que a su vez es la más destacable, se resume en </w:t>
      </w:r>
      <w:r w:rsidR="001F2B65">
        <w:t>que</w:t>
      </w:r>
      <w:r>
        <w:t xml:space="preserve"> conforma un procedimiento estandarizado para la gestión eficaz de la información.</w:t>
      </w:r>
      <w:r w:rsidR="001F2B65">
        <w:t xml:space="preserve"> De esta forma, se obtiene el máximo rendimiento a la explotación de los datos, pudiendo transversalizar el proceso a cualquiera de las situaciones posibles, independientemente del ámbito al que pertenezcan los datos. Además, se garantiza la </w:t>
      </w:r>
      <w:r w:rsidR="00817F0D">
        <w:t>regulación,</w:t>
      </w:r>
      <w:r w:rsidR="001F2B65">
        <w:t xml:space="preserve"> así como la seguridad de los datos con los que se trata</w:t>
      </w:r>
      <w:r w:rsidR="0035742A">
        <w:t>.</w:t>
      </w:r>
    </w:p>
    <w:p w14:paraId="18FFABBB" w14:textId="12666D05" w:rsidR="00817F0D" w:rsidRDefault="0035742A" w:rsidP="005D4C0B">
      <w:r>
        <w:t>Otra ventaja</w:t>
      </w:r>
      <w:r w:rsidR="00817F0D">
        <w:t xml:space="preserve"> </w:t>
      </w:r>
      <w:r w:rsidR="008C3C3F">
        <w:t>ciertamente</w:t>
      </w:r>
      <w:r w:rsidR="00817F0D">
        <w:t xml:space="preserve"> </w:t>
      </w:r>
      <w:r w:rsidR="009229F7">
        <w:t>relevan</w:t>
      </w:r>
      <w:r w:rsidR="008C3C3F">
        <w:t>te</w:t>
      </w:r>
      <w:r w:rsidR="00817F0D">
        <w:t xml:space="preserve"> es la </w:t>
      </w:r>
      <w:r w:rsidR="008C3C3F">
        <w:t xml:space="preserve">amplia </w:t>
      </w:r>
      <w:r w:rsidR="00817F0D">
        <w:t>disponibilidad de l</w:t>
      </w:r>
      <w:r w:rsidR="008C3C3F">
        <w:t>os</w:t>
      </w:r>
      <w:r w:rsidR="00817F0D">
        <w:t xml:space="preserve"> datos. Mediante este </w:t>
      </w:r>
      <w:r w:rsidR="006C7AC0">
        <w:t>método</w:t>
      </w:r>
      <w:r w:rsidR="00817F0D">
        <w:t>, se posibilita la obtención de los datos de una forma mucho más veloz, conociendo la distribución en la que se almacenan</w:t>
      </w:r>
      <w:r w:rsidR="009229F7">
        <w:t xml:space="preserve"> los datos</w:t>
      </w:r>
      <w:r w:rsidR="00817F0D">
        <w:t xml:space="preserve">, así como la información que </w:t>
      </w:r>
      <w:r w:rsidR="009229F7">
        <w:t>reportan</w:t>
      </w:r>
      <w:r w:rsidR="00817F0D">
        <w:t>.</w:t>
      </w:r>
      <w:r w:rsidR="009229F7">
        <w:t xml:space="preserve"> </w:t>
      </w:r>
      <w:r w:rsidR="008C3C3F">
        <w:t>Haciendo mención al</w:t>
      </w:r>
      <w:r w:rsidR="00817F0D">
        <w:t xml:space="preserve"> punto anterior, se </w:t>
      </w:r>
      <w:r w:rsidR="002014A2">
        <w:t>enfatiza</w:t>
      </w:r>
      <w:r w:rsidR="00817F0D">
        <w:t xml:space="preserve"> la integridad estructural </w:t>
      </w:r>
      <w:r w:rsidR="00D117C0">
        <w:t>conformada</w:t>
      </w:r>
      <w:r w:rsidR="009229F7">
        <w:t xml:space="preserve"> a través de este proceso. Con una estructura claramente definida y las medidas de seguridad pertinentes, se brinda la posibilidad de tomar decisiones de una forma mucho más eficiente.</w:t>
      </w:r>
    </w:p>
    <w:p w14:paraId="3AE25186" w14:textId="3AE22370" w:rsidR="00D117C0" w:rsidRDefault="00D117C0" w:rsidP="005D4C0B">
      <w:r>
        <w:t xml:space="preserve">Por todas las ventajas </w:t>
      </w:r>
      <w:r w:rsidR="008C3C3F">
        <w:t>mencionadas,</w:t>
      </w:r>
      <w:r>
        <w:t xml:space="preserve"> así como las facilidades a más que </w:t>
      </w:r>
      <w:r w:rsidR="008C3C3F">
        <w:t>puede aportar</w:t>
      </w:r>
      <w:r>
        <w:t xml:space="preserve"> este proceso, el ciclo de vida de un conjunto de datos</w:t>
      </w:r>
      <w:r w:rsidR="008C3C3F">
        <w:t xml:space="preserve"> es una herramienta con una utilidad inmensa, siendo mayor aun si cabe el potencial del que dispone. </w:t>
      </w:r>
    </w:p>
    <w:p w14:paraId="6AA5A3AE" w14:textId="6AC316DA" w:rsidR="007C267D" w:rsidRDefault="007C267D" w:rsidP="005D4C0B">
      <w:r>
        <w:t>En est</w:t>
      </w:r>
      <w:r w:rsidR="008271B1">
        <w:t>a sección</w:t>
      </w:r>
      <w:r>
        <w:t xml:space="preserve"> se explica el desarrollo realizado </w:t>
      </w:r>
      <w:r w:rsidR="00685F0D">
        <w:t>en este proyecto, analizando cada fase en detalle y mostrando el valor aportado</w:t>
      </w:r>
      <w:r>
        <w:t>.</w:t>
      </w:r>
      <w:r w:rsidR="007C18BB">
        <w:t xml:space="preserve"> </w:t>
      </w:r>
    </w:p>
    <w:p w14:paraId="7C880012" w14:textId="77777777" w:rsidR="005141A3" w:rsidRDefault="005141A3">
      <w:pPr>
        <w:spacing w:before="0" w:after="0" w:line="240" w:lineRule="auto"/>
        <w:jc w:val="left"/>
        <w:rPr>
          <w:rFonts w:asciiTheme="majorHAnsi" w:hAnsiTheme="majorHAnsi" w:cs="Arial"/>
          <w:bCs/>
          <w:iCs/>
          <w:color w:val="0098CD"/>
          <w:sz w:val="28"/>
          <w:szCs w:val="28"/>
        </w:rPr>
      </w:pPr>
      <w:r>
        <w:rPr>
          <w:caps/>
        </w:rPr>
        <w:br w:type="page"/>
      </w:r>
    </w:p>
    <w:p w14:paraId="161E5174" w14:textId="5DDD5E25" w:rsidR="00C84740" w:rsidRDefault="008101FF" w:rsidP="000D09A0">
      <w:pPr>
        <w:pStyle w:val="Ttulo2"/>
        <w:rPr>
          <w:caps w:val="0"/>
        </w:rPr>
      </w:pPr>
      <w:bookmarkStart w:id="105" w:name="_Toc173236061"/>
      <w:r>
        <w:rPr>
          <w:caps w:val="0"/>
        </w:rPr>
        <w:lastRenderedPageBreak/>
        <w:t>Recolección</w:t>
      </w:r>
      <w:r w:rsidR="00274397">
        <w:rPr>
          <w:caps w:val="0"/>
        </w:rPr>
        <w:t xml:space="preserve"> </w:t>
      </w:r>
      <w:r w:rsidR="00B56B0A">
        <w:rPr>
          <w:caps w:val="0"/>
        </w:rPr>
        <w:t xml:space="preserve">de </w:t>
      </w:r>
      <w:r>
        <w:rPr>
          <w:caps w:val="0"/>
        </w:rPr>
        <w:t xml:space="preserve">los </w:t>
      </w:r>
      <w:r w:rsidR="00B56B0A">
        <w:rPr>
          <w:caps w:val="0"/>
        </w:rPr>
        <w:t>datos</w:t>
      </w:r>
      <w:bookmarkEnd w:id="105"/>
    </w:p>
    <w:p w14:paraId="20EC1723" w14:textId="40E8D832" w:rsidR="00B83371" w:rsidRDefault="008271B1" w:rsidP="00B83371">
      <w:r>
        <w:t xml:space="preserve">Tras identificar un boceto con la idea del proyecto, el primer aspecto a tratar </w:t>
      </w:r>
      <w:r w:rsidR="006F0EE8">
        <w:t>ha sido el</w:t>
      </w:r>
      <w:r>
        <w:t xml:space="preserve"> encontrar un origen del cual obtener los datos para llevar a cabo dicha propuesta. Gracias a otros proyectos previos ya realizados</w:t>
      </w:r>
      <w:r w:rsidR="004203E6">
        <w:t>,</w:t>
      </w:r>
      <w:r>
        <w:t xml:space="preserve"> se conocía el repositorio de datos </w:t>
      </w:r>
      <w:r w:rsidR="00A12287">
        <w:t>público</w:t>
      </w:r>
      <w:r>
        <w:t xml:space="preserve"> de Open Data Euskadi. </w:t>
      </w:r>
      <w:r w:rsidR="001C6C0F">
        <w:t>Además</w:t>
      </w:r>
      <w:r>
        <w:t xml:space="preserve">, </w:t>
      </w:r>
      <w:r w:rsidR="005141A3">
        <w:t>como consecuencia de</w:t>
      </w:r>
      <w:r w:rsidR="004203E6">
        <w:t xml:space="preserve"> la investigación realizada para el estado del arte, se </w:t>
      </w:r>
      <w:r w:rsidR="006F0EE8">
        <w:t>han podido</w:t>
      </w:r>
      <w:r w:rsidR="004203E6">
        <w:t xml:space="preserve"> valor</w:t>
      </w:r>
      <w:r w:rsidR="000661C9">
        <w:t>ar</w:t>
      </w:r>
      <w:r w:rsidR="004203E6">
        <w:t xml:space="preserve"> distintas alternativas tanto en el formato de los </w:t>
      </w:r>
      <w:r w:rsidR="000661C9">
        <w:t>datos,</w:t>
      </w:r>
      <w:r w:rsidR="004203E6">
        <w:t xml:space="preserve"> como en el origen de los mismos. </w:t>
      </w:r>
    </w:p>
    <w:p w14:paraId="582B7113" w14:textId="21F28E79" w:rsidR="002D0E1D" w:rsidRDefault="000661C9" w:rsidP="00B83371">
      <w:r>
        <w:t xml:space="preserve">Finalmente, se </w:t>
      </w:r>
      <w:r w:rsidR="006F0EE8">
        <w:t>ha decidido</w:t>
      </w:r>
      <w:r>
        <w:t xml:space="preserve"> recoger los datos mediante APIs no solo de Open Data </w:t>
      </w:r>
      <w:r w:rsidR="00756442">
        <w:t>Euskadi,</w:t>
      </w:r>
      <w:r>
        <w:t xml:space="preserve"> sino que también de Euskalmet, la agencia de meteorología m</w:t>
      </w:r>
      <w:r w:rsidR="00756442">
        <w:t>á</w:t>
      </w:r>
      <w:r>
        <w:t>s conocida en el País Vasco.</w:t>
      </w:r>
      <w:r w:rsidR="002D0E1D">
        <w:t xml:space="preserve"> Ambas organizaciones poseen una alta confiabilidad en los datos que facilitan, ya que son entidades </w:t>
      </w:r>
      <w:r w:rsidR="00492281">
        <w:t>oficiales</w:t>
      </w:r>
      <w:r w:rsidR="002D0E1D">
        <w:t xml:space="preserve"> </w:t>
      </w:r>
      <w:r w:rsidR="00492281">
        <w:t>descendentes del</w:t>
      </w:r>
      <w:r w:rsidR="002D0E1D">
        <w:t xml:space="preserve"> Gobierno Vasco</w:t>
      </w:r>
      <w:r w:rsidR="00492281">
        <w:t>.</w:t>
      </w:r>
      <w:r w:rsidR="004B1864">
        <w:t xml:space="preserve"> Consecuentemente, están recogidas en la página oficial del Gobierno de España, bajo la supervisión del Ministerio para la transformación digital y de la función pública</w:t>
      </w:r>
      <w:commentRangeStart w:id="106"/>
      <w:r w:rsidR="004B1864">
        <w:t xml:space="preserve"> </w:t>
      </w:r>
      <w:commentRangeEnd w:id="106"/>
      <w:r w:rsidR="004B1864">
        <w:rPr>
          <w:rStyle w:val="Refdecomentario"/>
        </w:rPr>
        <w:commentReference w:id="106"/>
      </w:r>
      <w:r w:rsidR="004B1864">
        <w:fldChar w:fldCharType="begin"/>
      </w:r>
      <w:r w:rsidR="004B1864">
        <w:instrText xml:space="preserve"> ADDIN ZOTERO_ITEM CSL_CITATION {"citationID":"Qid69joV","properties":{"formattedCitation":"({\\i{}Open Data Euskadi | datos.gob.es}, s.\\uc0\\u160{}f.)","plainCitation":"(Open Data Euskadi | datos.gob.es, s. f.)","noteIndex":0},"citationItems":[{"id":126,"uris":["http://zotero.org/users/local/gYoK5uc9/items/BEFBB5CE"],"itemData":{"id":126,"type":"webpage","title":"Open Data Euskadi | datos.gob.es","URL":"https://datos.gob.es/es/iniciativas/open-data-euskadi","accessed":{"date-parts":[["2024",6,7]]}}}],"schema":"https://github.com/citation-style-language/schema/raw/master/csl-citation.json"} </w:instrText>
      </w:r>
      <w:r w:rsidR="004B1864">
        <w:fldChar w:fldCharType="separate"/>
      </w:r>
      <w:r w:rsidR="004B1864" w:rsidRPr="004B1864">
        <w:rPr>
          <w:rFonts w:ascii="Calibri" w:hAnsi="Calibri" w:cs="Calibri"/>
        </w:rPr>
        <w:t>(</w:t>
      </w:r>
      <w:r w:rsidR="004B1864" w:rsidRPr="004B1864">
        <w:rPr>
          <w:rFonts w:ascii="Calibri" w:hAnsi="Calibri" w:cs="Calibri"/>
          <w:i/>
          <w:iCs/>
        </w:rPr>
        <w:t>Open Data Euskadi | datos.gob.es</w:t>
      </w:r>
      <w:r w:rsidR="004B1864" w:rsidRPr="004B1864">
        <w:rPr>
          <w:rFonts w:ascii="Calibri" w:hAnsi="Calibri" w:cs="Calibri"/>
        </w:rPr>
        <w:t>, s. f.)</w:t>
      </w:r>
      <w:r w:rsidR="004B1864">
        <w:fldChar w:fldCharType="end"/>
      </w:r>
      <w:r w:rsidR="004B1864">
        <w:t xml:space="preserve">. </w:t>
      </w:r>
    </w:p>
    <w:p w14:paraId="04BDF37D" w14:textId="2174F27A" w:rsidR="009B7C27" w:rsidRDefault="005141A3" w:rsidP="00B83371">
      <w:r>
        <w:t xml:space="preserve">Mediante estas APIs se </w:t>
      </w:r>
      <w:r w:rsidR="006F0EE8">
        <w:t xml:space="preserve">han recogido </w:t>
      </w:r>
      <w:r>
        <w:t xml:space="preserve">datos referentes al tráfico y a la meteorología del País Vasco, permitiendo conformar la base del proyecto Biker. </w:t>
      </w:r>
      <w:r w:rsidR="004B1864">
        <w:t xml:space="preserve">No obstante, la </w:t>
      </w:r>
      <w:r w:rsidR="009B7C27">
        <w:t xml:space="preserve">obtención de estos datos no </w:t>
      </w:r>
      <w:r w:rsidR="006F0EE8">
        <w:t>ha sido</w:t>
      </w:r>
      <w:r w:rsidR="009B7C27">
        <w:t xml:space="preserve"> únicamente mediante la ejecución de un código Python, sino que </w:t>
      </w:r>
      <w:r w:rsidR="006F0EE8">
        <w:t>ha seguido</w:t>
      </w:r>
      <w:r w:rsidR="009B7C27">
        <w:t xml:space="preserve"> una </w:t>
      </w:r>
      <w:r w:rsidR="004B1864">
        <w:t xml:space="preserve">metodología </w:t>
      </w:r>
      <w:r w:rsidR="009B7C27">
        <w:t>con sus respectivas fases.</w:t>
      </w:r>
    </w:p>
    <w:p w14:paraId="12EFB985" w14:textId="3AD0F643" w:rsidR="009B7C27" w:rsidRDefault="009B7C27" w:rsidP="00B83371">
      <w:r>
        <w:t xml:space="preserve">La fase inicial de este procedimiento se </w:t>
      </w:r>
      <w:r w:rsidR="006F0EE8">
        <w:t>ha fundamentado</w:t>
      </w:r>
      <w:r>
        <w:t xml:space="preserve"> en investigar los diferentes parámetros y usos que </w:t>
      </w:r>
      <w:r w:rsidR="006C7AC0">
        <w:t>permit</w:t>
      </w:r>
      <w:r w:rsidR="006F0EE8">
        <w:t>e</w:t>
      </w:r>
      <w:r w:rsidR="006C7AC0">
        <w:t xml:space="preserve"> </w:t>
      </w:r>
      <w:r>
        <w:t xml:space="preserve">cada API. Tras conocer </w:t>
      </w:r>
      <w:r w:rsidR="006C7AC0">
        <w:t xml:space="preserve">estas funcionalidades en </w:t>
      </w:r>
      <w:r>
        <w:t xml:space="preserve">cada una de las </w:t>
      </w:r>
      <w:r w:rsidR="00627FCD">
        <w:t>circunstancias</w:t>
      </w:r>
      <w:r>
        <w:t xml:space="preserve">, se </w:t>
      </w:r>
      <w:r w:rsidR="006F0EE8">
        <w:t>ha realizado</w:t>
      </w:r>
      <w:r>
        <w:t xml:space="preserve"> una serie de pruebas con la aplicación de Postman.</w:t>
      </w:r>
      <w:r w:rsidR="006C7AC0">
        <w:t xml:space="preserve"> </w:t>
      </w:r>
      <w:r w:rsidR="00FA5BE5">
        <w:t xml:space="preserve">Adicionalmente, </w:t>
      </w:r>
      <w:r w:rsidR="006C7AC0">
        <w:t xml:space="preserve">se </w:t>
      </w:r>
      <w:r w:rsidR="006F0EE8">
        <w:t>ha añadido</w:t>
      </w:r>
      <w:r w:rsidR="006C7AC0">
        <w:t xml:space="preserve"> el Bearer Token para las APIs que lo requerían, que </w:t>
      </w:r>
      <w:r w:rsidR="00FA5BE5">
        <w:t>concretamente</w:t>
      </w:r>
      <w:r w:rsidR="006C7AC0">
        <w:t xml:space="preserve"> </w:t>
      </w:r>
      <w:r w:rsidR="006F0EE8">
        <w:t>han sido</w:t>
      </w:r>
      <w:r w:rsidR="006C7AC0">
        <w:t xml:space="preserve"> </w:t>
      </w:r>
      <w:r w:rsidR="00FA5BE5">
        <w:t>aquellas</w:t>
      </w:r>
      <w:r w:rsidR="006C7AC0">
        <w:t xml:space="preserve"> facilitadas por Euskalmet. Una vez asegurado el correcto funcionamiento de las APIs, se </w:t>
      </w:r>
      <w:r w:rsidR="006F0EE8">
        <w:t>han incluido</w:t>
      </w:r>
      <w:r w:rsidR="006C7AC0">
        <w:t xml:space="preserve"> dichas consultas en el código Python con el fin de recoger los datos y continuar con el ciclo de vida del conjunto d</w:t>
      </w:r>
      <w:r w:rsidR="00FA5BE5">
        <w:t>e datos.</w:t>
      </w:r>
    </w:p>
    <w:p w14:paraId="18AF3A86" w14:textId="013C867C" w:rsidR="00267D59" w:rsidRDefault="00267D59" w:rsidP="00B83371">
      <w:r>
        <w:t xml:space="preserve">Es destacable el hecho de </w:t>
      </w:r>
      <w:r w:rsidR="006F0EE8">
        <w:t>que,</w:t>
      </w:r>
      <w:r>
        <w:t xml:space="preserve"> durante el proceso de recogida de los datos desde las APIs</w:t>
      </w:r>
      <w:r w:rsidR="00DF523B">
        <w:t xml:space="preserve">, </w:t>
      </w:r>
      <w:r w:rsidR="00585017">
        <w:t xml:space="preserve">se </w:t>
      </w:r>
      <w:r w:rsidR="00E44145">
        <w:t xml:space="preserve">han </w:t>
      </w:r>
      <w:r w:rsidR="00585017">
        <w:t>incluido</w:t>
      </w:r>
      <w:r>
        <w:t xml:space="preserve"> mecanismos de tolerancia a fallos, permitiendo reintentar la solicitud en varias ocasiones más </w:t>
      </w:r>
      <w:r w:rsidR="006F0EE8">
        <w:t>como medida de prevención a</w:t>
      </w:r>
      <w:r>
        <w:t xml:space="preserve"> los posibles inconvenientes que pud</w:t>
      </w:r>
      <w:r w:rsidR="00E44145">
        <w:t>iesen llegar a</w:t>
      </w:r>
      <w:r>
        <w:t xml:space="preserve"> </w:t>
      </w:r>
      <w:r w:rsidR="00E44145">
        <w:t>ocurrir</w:t>
      </w:r>
      <w:r>
        <w:t xml:space="preserve"> en </w:t>
      </w:r>
      <w:r w:rsidR="002C3A02">
        <w:t>el trascurso del proceso</w:t>
      </w:r>
      <w:r w:rsidR="00E44145">
        <w:t>.</w:t>
      </w:r>
    </w:p>
    <w:p w14:paraId="53F34933" w14:textId="77777777" w:rsidR="00A76178" w:rsidRDefault="00A76178">
      <w:pPr>
        <w:spacing w:before="0" w:after="0" w:line="240" w:lineRule="auto"/>
        <w:jc w:val="left"/>
      </w:pPr>
      <w:r>
        <w:br w:type="page"/>
      </w:r>
    </w:p>
    <w:p w14:paraId="0ADCF192" w14:textId="5954E698" w:rsidR="000661C9" w:rsidRDefault="00FA5BE5" w:rsidP="00B83371">
      <w:r>
        <w:lastRenderedPageBreak/>
        <w:t xml:space="preserve">Para tener una visión </w:t>
      </w:r>
      <w:r w:rsidR="006F0EE8">
        <w:t>más detallada</w:t>
      </w:r>
      <w:r>
        <w:t>, a</w:t>
      </w:r>
      <w:r w:rsidR="004C4A1D">
        <w:t xml:space="preserve"> </w:t>
      </w:r>
      <w:r w:rsidR="00A12287">
        <w:t>continuación,</w:t>
      </w:r>
      <w:r w:rsidR="004C4A1D">
        <w:t xml:space="preserve"> se presentan </w:t>
      </w:r>
      <w:r w:rsidR="00756442">
        <w:t xml:space="preserve">las APIs </w:t>
      </w:r>
      <w:r>
        <w:t>que</w:t>
      </w:r>
      <w:r w:rsidR="00756442">
        <w:t xml:space="preserve"> </w:t>
      </w:r>
      <w:r w:rsidR="006F0EE8">
        <w:t>han recogido</w:t>
      </w:r>
      <w:r w:rsidR="00756442">
        <w:t xml:space="preserve"> la totalidad de los datos utilizados en este proyecto.</w:t>
      </w:r>
    </w:p>
    <w:p w14:paraId="0E3BE28C" w14:textId="00066B02" w:rsidR="00D27B04" w:rsidRDefault="002D32D1" w:rsidP="005A0DA6">
      <w:pPr>
        <w:pStyle w:val="Prrafodelista"/>
        <w:numPr>
          <w:ilvl w:val="0"/>
          <w:numId w:val="18"/>
        </w:numPr>
      </w:pPr>
      <w:r>
        <w:t xml:space="preserve">Número de páginas </w:t>
      </w:r>
      <w:r w:rsidR="00067F39">
        <w:t>en los que se agrupan los puntos de medición:</w:t>
      </w:r>
    </w:p>
    <w:p w14:paraId="16672E37" w14:textId="77D34BD0" w:rsidR="00D27B04" w:rsidRDefault="00000000" w:rsidP="00D27B04">
      <w:pPr>
        <w:pStyle w:val="Prrafodelista"/>
      </w:pPr>
      <w:hyperlink r:id="rId26" w:history="1">
        <w:r w:rsidR="00D27B04" w:rsidRPr="003D0579">
          <w:rPr>
            <w:rStyle w:val="Hipervnculo"/>
          </w:rPr>
          <w:t>https://api.euskadi.eus/traffic/v1.0/meters</w:t>
        </w:r>
      </w:hyperlink>
      <w:r w:rsidR="00D27B04">
        <w:t xml:space="preserve"> </w:t>
      </w:r>
    </w:p>
    <w:p w14:paraId="7D04F60E" w14:textId="3CFEA101" w:rsidR="00446656" w:rsidRDefault="00446656" w:rsidP="00446656">
      <w:pPr>
        <w:pStyle w:val="Prrafodelista"/>
      </w:pPr>
      <w:r>
        <w:t xml:space="preserve">Se utiliza esta API </w:t>
      </w:r>
      <w:r w:rsidR="00206203">
        <w:t xml:space="preserve">de Open Data Euskadi </w:t>
      </w:r>
      <w:r>
        <w:t>para conocer el número de puntos de medici</w:t>
      </w:r>
      <w:r w:rsidR="00D27B04">
        <w:t xml:space="preserve">ón existentes en todo el País Vasco, y consecuentemente en cuantas páginas se agrupan. El valor obtenido </w:t>
      </w:r>
      <w:r w:rsidR="00A12287">
        <w:t>es utilizado</w:t>
      </w:r>
      <w:r w:rsidR="00D27B04">
        <w:t xml:space="preserve"> en posteriores APIs.</w:t>
      </w:r>
    </w:p>
    <w:p w14:paraId="1803418A" w14:textId="4ECBE45C" w:rsidR="00D27B04" w:rsidRDefault="002D32D1" w:rsidP="005A0DA6">
      <w:pPr>
        <w:pStyle w:val="Prrafodelista"/>
        <w:numPr>
          <w:ilvl w:val="0"/>
          <w:numId w:val="18"/>
        </w:numPr>
      </w:pPr>
      <w:r>
        <w:t xml:space="preserve">Listado de </w:t>
      </w:r>
      <w:r w:rsidR="00067F39">
        <w:t>los puntos de medición:</w:t>
      </w:r>
    </w:p>
    <w:p w14:paraId="4A809459" w14:textId="59FCEFF2" w:rsidR="002D32D1" w:rsidRDefault="00000000" w:rsidP="002D32D1">
      <w:pPr>
        <w:pStyle w:val="Prrafodelista"/>
      </w:pPr>
      <w:hyperlink r:id="rId27" w:history="1">
        <w:r w:rsidR="00DF523B" w:rsidRPr="006009C3">
          <w:rPr>
            <w:rStyle w:val="Hipervnculo"/>
          </w:rPr>
          <w:t>https://api.euskadi.eus/traffic/v1.0/meters?_page={config.contador_pags}</w:t>
        </w:r>
      </w:hyperlink>
      <w:r w:rsidR="002D32D1">
        <w:t xml:space="preserve"> </w:t>
      </w:r>
    </w:p>
    <w:p w14:paraId="1D3FE632" w14:textId="4A29D7DE" w:rsidR="004B1864" w:rsidRDefault="00D27B04" w:rsidP="00A76178">
      <w:pPr>
        <w:pStyle w:val="Prrafodelista"/>
      </w:pPr>
      <w:r>
        <w:t xml:space="preserve">Se utiliza esta API </w:t>
      </w:r>
      <w:r w:rsidR="00206203">
        <w:t xml:space="preserve">de Open Data Euskadi </w:t>
      </w:r>
      <w:r>
        <w:t xml:space="preserve">para recoger un listado con los identificadores únicos de todos los puntos de medición existentes en el País Vasco. </w:t>
      </w:r>
      <w:r w:rsidR="00067F39">
        <w:t>Estos valores retroalimenta</w:t>
      </w:r>
      <w:r w:rsidR="00A12287">
        <w:t>n</w:t>
      </w:r>
      <w:r w:rsidR="00067F39">
        <w:t xml:space="preserve"> otras APIs que </w:t>
      </w:r>
      <w:r w:rsidR="00A12287">
        <w:t>aportan</w:t>
      </w:r>
      <w:r w:rsidR="00067F39">
        <w:t xml:space="preserve"> los valores que realmente </w:t>
      </w:r>
      <w:r w:rsidR="00A12287">
        <w:t xml:space="preserve">son </w:t>
      </w:r>
      <w:r w:rsidR="00067F39">
        <w:t>utilizados. La variable “</w:t>
      </w:r>
      <w:r w:rsidR="00067F39" w:rsidRPr="00067F39">
        <w:rPr>
          <w:i/>
          <w:iCs/>
        </w:rPr>
        <w:t>config.</w:t>
      </w:r>
      <w:r w:rsidR="00DF523B">
        <w:rPr>
          <w:i/>
          <w:iCs/>
        </w:rPr>
        <w:t>contador_pags</w:t>
      </w:r>
      <w:r w:rsidR="00067F39">
        <w:t xml:space="preserve">” </w:t>
      </w:r>
      <w:r w:rsidR="00A12287">
        <w:t>recorre</w:t>
      </w:r>
      <w:r w:rsidR="00067F39">
        <w:t xml:space="preserve"> todas las páginas en las que existen datos para recoger sus respectivos identificadores únicos.</w:t>
      </w:r>
    </w:p>
    <w:p w14:paraId="502DB1B4" w14:textId="6AE3B808" w:rsidR="0035007C" w:rsidRDefault="0035007C" w:rsidP="0035007C">
      <w:pPr>
        <w:pStyle w:val="Prrafodelista"/>
        <w:numPr>
          <w:ilvl w:val="0"/>
          <w:numId w:val="18"/>
        </w:numPr>
      </w:pPr>
      <w:r>
        <w:t xml:space="preserve">Número de páginas en los que se agrupan los </w:t>
      </w:r>
      <w:r w:rsidR="00E556CE">
        <w:t xml:space="preserve">datos del tráfico por cada </w:t>
      </w:r>
      <w:r>
        <w:t>punto de medición:</w:t>
      </w:r>
    </w:p>
    <w:p w14:paraId="040733CA" w14:textId="365F0ACC" w:rsidR="0035007C" w:rsidRDefault="00000000" w:rsidP="0035007C">
      <w:pPr>
        <w:pStyle w:val="Prrafodelista"/>
      </w:pPr>
      <w:hyperlink r:id="rId28" w:history="1">
        <w:r w:rsidR="0035007C" w:rsidRPr="006009C3">
          <w:rPr>
            <w:rStyle w:val="Hipervnculo"/>
          </w:rPr>
          <w:t>https://api.euskadi.eus/traffic/v1.0/flows/byYear/{year_month[0]}/byMeter/{meter}</w:t>
        </w:r>
      </w:hyperlink>
      <w:r w:rsidR="0035007C">
        <w:t xml:space="preserve"> </w:t>
      </w:r>
    </w:p>
    <w:p w14:paraId="65A398E7" w14:textId="06711332" w:rsidR="0035007C" w:rsidRDefault="0035007C" w:rsidP="0035007C">
      <w:pPr>
        <w:pStyle w:val="Prrafodelista"/>
      </w:pPr>
      <w:r>
        <w:t xml:space="preserve">Se utiliza esta API de Open Data Euskadi para conocer el número de páginas que agrupan los datos de un punto de medición concreto, referente a los flujos de tráfico. </w:t>
      </w:r>
      <w:r w:rsidR="00E44145">
        <w:t>Se obtiene el</w:t>
      </w:r>
      <w:r>
        <w:t xml:space="preserve"> recuent</w:t>
      </w:r>
      <w:r w:rsidR="00E44145">
        <w:t>o de</w:t>
      </w:r>
      <w:r>
        <w:t xml:space="preserve"> los datos recogidos en un año. El valor obtenido es utilizado en la API posterior. Mediante la primera posición del parámetro </w:t>
      </w:r>
      <w:r w:rsidRPr="0035007C">
        <w:rPr>
          <w:i/>
          <w:iCs/>
        </w:rPr>
        <w:t>“year_month”</w:t>
      </w:r>
      <w:r>
        <w:t xml:space="preserve"> se devuelve el año que interesa conocer y mediante </w:t>
      </w:r>
      <w:r w:rsidRPr="0035007C">
        <w:rPr>
          <w:i/>
          <w:iCs/>
        </w:rPr>
        <w:t>“meter”</w:t>
      </w:r>
      <w:r>
        <w:t xml:space="preserve">, el punto de medición. Este </w:t>
      </w:r>
      <w:r w:rsidR="00E44145">
        <w:t>último</w:t>
      </w:r>
      <w:r>
        <w:t xml:space="preserve"> itera a través del array que recoge la totalidad de estos.</w:t>
      </w:r>
    </w:p>
    <w:p w14:paraId="1ECF4BD7" w14:textId="573EBF5B" w:rsidR="00CF69FA" w:rsidRDefault="00CF69FA" w:rsidP="005A0DA6">
      <w:pPr>
        <w:pStyle w:val="Prrafodelista"/>
        <w:numPr>
          <w:ilvl w:val="0"/>
          <w:numId w:val="18"/>
        </w:numPr>
      </w:pPr>
      <w:r>
        <w:t>Valores de los</w:t>
      </w:r>
      <w:r w:rsidR="0044411D">
        <w:t xml:space="preserve"> flujos de circulación</w:t>
      </w:r>
      <w:r w:rsidR="00067F39">
        <w:t>:</w:t>
      </w:r>
    </w:p>
    <w:p w14:paraId="657256F2" w14:textId="48D231BD" w:rsidR="0035007C" w:rsidRDefault="00000000" w:rsidP="0035007C">
      <w:pPr>
        <w:pStyle w:val="Prrafodelista"/>
      </w:pPr>
      <w:hyperlink r:id="rId29" w:history="1">
        <w:r w:rsidR="0035007C" w:rsidRPr="006009C3">
          <w:rPr>
            <w:rStyle w:val="Hipervnculo"/>
          </w:rPr>
          <w:t>https://api.euskadi.eus/traffic/v1.0/flows/byYear/{year_month[0]}/byMeter/{meter}1?_page={config.contador_pags}</w:t>
        </w:r>
      </w:hyperlink>
      <w:r w:rsidR="0035007C">
        <w:t xml:space="preserve"> </w:t>
      </w:r>
    </w:p>
    <w:p w14:paraId="54B22367" w14:textId="251A9993" w:rsidR="00A20E76" w:rsidRDefault="00067F39" w:rsidP="00E47EF9">
      <w:pPr>
        <w:pStyle w:val="Prrafodelista"/>
      </w:pPr>
      <w:r>
        <w:t xml:space="preserve">Esta API </w:t>
      </w:r>
      <w:r w:rsidR="00206203">
        <w:t xml:space="preserve">de Open Data Euskadi </w:t>
      </w:r>
      <w:r w:rsidR="00A12287">
        <w:t>obtiene</w:t>
      </w:r>
      <w:r>
        <w:t xml:space="preserve"> </w:t>
      </w:r>
      <w:r w:rsidR="00E556CE">
        <w:t xml:space="preserve">la totalidad de </w:t>
      </w:r>
      <w:r>
        <w:t>los datos de cada punto de medición en un año concreto. En la variable “</w:t>
      </w:r>
      <w:r w:rsidRPr="00E47EF9">
        <w:rPr>
          <w:i/>
          <w:iCs/>
        </w:rPr>
        <w:t>year_month</w:t>
      </w:r>
      <w:r>
        <w:t>”</w:t>
      </w:r>
      <w:r w:rsidR="00E47EF9">
        <w:t xml:space="preserve"> se </w:t>
      </w:r>
      <w:r w:rsidR="00A12287">
        <w:t>almacenan</w:t>
      </w:r>
      <w:r w:rsidR="00E47EF9">
        <w:t xml:space="preserve"> parejas de valores </w:t>
      </w:r>
      <w:r w:rsidR="00A20E76">
        <w:t xml:space="preserve">que hacen referencia </w:t>
      </w:r>
      <w:r w:rsidR="00E47EF9">
        <w:t>a la fecha, siendo el primer</w:t>
      </w:r>
      <w:r w:rsidR="00A20E76">
        <w:t xml:space="preserve"> valor </w:t>
      </w:r>
      <w:r w:rsidR="00E47EF9">
        <w:t xml:space="preserve">el año </w:t>
      </w:r>
      <w:r w:rsidR="00DF523B">
        <w:t xml:space="preserve">y el segundo el mes. Únicamente se utiliza el </w:t>
      </w:r>
      <w:r w:rsidR="004B6D8B">
        <w:t>primero de estos valores</w:t>
      </w:r>
      <w:r w:rsidR="00E47EF9">
        <w:t xml:space="preserve">. </w:t>
      </w:r>
    </w:p>
    <w:p w14:paraId="1873D993" w14:textId="2AA3FA07" w:rsidR="00067F39" w:rsidRDefault="00E47EF9" w:rsidP="00CF69FA">
      <w:pPr>
        <w:pStyle w:val="Prrafodelista"/>
      </w:pPr>
      <w:r>
        <w:lastRenderedPageBreak/>
        <w:t>Para el otro parámetro, “</w:t>
      </w:r>
      <w:r w:rsidRPr="00A20E76">
        <w:rPr>
          <w:i/>
          <w:iCs/>
        </w:rPr>
        <w:t>meter</w:t>
      </w:r>
      <w:r>
        <w:t xml:space="preserve">”, </w:t>
      </w:r>
      <w:r w:rsidR="00A12287">
        <w:t>se utilizan</w:t>
      </w:r>
      <w:r>
        <w:t xml:space="preserve"> todos los valores recogidos en la API que previamente ha obtenido el listado de los puntos de medición, aplicando cada uno de forma iterativa.</w:t>
      </w:r>
      <w:r w:rsidR="00A20E76">
        <w:t xml:space="preserve"> </w:t>
      </w:r>
      <w:r>
        <w:t>De esta forma, se recorre</w:t>
      </w:r>
      <w:r w:rsidR="00A12287">
        <w:t>n</w:t>
      </w:r>
      <w:r>
        <w:t xml:space="preserve"> todas las fechas establecidas entre la fecha inicial y fecha final para cada punto de medición. </w:t>
      </w:r>
      <w:r w:rsidR="00A20E76">
        <w:t>Y de igual forma</w:t>
      </w:r>
      <w:r w:rsidR="00D96FFE">
        <w:t xml:space="preserve">, este proceso se lleva a cabo para todos los identificadores únicos de los puntos de medición, lo que conforma un amplio </w:t>
      </w:r>
      <w:r w:rsidR="00A12287">
        <w:t>catálogo</w:t>
      </w:r>
      <w:r w:rsidR="00D96FFE">
        <w:t xml:space="preserve"> de datos sobre los que trabajar</w:t>
      </w:r>
      <w:r w:rsidR="00A20E76">
        <w:t>.</w:t>
      </w:r>
      <w:r w:rsidR="00E556CE">
        <w:t xml:space="preserve"> Hay que tener en cuenta que también se itera el parámetro “</w:t>
      </w:r>
      <w:r w:rsidR="00E556CE" w:rsidRPr="00067F39">
        <w:rPr>
          <w:i/>
          <w:iCs/>
        </w:rPr>
        <w:t>config.</w:t>
      </w:r>
      <w:r w:rsidR="00E556CE">
        <w:rPr>
          <w:i/>
          <w:iCs/>
        </w:rPr>
        <w:t>contador_pags</w:t>
      </w:r>
      <w:r w:rsidR="00E556CE">
        <w:t>”.</w:t>
      </w:r>
    </w:p>
    <w:p w14:paraId="166F1AD2" w14:textId="380C6EC2" w:rsidR="00206203" w:rsidRDefault="00206203" w:rsidP="005A0DA6">
      <w:pPr>
        <w:pStyle w:val="Prrafodelista"/>
        <w:numPr>
          <w:ilvl w:val="0"/>
          <w:numId w:val="18"/>
        </w:numPr>
      </w:pPr>
      <w:r>
        <w:t>Valores de la calidad del aire:</w:t>
      </w:r>
    </w:p>
    <w:p w14:paraId="773E755E" w14:textId="5001E829" w:rsidR="00206203" w:rsidRDefault="00000000" w:rsidP="00206203">
      <w:pPr>
        <w:pStyle w:val="Prrafodelista"/>
      </w:pPr>
      <w:hyperlink r:id="rId30" w:history="1">
        <w:r w:rsidR="00206203" w:rsidRPr="003D0579">
          <w:rPr>
            <w:rStyle w:val="Hipervnculo"/>
          </w:rPr>
          <w:t>https://api.euskadi.eus/air-quality/measurements/daily/counties/{prov}/from/{inicio}/to/{fin}</w:t>
        </w:r>
      </w:hyperlink>
    </w:p>
    <w:p w14:paraId="14484EF2" w14:textId="2AA6CEC4" w:rsidR="00206203" w:rsidRDefault="00206203" w:rsidP="00206203">
      <w:pPr>
        <w:pStyle w:val="Prrafodelista"/>
      </w:pPr>
      <w:r>
        <w:t>Mediante esta API de Open Data Euskadi se</w:t>
      </w:r>
      <w:r w:rsidR="00A12287">
        <w:t xml:space="preserve"> obtienen</w:t>
      </w:r>
      <w:r>
        <w:t xml:space="preserve"> los valores referentes a la calidad del aire en diferentes estaciones meteorológicas ubicadas por el País Vasco. Esta API la componen 3 diferentes parámetros. El primero de ellos hace referencia a la provincia en la que se quieren recoger datos. Como tal, cada una de las 3 provincias que componen el País Vasco tiene asociado un código numérico que referencia a dicha zona geográfica y </w:t>
      </w:r>
      <w:r w:rsidR="0028497E">
        <w:t>es</w:t>
      </w:r>
      <w:r>
        <w:t xml:space="preserve"> utiliza</w:t>
      </w:r>
      <w:r w:rsidR="0028497E">
        <w:t>do</w:t>
      </w:r>
      <w:r>
        <w:t xml:space="preserve"> en esta ocasión. El segundo y tercer parámetro limitan el uso de la API temporalmente, ya que se define la fecha de inicio y fin de la recogida de dichos datos.</w:t>
      </w:r>
    </w:p>
    <w:p w14:paraId="6C65C3A6" w14:textId="6376935C" w:rsidR="00800F21" w:rsidRDefault="001C6C0F" w:rsidP="005A0DA6">
      <w:pPr>
        <w:pStyle w:val="Prrafodelista"/>
        <w:numPr>
          <w:ilvl w:val="0"/>
          <w:numId w:val="18"/>
        </w:numPr>
      </w:pPr>
      <w:r>
        <w:t xml:space="preserve">Listado de las </w:t>
      </w:r>
      <w:r w:rsidR="00800F21">
        <w:t xml:space="preserve">estaciones </w:t>
      </w:r>
      <w:r>
        <w:t xml:space="preserve">de </w:t>
      </w:r>
      <w:r w:rsidR="00800F21">
        <w:t>Euskalmet</w:t>
      </w:r>
      <w:r>
        <w:t>:</w:t>
      </w:r>
    </w:p>
    <w:p w14:paraId="1CF77802" w14:textId="3EA057C2" w:rsidR="001C6C0F" w:rsidRDefault="00000000" w:rsidP="001C6C0F">
      <w:pPr>
        <w:pStyle w:val="Prrafodelista"/>
      </w:pPr>
      <w:hyperlink r:id="rId31" w:history="1">
        <w:r w:rsidR="001C6C0F" w:rsidRPr="00473265">
          <w:rPr>
            <w:rStyle w:val="Hipervnculo"/>
          </w:rPr>
          <w:t>https://api.euskadi.eus/euskalmet/stations</w:t>
        </w:r>
      </w:hyperlink>
      <w:r w:rsidR="001C6C0F">
        <w:t xml:space="preserve"> </w:t>
      </w:r>
    </w:p>
    <w:p w14:paraId="55A044B6" w14:textId="00BA315E" w:rsidR="001C6C0F" w:rsidRDefault="001C6C0F" w:rsidP="001C6C0F">
      <w:pPr>
        <w:pStyle w:val="Prrafodelista"/>
      </w:pPr>
      <w:r>
        <w:t xml:space="preserve">Se utiliza esta API de Euskalmet para recoger un listado con datos de las estaciones existentes en el País Vasco. Los principales datos que se recogen son tanto los identificadores únicos de las </w:t>
      </w:r>
      <w:r w:rsidR="00F400EA">
        <w:t>estaciones,</w:t>
      </w:r>
      <w:r>
        <w:t xml:space="preserve"> así como la fecha </w:t>
      </w:r>
      <w:r w:rsidR="00F400EA">
        <w:t xml:space="preserve">de su </w:t>
      </w:r>
      <w:r w:rsidR="00DD1DE6">
        <w:t>snapshot, lo que puede asemejarse a una copia de seguridad</w:t>
      </w:r>
      <w:r w:rsidR="00F400EA">
        <w:t>.</w:t>
      </w:r>
    </w:p>
    <w:p w14:paraId="0A3A7917" w14:textId="338ADDB0" w:rsidR="009934F5" w:rsidRDefault="009934F5" w:rsidP="005A0DA6">
      <w:pPr>
        <w:pStyle w:val="Prrafodelista"/>
        <w:numPr>
          <w:ilvl w:val="0"/>
          <w:numId w:val="18"/>
        </w:numPr>
      </w:pPr>
      <w:r>
        <w:t>Datos de las incidencias en las carreteras del País Vasco:</w:t>
      </w:r>
    </w:p>
    <w:p w14:paraId="5341AF54" w14:textId="0ACB1BA1" w:rsidR="009934F5" w:rsidRDefault="00000000" w:rsidP="001C6C0F">
      <w:pPr>
        <w:pStyle w:val="Prrafodelista"/>
      </w:pPr>
      <w:hyperlink r:id="rId32" w:history="1">
        <w:r w:rsidR="009934F5" w:rsidRPr="00520F3C">
          <w:rPr>
            <w:rStyle w:val="Hipervnculo"/>
          </w:rPr>
          <w:t>https://api.euskadi.eus/traffic//v1.0/incidences/byDate/{year}/{month}/{day}</w:t>
        </w:r>
      </w:hyperlink>
    </w:p>
    <w:p w14:paraId="4EBF8E06" w14:textId="5F8D1C22" w:rsidR="00A20E76" w:rsidRDefault="009934F5" w:rsidP="004B1864">
      <w:pPr>
        <w:pStyle w:val="Prrafodelista"/>
      </w:pPr>
      <w:r>
        <w:t xml:space="preserve">Se utiliza esta API de Open Data Euskadi para recoger los datos relacionados con las incidencias en las carreteras del País Vasco. Entre estos datos, se puede encontrar la carretera en la que </w:t>
      </w:r>
      <w:r w:rsidR="00A52163">
        <w:t>ha ocurrido</w:t>
      </w:r>
      <w:r>
        <w:t xml:space="preserve"> el incidente, el tipo de incidente y el intervalo de su duración, a través de la fecha de inicio y de fin.</w:t>
      </w:r>
      <w:r w:rsidR="00A20E76">
        <w:t xml:space="preserve"> Los parámetros que se utilizan únicamente hacen referencia a la fecha concreta en la que interesa conocer las incidencias ocurridas.</w:t>
      </w:r>
    </w:p>
    <w:p w14:paraId="03291234" w14:textId="747C05B2" w:rsidR="00F400EA" w:rsidRDefault="00F400EA" w:rsidP="005A0DA6">
      <w:pPr>
        <w:pStyle w:val="Prrafodelista"/>
        <w:numPr>
          <w:ilvl w:val="0"/>
          <w:numId w:val="18"/>
        </w:numPr>
      </w:pPr>
      <w:r>
        <w:lastRenderedPageBreak/>
        <w:t>Valores de las estaciones de Euskalmet:</w:t>
      </w:r>
    </w:p>
    <w:p w14:paraId="51EEF3A2" w14:textId="4A021ED5" w:rsidR="00800F21" w:rsidRDefault="00000000" w:rsidP="00800F21">
      <w:pPr>
        <w:pStyle w:val="Prrafodelista"/>
      </w:pPr>
      <w:hyperlink r:id="rId33" w:history="1">
        <w:r w:rsidR="00800F21" w:rsidRPr="003D0579">
          <w:rPr>
            <w:rStyle w:val="Hipervnculo"/>
          </w:rPr>
          <w:t>https://api.euskadi.eus/euskalmet/stations/{est}/{snap}</w:t>
        </w:r>
      </w:hyperlink>
    </w:p>
    <w:p w14:paraId="3A593A55" w14:textId="573A1ADF" w:rsidR="00DD1DE6" w:rsidRDefault="00DD1DE6" w:rsidP="00800F21">
      <w:pPr>
        <w:pStyle w:val="Prrafodelista"/>
      </w:pPr>
      <w:r>
        <w:t xml:space="preserve">Mediante esta API de Euskalmet se </w:t>
      </w:r>
      <w:r w:rsidR="0028497E">
        <w:t>obtienen</w:t>
      </w:r>
      <w:r>
        <w:t xml:space="preserve"> los datos de las estaciones en la fecha de una de sus copias de seguridad realizadas, permitiendo conocer los valores que recogen los diferentes sensores que componen la estación. </w:t>
      </w:r>
    </w:p>
    <w:p w14:paraId="51F6F08D" w14:textId="282AD6FC" w:rsidR="0086581B" w:rsidRDefault="00DD1DE6" w:rsidP="00E556CE">
      <w:pPr>
        <w:pStyle w:val="Prrafodelista"/>
      </w:pPr>
      <w:r>
        <w:t xml:space="preserve">El procedimiento que se sigue consiste en alimentar la propia API desde un array que se compone a su vez por varios objetos. Estos objetos </w:t>
      </w:r>
      <w:r w:rsidR="00F56206">
        <w:t>más</w:t>
      </w:r>
      <w:r>
        <w:t xml:space="preserve"> concretamente son parejas de datos, donde se almacena el identificador único de la estación</w:t>
      </w:r>
      <w:r w:rsidR="00F56206">
        <w:t xml:space="preserve"> como primer dato </w:t>
      </w:r>
      <w:r>
        <w:t xml:space="preserve">y la fecha del snapshot </w:t>
      </w:r>
      <w:r w:rsidR="00F56206">
        <w:t>más</w:t>
      </w:r>
      <w:r>
        <w:t xml:space="preserve"> reciente de esa estación</w:t>
      </w:r>
      <w:r w:rsidR="00F56206">
        <w:t xml:space="preserve"> </w:t>
      </w:r>
      <w:r w:rsidR="002D0E1D">
        <w:t>en segunda posición</w:t>
      </w:r>
      <w:r w:rsidR="00F56206">
        <w:t xml:space="preserve">. Estos valores se facilitan a la API mediante los parámetros </w:t>
      </w:r>
      <w:r w:rsidR="00F56206" w:rsidRPr="00F56206">
        <w:rPr>
          <w:i/>
          <w:iCs/>
        </w:rPr>
        <w:t>“est”</w:t>
      </w:r>
      <w:r w:rsidR="00F56206">
        <w:t xml:space="preserve"> y </w:t>
      </w:r>
      <w:r w:rsidR="00F56206" w:rsidRPr="00F56206">
        <w:rPr>
          <w:i/>
          <w:iCs/>
        </w:rPr>
        <w:t>“snap”</w:t>
      </w:r>
      <w:r w:rsidR="00F56206">
        <w:t xml:space="preserve"> respectivamente.</w:t>
      </w:r>
    </w:p>
    <w:p w14:paraId="3D0C275B" w14:textId="5F19AFB7" w:rsidR="0086581B" w:rsidRDefault="0086581B" w:rsidP="0086581B">
      <w:pPr>
        <w:pStyle w:val="Prrafodelista"/>
        <w:numPr>
          <w:ilvl w:val="0"/>
          <w:numId w:val="18"/>
        </w:numPr>
      </w:pPr>
      <w:r>
        <w:t>Valores de los sensores ubicados en las estaciones de Euskalmet:</w:t>
      </w:r>
    </w:p>
    <w:p w14:paraId="3BEB3557" w14:textId="6B515F5F" w:rsidR="0086581B" w:rsidRDefault="00000000" w:rsidP="0086581B">
      <w:pPr>
        <w:pStyle w:val="Prrafodelista"/>
      </w:pPr>
      <w:hyperlink r:id="rId34" w:history="1">
        <w:r w:rsidR="0086581B" w:rsidRPr="006009C3">
          <w:rPr>
            <w:rStyle w:val="Hipervnculo"/>
          </w:rPr>
          <w:t>https://api.euskadi.eus/euskalmet/readings/summarized/byDay/forStation/{estacion}/{sensor}/measures/{tipo_medida}/{medida}/at/{year}/{month}/{day}</w:t>
        </w:r>
      </w:hyperlink>
      <w:r w:rsidR="0086581B">
        <w:t xml:space="preserve"> </w:t>
      </w:r>
    </w:p>
    <w:p w14:paraId="27E034EB" w14:textId="5D7D6195" w:rsidR="0086581B" w:rsidRPr="003609B6" w:rsidRDefault="0086581B" w:rsidP="0086581B">
      <w:pPr>
        <w:pStyle w:val="Prrafodelista"/>
      </w:pPr>
      <w:r>
        <w:t>Mediante esta última API</w:t>
      </w:r>
      <w:r w:rsidR="00FF206D">
        <w:t xml:space="preserve"> se obtienen los datos que facilitan los sensores ubicados en las diferentes estaciones de Euskalmet. De todas estas mediciones, se han definido como relevantes algunas métricas en concreto que son las recogidas </w:t>
      </w:r>
      <w:r w:rsidR="003609B6">
        <w:t>causa de</w:t>
      </w:r>
      <w:r w:rsidR="00FF206D">
        <w:t xml:space="preserve"> la iteración de los identificadores únicos de las estaciones, </w:t>
      </w:r>
      <w:r w:rsidR="003609B6">
        <w:t xml:space="preserve">que son </w:t>
      </w:r>
      <w:r w:rsidR="00FF206D">
        <w:t>parametrizado</w:t>
      </w:r>
      <w:r w:rsidR="003609B6">
        <w:t>s</w:t>
      </w:r>
      <w:r w:rsidR="00FF206D">
        <w:t xml:space="preserve"> en la variable </w:t>
      </w:r>
      <w:r w:rsidR="00FF206D" w:rsidRPr="00FF206D">
        <w:rPr>
          <w:i/>
          <w:iCs/>
        </w:rPr>
        <w:t>“estación”.</w:t>
      </w:r>
      <w:r w:rsidR="00FF206D">
        <w:rPr>
          <w:i/>
          <w:iCs/>
        </w:rPr>
        <w:t xml:space="preserve"> </w:t>
      </w:r>
      <w:r w:rsidR="00FF206D">
        <w:t xml:space="preserve">Además, se </w:t>
      </w:r>
      <w:r w:rsidR="003609B6">
        <w:t>facilita</w:t>
      </w:r>
      <w:r w:rsidR="00FF206D">
        <w:t xml:space="preserve"> el sensor del cual recoger los datos mediante la variable </w:t>
      </w:r>
      <w:r w:rsidR="00FF206D" w:rsidRPr="00FF206D">
        <w:rPr>
          <w:i/>
          <w:iCs/>
        </w:rPr>
        <w:t>“sensor”.</w:t>
      </w:r>
      <w:r w:rsidR="00FF206D">
        <w:rPr>
          <w:i/>
          <w:iCs/>
        </w:rPr>
        <w:t xml:space="preserve"> </w:t>
      </w:r>
      <w:r w:rsidR="003609B6">
        <w:t xml:space="preserve">Sobre la medición que se busca obtener, se conoce tanto el tipo como la medición exacta, gracias a los parámetros </w:t>
      </w:r>
      <w:r w:rsidR="003609B6" w:rsidRPr="003609B6">
        <w:rPr>
          <w:i/>
          <w:iCs/>
        </w:rPr>
        <w:t>“tipo_medida”</w:t>
      </w:r>
      <w:r w:rsidR="003609B6">
        <w:t xml:space="preserve"> y </w:t>
      </w:r>
      <w:r w:rsidR="003609B6" w:rsidRPr="003609B6">
        <w:rPr>
          <w:i/>
          <w:iCs/>
        </w:rPr>
        <w:t>“medida”.</w:t>
      </w:r>
      <w:r w:rsidR="003609B6">
        <w:rPr>
          <w:i/>
          <w:iCs/>
        </w:rPr>
        <w:t xml:space="preserve"> </w:t>
      </w:r>
      <w:r w:rsidR="003609B6">
        <w:t xml:space="preserve">Por </w:t>
      </w:r>
      <w:r w:rsidR="00DF0EE0">
        <w:t>último,</w:t>
      </w:r>
      <w:r w:rsidR="003609B6">
        <w:t xml:space="preserve"> hacer mención </w:t>
      </w:r>
      <w:r w:rsidR="00DF0EE0">
        <w:t>de</w:t>
      </w:r>
      <w:r w:rsidR="003609B6">
        <w:t xml:space="preserve"> que cada consulta se realiza en una fecha </w:t>
      </w:r>
      <w:r w:rsidR="00DF0EE0">
        <w:t>específica</w:t>
      </w:r>
      <w:r w:rsidR="003609B6">
        <w:t xml:space="preserve">, la cual se conoce a través de las variables </w:t>
      </w:r>
      <w:r w:rsidR="003609B6" w:rsidRPr="003609B6">
        <w:rPr>
          <w:i/>
          <w:iCs/>
        </w:rPr>
        <w:t>“year”</w:t>
      </w:r>
      <w:r w:rsidR="003609B6">
        <w:t xml:space="preserve">, </w:t>
      </w:r>
      <w:r w:rsidR="003609B6" w:rsidRPr="003609B6">
        <w:rPr>
          <w:i/>
          <w:iCs/>
        </w:rPr>
        <w:t>“month”</w:t>
      </w:r>
      <w:r w:rsidR="003609B6">
        <w:t xml:space="preserve"> y </w:t>
      </w:r>
      <w:r w:rsidR="003609B6" w:rsidRPr="003609B6">
        <w:rPr>
          <w:i/>
          <w:iCs/>
        </w:rPr>
        <w:t>“day”.</w:t>
      </w:r>
    </w:p>
    <w:p w14:paraId="310797ED" w14:textId="26038388" w:rsidR="00247D1E" w:rsidRDefault="00274397" w:rsidP="00247D1E">
      <w:pPr>
        <w:pStyle w:val="Ttulo2"/>
        <w:rPr>
          <w:caps w:val="0"/>
        </w:rPr>
      </w:pPr>
      <w:bookmarkStart w:id="107" w:name="_Toc173236062"/>
      <w:r>
        <w:rPr>
          <w:caps w:val="0"/>
        </w:rPr>
        <w:t xml:space="preserve">Limpieza </w:t>
      </w:r>
      <w:r w:rsidR="00247D1E">
        <w:rPr>
          <w:caps w:val="0"/>
        </w:rPr>
        <w:t xml:space="preserve">y procesamiento </w:t>
      </w:r>
      <w:r>
        <w:rPr>
          <w:caps w:val="0"/>
        </w:rPr>
        <w:t>de</w:t>
      </w:r>
      <w:r w:rsidR="00247D1E">
        <w:rPr>
          <w:caps w:val="0"/>
        </w:rPr>
        <w:t xml:space="preserve"> </w:t>
      </w:r>
      <w:r>
        <w:rPr>
          <w:caps w:val="0"/>
        </w:rPr>
        <w:t>datos</w:t>
      </w:r>
      <w:bookmarkEnd w:id="107"/>
    </w:p>
    <w:p w14:paraId="4F43B20B" w14:textId="0A7AF202" w:rsidR="00E556CE" w:rsidRDefault="008B6026" w:rsidP="008B6026">
      <w:r>
        <w:t>Una vez recogida la totalidad de los datos desde las diferentes APIs, se le</w:t>
      </w:r>
      <w:r w:rsidR="00585017">
        <w:t>s ha</w:t>
      </w:r>
      <w:r>
        <w:t xml:space="preserve"> aplica</w:t>
      </w:r>
      <w:r w:rsidR="00585017">
        <w:t>do</w:t>
      </w:r>
      <w:r>
        <w:t xml:space="preserve"> la limpieza y el procesamiento correspondiente, mediante el lenguaje de programación de Python. Para </w:t>
      </w:r>
      <w:r w:rsidR="00957AF5">
        <w:t>comprender</w:t>
      </w:r>
      <w:r>
        <w:t xml:space="preserve"> </w:t>
      </w:r>
      <w:r w:rsidR="00957AF5">
        <w:t>este</w:t>
      </w:r>
      <w:r>
        <w:t xml:space="preserve"> proceso</w:t>
      </w:r>
      <w:r w:rsidR="00957AF5">
        <w:t xml:space="preserve"> con una mayor claridad</w:t>
      </w:r>
      <w:r>
        <w:t>,</w:t>
      </w:r>
      <w:r w:rsidR="00ED0744">
        <w:t xml:space="preserve"> esta</w:t>
      </w:r>
      <w:r w:rsidR="00957AF5">
        <w:t xml:space="preserve"> sección </w:t>
      </w:r>
      <w:r w:rsidR="00585017">
        <w:t>se</w:t>
      </w:r>
      <w:r>
        <w:t xml:space="preserve"> </w:t>
      </w:r>
      <w:r w:rsidR="00957AF5">
        <w:t>divid</w:t>
      </w:r>
      <w:r w:rsidR="00585017">
        <w:t>e</w:t>
      </w:r>
      <w:r w:rsidR="00957AF5">
        <w:t xml:space="preserve"> en base a los diferentes datos recogidos</w:t>
      </w:r>
      <w:r w:rsidR="00821DA7">
        <w:t>, explicando los procesos que involucren a cada uno de ellos respectivamente</w:t>
      </w:r>
      <w:r w:rsidR="00957AF5">
        <w:t xml:space="preserve">. </w:t>
      </w:r>
    </w:p>
    <w:p w14:paraId="16DB85CF" w14:textId="77777777" w:rsidR="00E556CE" w:rsidRDefault="00E556CE">
      <w:pPr>
        <w:spacing w:before="0" w:after="0" w:line="240" w:lineRule="auto"/>
        <w:jc w:val="left"/>
      </w:pPr>
      <w:r>
        <w:br w:type="page"/>
      </w:r>
    </w:p>
    <w:p w14:paraId="5932980A" w14:textId="31575E24" w:rsidR="00821DA7" w:rsidRDefault="00957AF5" w:rsidP="00821DA7">
      <w:r>
        <w:lastRenderedPageBreak/>
        <w:t xml:space="preserve">Sin embargo, existe un factor altamente relevante que explicar antes de comenzar a describir los procesos a los que se han expuesto los datos. </w:t>
      </w:r>
      <w:r w:rsidR="00821DA7">
        <w:t>Este punto hace referencia a la definición de las fechas que conforman el periodo en el que se recoge</w:t>
      </w:r>
      <w:r w:rsidR="0028497E">
        <w:t>n</w:t>
      </w:r>
      <w:r w:rsidR="00821DA7">
        <w:t xml:space="preserve"> datos, estableciendo una fecha inicial y una fecha final.</w:t>
      </w:r>
      <w:r w:rsidR="00821DA7" w:rsidRPr="00821DA7">
        <w:t xml:space="preserve"> </w:t>
      </w:r>
      <w:r w:rsidR="00821DA7">
        <w:t xml:space="preserve">Este periodo </w:t>
      </w:r>
      <w:r w:rsidR="0028497E">
        <w:t>tiene</w:t>
      </w:r>
      <w:r w:rsidR="00821DA7">
        <w:t xml:space="preserve"> varias utilidades dentro de la aplicación, entre las que destacan la alimentación de diferentes APIs y el procesado de los datos previamente obtenidos.</w:t>
      </w:r>
    </w:p>
    <w:p w14:paraId="25FCB6EB" w14:textId="04956980" w:rsidR="00DF0EE0" w:rsidRDefault="00821DA7" w:rsidP="008B6026">
      <w:r>
        <w:t xml:space="preserve">Dada las limitaciones tanto capacitivas como temporales, el conjunto de datos que se </w:t>
      </w:r>
      <w:r w:rsidR="0028497E">
        <w:t>utiliza</w:t>
      </w:r>
      <w:r>
        <w:t xml:space="preserve"> en Biker </w:t>
      </w:r>
      <w:r w:rsidR="0028497E">
        <w:t>es</w:t>
      </w:r>
      <w:r>
        <w:t xml:space="preserve"> de</w:t>
      </w:r>
      <w:r w:rsidR="00DF0EE0">
        <w:t>l primer semestre de 2024, recogiendo desde el mes de enero hasta el mes de junio, ambos incluidos</w:t>
      </w:r>
      <w:r>
        <w:t xml:space="preserve">. </w:t>
      </w:r>
      <w:r w:rsidR="00AA0B11">
        <w:t>Esta decisión viene tomada</w:t>
      </w:r>
      <w:r>
        <w:t xml:space="preserve"> en primera instancia por el </w:t>
      </w:r>
      <w:r w:rsidR="0051371A">
        <w:t>límite</w:t>
      </w:r>
      <w:r>
        <w:t xml:space="preserve"> de memoria existente</w:t>
      </w:r>
      <w:r w:rsidR="0051371A">
        <w:t xml:space="preserve"> en los dispositivos hardware utilizados</w:t>
      </w:r>
      <w:r>
        <w:t xml:space="preserve">, </w:t>
      </w:r>
      <w:r w:rsidR="006173B6">
        <w:t>lo que al ser contrastado con</w:t>
      </w:r>
      <w:r w:rsidR="002C3A02">
        <w:t xml:space="preserve"> </w:t>
      </w:r>
      <w:r w:rsidR="006173B6">
        <w:t>el</w:t>
      </w:r>
      <w:r w:rsidR="002C3A02">
        <w:t xml:space="preserve"> número tan elevado de</w:t>
      </w:r>
      <w:r>
        <w:t xml:space="preserve"> </w:t>
      </w:r>
      <w:r w:rsidR="00AA0B11">
        <w:t>carreteras</w:t>
      </w:r>
      <w:r>
        <w:t xml:space="preserve"> </w:t>
      </w:r>
      <w:r w:rsidR="006173B6">
        <w:t xml:space="preserve">existentes y su recogida </w:t>
      </w:r>
      <w:r w:rsidR="00AA0B11">
        <w:t xml:space="preserve">de </w:t>
      </w:r>
      <w:r w:rsidR="006173B6">
        <w:t>al menos un</w:t>
      </w:r>
      <w:r w:rsidR="00AA0B11">
        <w:t xml:space="preserve"> registro diario</w:t>
      </w:r>
      <w:r w:rsidR="006173B6">
        <w:t>, hace inviable el aumento temporal</w:t>
      </w:r>
      <w:r w:rsidR="00DF0EE0">
        <w:t>.</w:t>
      </w:r>
    </w:p>
    <w:p w14:paraId="26A70B7F" w14:textId="4175DCCB" w:rsidR="00AA0B11" w:rsidRDefault="00DF0EE0" w:rsidP="008B6026">
      <w:r>
        <w:t>Si a esto, se le suma</w:t>
      </w:r>
      <w:r w:rsidR="00AA0B11">
        <w:t xml:space="preserve"> la inmensa cantidad de indicadores meteorológicos recogidos</w:t>
      </w:r>
      <w:r>
        <w:t>, se obtiene un conjunto de datos considerablemente amplio, y por cons</w:t>
      </w:r>
      <w:r w:rsidR="00A52163">
        <w:t>iguiente</w:t>
      </w:r>
      <w:r>
        <w:t>, pesado</w:t>
      </w:r>
      <w:r w:rsidR="00AA0B11">
        <w:t xml:space="preserve">. Esto hace inviable </w:t>
      </w:r>
      <w:r w:rsidR="00AC0734">
        <w:t>la recogida de</w:t>
      </w:r>
      <w:r w:rsidR="00AA0B11">
        <w:t xml:space="preserve"> datos en un periodo de tiempo mayor. </w:t>
      </w:r>
    </w:p>
    <w:p w14:paraId="752E1293" w14:textId="65DDD618" w:rsidR="00821DA7" w:rsidRDefault="00AA0B11" w:rsidP="008B6026">
      <w:r>
        <w:t xml:space="preserve">Ligado a este punto, aparece la limitación temporal, </w:t>
      </w:r>
      <w:r w:rsidR="00F76461">
        <w:t>ya que,</w:t>
      </w:r>
      <w:r>
        <w:t xml:space="preserve"> con el largo tiempo de ejecución destinado a la recogida y tratamiento de datos, no es posible realizar una recogida </w:t>
      </w:r>
      <w:r w:rsidR="00E37477">
        <w:t>a mayor escala</w:t>
      </w:r>
      <w:r>
        <w:t>. No obstante, como línea futura puede valorarse el aumento de los datos históricos, permitiendo así a posteriores técnicas de IA un aprendizaje basado en</w:t>
      </w:r>
      <w:r w:rsidR="003B0B59">
        <w:t xml:space="preserve"> ciclos temporales como las estaciones.</w:t>
      </w:r>
      <w:r>
        <w:t xml:space="preserve"> </w:t>
      </w:r>
      <w:r w:rsidR="0051371A">
        <w:t>Para ello, se precisarían mayores recursos de computación.</w:t>
      </w:r>
    </w:p>
    <w:p w14:paraId="61542DB2" w14:textId="2CB372B1" w:rsidR="00821DA7" w:rsidRDefault="0051371A" w:rsidP="008B6026">
      <w:r>
        <w:t>Tras e</w:t>
      </w:r>
      <w:r w:rsidR="00585017">
        <w:t>ste</w:t>
      </w:r>
      <w:r>
        <w:t xml:space="preserve"> pequeño inciso, se procede a </w:t>
      </w:r>
      <w:r w:rsidR="00F342EF">
        <w:t>presentar la limpieza y procesamiento de los diferentes subconjuntos de datos.</w:t>
      </w:r>
    </w:p>
    <w:p w14:paraId="6DAF1DD1" w14:textId="7196B911" w:rsidR="00BA6C16" w:rsidRDefault="00BA6C16" w:rsidP="00F342EF">
      <w:pPr>
        <w:pStyle w:val="Ttulo3"/>
        <w:ind w:left="709" w:hanging="709"/>
      </w:pPr>
      <w:bookmarkStart w:id="108" w:name="_Toc173236063"/>
      <w:r>
        <w:t>Datos ligados al tráfico</w:t>
      </w:r>
      <w:bookmarkEnd w:id="108"/>
    </w:p>
    <w:p w14:paraId="3C255805" w14:textId="63B570EA" w:rsidR="00BA6C16" w:rsidRDefault="00BA6C16" w:rsidP="00BA6C16">
      <w:r>
        <w:t xml:space="preserve">Este subapartado recoge todos los datos que tienen relación directa con el tráfico. Principalmente, </w:t>
      </w:r>
      <w:r w:rsidR="0087026D">
        <w:t xml:space="preserve">el conjunto de datos </w:t>
      </w:r>
      <w:r>
        <w:t xml:space="preserve">se puede dividir en 2 agrupaciones como son los datos de </w:t>
      </w:r>
      <w:r w:rsidR="00857AF9">
        <w:t>las incidencias</w:t>
      </w:r>
      <w:r>
        <w:t xml:space="preserve"> y los datos de</w:t>
      </w:r>
      <w:r w:rsidR="0087026D">
        <w:t xml:space="preserve"> </w:t>
      </w:r>
      <w:r>
        <w:t>l</w:t>
      </w:r>
      <w:r w:rsidR="0087026D">
        <w:t>os</w:t>
      </w:r>
      <w:r>
        <w:t xml:space="preserve"> flujo</w:t>
      </w:r>
      <w:r w:rsidR="0087026D">
        <w:t>s</w:t>
      </w:r>
      <w:r>
        <w:t xml:space="preserve"> de las carreteras.  </w:t>
      </w:r>
    </w:p>
    <w:p w14:paraId="0963F848" w14:textId="0800ECC3" w:rsidR="00022F75" w:rsidRDefault="00AC0734" w:rsidP="00BA6C16">
      <w:r>
        <w:t xml:space="preserve">El primero de estos subgrupos recoge ciertas propiedades de los datos devueltos por la API consultada, realizando un filtrado que </w:t>
      </w:r>
      <w:r w:rsidR="006A1DA7">
        <w:t>distingue entre</w:t>
      </w:r>
      <w:r>
        <w:t xml:space="preserve"> los datos interesantes o de utilidad </w:t>
      </w:r>
      <w:r w:rsidR="006A1DA7">
        <w:t>y</w:t>
      </w:r>
      <w:r>
        <w:t xml:space="preserve"> los datos que no aportan valor al proyecto. </w:t>
      </w:r>
      <w:r w:rsidR="00022F75">
        <w:t>A continuación, se pueden conocer l</w:t>
      </w:r>
      <w:r w:rsidR="006A1DA7">
        <w:t>a</w:t>
      </w:r>
      <w:r w:rsidR="00022F75">
        <w:t xml:space="preserve">s </w:t>
      </w:r>
      <w:r w:rsidR="006A1DA7">
        <w:t xml:space="preserve">propiedades de los </w:t>
      </w:r>
      <w:r w:rsidR="00022F75">
        <w:t>datos seleccionad</w:t>
      </w:r>
      <w:r w:rsidR="006A1DA7">
        <w:t>a</w:t>
      </w:r>
      <w:r w:rsidR="00022F75">
        <w:t>s:</w:t>
      </w:r>
    </w:p>
    <w:p w14:paraId="65C32F8E" w14:textId="561E648F" w:rsidR="00022F75" w:rsidRDefault="00022F75" w:rsidP="00022F75">
      <w:pPr>
        <w:pStyle w:val="Prrafodelista"/>
        <w:numPr>
          <w:ilvl w:val="0"/>
          <w:numId w:val="18"/>
        </w:numPr>
      </w:pPr>
      <w:r w:rsidRPr="006A1DA7">
        <w:rPr>
          <w:i/>
          <w:iCs/>
        </w:rPr>
        <w:lastRenderedPageBreak/>
        <w:t>“_id”</w:t>
      </w:r>
      <w:r>
        <w:t>: identificador numérico único de la incidencia registrada.</w:t>
      </w:r>
    </w:p>
    <w:p w14:paraId="7E41F868" w14:textId="0A0DFB9C" w:rsidR="00022F75" w:rsidRDefault="00022F75" w:rsidP="00022F75">
      <w:pPr>
        <w:pStyle w:val="Prrafodelista"/>
        <w:numPr>
          <w:ilvl w:val="0"/>
          <w:numId w:val="18"/>
        </w:numPr>
      </w:pPr>
      <w:r w:rsidRPr="006A1DA7">
        <w:rPr>
          <w:i/>
          <w:iCs/>
        </w:rPr>
        <w:t>“sourceId”</w:t>
      </w:r>
      <w:r>
        <w:t>: identificador numérico único del origen desde el que se ha detectado la incidencia.</w:t>
      </w:r>
    </w:p>
    <w:p w14:paraId="4EF8E2A5" w14:textId="3999BD00" w:rsidR="00022F75" w:rsidRDefault="00022F75" w:rsidP="00022F75">
      <w:pPr>
        <w:pStyle w:val="Prrafodelista"/>
        <w:numPr>
          <w:ilvl w:val="0"/>
          <w:numId w:val="18"/>
        </w:numPr>
      </w:pPr>
      <w:r w:rsidRPr="006A1DA7">
        <w:rPr>
          <w:i/>
          <w:iCs/>
        </w:rPr>
        <w:t>“incidenceType”</w:t>
      </w:r>
      <w:r>
        <w:t>: tipo de la incidencia detectada.</w:t>
      </w:r>
    </w:p>
    <w:p w14:paraId="15071B60" w14:textId="6DA2ED3F" w:rsidR="00022F75" w:rsidRDefault="00022F75" w:rsidP="00022F75">
      <w:pPr>
        <w:pStyle w:val="Prrafodelista"/>
        <w:numPr>
          <w:ilvl w:val="0"/>
          <w:numId w:val="18"/>
        </w:numPr>
      </w:pPr>
      <w:r w:rsidRPr="006A1DA7">
        <w:rPr>
          <w:i/>
          <w:iCs/>
        </w:rPr>
        <w:t>“province”</w:t>
      </w:r>
      <w:r>
        <w:t>: provincia en la que se ha detectado la incidencia.</w:t>
      </w:r>
    </w:p>
    <w:p w14:paraId="74E5C880" w14:textId="3CE2EBF1" w:rsidR="00022F75" w:rsidRDefault="006A1DA7" w:rsidP="00022F75">
      <w:pPr>
        <w:pStyle w:val="Prrafodelista"/>
        <w:numPr>
          <w:ilvl w:val="0"/>
          <w:numId w:val="18"/>
        </w:numPr>
      </w:pPr>
      <w:r w:rsidRPr="006A1DA7">
        <w:rPr>
          <w:i/>
          <w:iCs/>
        </w:rPr>
        <w:t>“cause”</w:t>
      </w:r>
      <w:r>
        <w:t>: causa de la incidencia detectada.</w:t>
      </w:r>
    </w:p>
    <w:p w14:paraId="682B2F2D" w14:textId="1B584177" w:rsidR="006A1DA7" w:rsidRDefault="006A1DA7" w:rsidP="00022F75">
      <w:pPr>
        <w:pStyle w:val="Prrafodelista"/>
        <w:numPr>
          <w:ilvl w:val="0"/>
          <w:numId w:val="18"/>
        </w:numPr>
      </w:pPr>
      <w:r w:rsidRPr="006A1DA7">
        <w:rPr>
          <w:i/>
          <w:iCs/>
        </w:rPr>
        <w:t>“citytown”</w:t>
      </w:r>
      <w:r>
        <w:t>: ciudad en la que se ha detectado la incidencia.</w:t>
      </w:r>
    </w:p>
    <w:p w14:paraId="2082F6B7" w14:textId="4F849E55" w:rsidR="006A1DA7" w:rsidRDefault="006A1DA7" w:rsidP="00022F75">
      <w:pPr>
        <w:pStyle w:val="Prrafodelista"/>
        <w:numPr>
          <w:ilvl w:val="0"/>
          <w:numId w:val="18"/>
        </w:numPr>
      </w:pPr>
      <w:r w:rsidRPr="006A1DA7">
        <w:rPr>
          <w:i/>
          <w:iCs/>
        </w:rPr>
        <w:t>“startDate”</w:t>
      </w:r>
      <w:r>
        <w:t>: fecha de comienzo de la incidencia.</w:t>
      </w:r>
    </w:p>
    <w:p w14:paraId="647003D8" w14:textId="2225FF6B" w:rsidR="006A1DA7" w:rsidRDefault="006A1DA7" w:rsidP="00E37477">
      <w:pPr>
        <w:pStyle w:val="Prrafodelista"/>
        <w:numPr>
          <w:ilvl w:val="0"/>
          <w:numId w:val="18"/>
        </w:numPr>
      </w:pPr>
      <w:r w:rsidRPr="006A1DA7">
        <w:rPr>
          <w:i/>
          <w:iCs/>
        </w:rPr>
        <w:t>“road”</w:t>
      </w:r>
      <w:r>
        <w:t>: carretera que ha sufrido la incidencia.</w:t>
      </w:r>
    </w:p>
    <w:p w14:paraId="72CB81F1" w14:textId="63D3F68E" w:rsidR="00AC0734" w:rsidRDefault="00857AF9" w:rsidP="00BA6C16">
      <w:r>
        <w:t>Seguidamente</w:t>
      </w:r>
      <w:r w:rsidR="0087026D">
        <w:t>,</w:t>
      </w:r>
      <w:r>
        <w:t xml:space="preserve"> se formatean los datos seleccionados y </w:t>
      </w:r>
      <w:r w:rsidR="0028497E">
        <w:t xml:space="preserve">se </w:t>
      </w:r>
      <w:r>
        <w:t xml:space="preserve">conforman </w:t>
      </w:r>
      <w:r w:rsidR="007A24DA">
        <w:t>diccionarios</w:t>
      </w:r>
      <w:r>
        <w:t xml:space="preserve"> de datos</w:t>
      </w:r>
      <w:r w:rsidR="00022F75">
        <w:t xml:space="preserve">, los cuales </w:t>
      </w:r>
      <w:r w:rsidR="0028497E">
        <w:t>siguen</w:t>
      </w:r>
      <w:r w:rsidR="00022F75">
        <w:t xml:space="preserve"> una estructura definida. De esta forma se facilita el análisis </w:t>
      </w:r>
      <w:r w:rsidR="006A1DA7">
        <w:t>posterior</w:t>
      </w:r>
      <w:r w:rsidR="00A1089E">
        <w:t>, almacenando estas estructuras de datos en un array.</w:t>
      </w:r>
    </w:p>
    <w:p w14:paraId="0D95E892" w14:textId="05A48A79" w:rsidR="006A1DA7" w:rsidRDefault="006A1DA7" w:rsidP="00BA6C16">
      <w:r>
        <w:t>En lo que a los datos</w:t>
      </w:r>
      <w:r w:rsidR="001A250F">
        <w:t xml:space="preserve"> sobre el tr</w:t>
      </w:r>
      <w:r w:rsidR="00FE306B">
        <w:t>á</w:t>
      </w:r>
      <w:r w:rsidR="001A250F">
        <w:t xml:space="preserve">fico se refiere, existe un tratamiento de estos mucho más exhaustivo. </w:t>
      </w:r>
      <w:r w:rsidR="008742C5">
        <w:t xml:space="preserve">La </w:t>
      </w:r>
      <w:r w:rsidR="00D024AD">
        <w:t>principal</w:t>
      </w:r>
      <w:r w:rsidR="0087026D">
        <w:t xml:space="preserve"> diferencia</w:t>
      </w:r>
      <w:r w:rsidR="008742C5">
        <w:t xml:space="preserve"> viene </w:t>
      </w:r>
      <w:r w:rsidR="00D024AD">
        <w:t xml:space="preserve">dada </w:t>
      </w:r>
      <w:r w:rsidR="0087026D">
        <w:t>en</w:t>
      </w:r>
      <w:r w:rsidR="00D024AD">
        <w:t xml:space="preserve"> la existencia de</w:t>
      </w:r>
      <w:r w:rsidR="002D6027">
        <w:t xml:space="preserve"> </w:t>
      </w:r>
      <w:r w:rsidR="00FE306B">
        <w:t>un mayor volumen</w:t>
      </w:r>
      <w:r w:rsidR="001A250F">
        <w:t xml:space="preserve"> </w:t>
      </w:r>
      <w:r w:rsidR="00D024AD">
        <w:t xml:space="preserve">de datos </w:t>
      </w:r>
      <w:r w:rsidR="00FE306B">
        <w:t>en comparación</w:t>
      </w:r>
      <w:r w:rsidR="001A250F">
        <w:t xml:space="preserve"> con l</w:t>
      </w:r>
      <w:r w:rsidR="002D6027">
        <w:t>o</w:t>
      </w:r>
      <w:r w:rsidR="001A250F">
        <w:t xml:space="preserve">s </w:t>
      </w:r>
      <w:r w:rsidR="002D6027">
        <w:t xml:space="preserve">registros de las </w:t>
      </w:r>
      <w:r w:rsidR="001A250F">
        <w:t>incidencias</w:t>
      </w:r>
      <w:r w:rsidR="00D024AD">
        <w:t>, conformando un proceso más laborioso</w:t>
      </w:r>
      <w:r w:rsidR="002D6027">
        <w:t>.</w:t>
      </w:r>
    </w:p>
    <w:p w14:paraId="48529F86" w14:textId="79BA08BE" w:rsidR="004563BF" w:rsidRDefault="008742C5" w:rsidP="00BA6C16">
      <w:r>
        <w:t xml:space="preserve">El primer paso </w:t>
      </w:r>
      <w:r w:rsidR="0028497E">
        <w:t>consiste en</w:t>
      </w:r>
      <w:r w:rsidR="004563BF">
        <w:t xml:space="preserve"> </w:t>
      </w:r>
      <w:r>
        <w:t>obtener</w:t>
      </w:r>
      <w:r w:rsidR="004563BF">
        <w:t xml:space="preserve"> </w:t>
      </w:r>
      <w:r w:rsidR="00444027">
        <w:t xml:space="preserve">el dato del número de páginas en las que se recogen los diferentes identificadores únicos de los puntos de medición. Este dato se obtiene mediante una API y su única utilidad </w:t>
      </w:r>
      <w:r w:rsidR="00A52163">
        <w:t>es</w:t>
      </w:r>
      <w:r w:rsidR="004563BF">
        <w:t xml:space="preserve"> </w:t>
      </w:r>
      <w:r w:rsidR="00444027">
        <w:t>alimentar otra API posterior, para conocer la totalidad de estos identificadores únicos.</w:t>
      </w:r>
      <w:r w:rsidR="00E5067F">
        <w:t xml:space="preserve"> </w:t>
      </w:r>
    </w:p>
    <w:p w14:paraId="04502AA5" w14:textId="3C728755" w:rsidR="00A12287" w:rsidRDefault="00D024AD" w:rsidP="00BA6C16">
      <w:r>
        <w:t>Seguidamente,</w:t>
      </w:r>
      <w:r w:rsidR="00E5067F">
        <w:t xml:space="preserve"> se </w:t>
      </w:r>
      <w:r w:rsidR="00A52163">
        <w:t xml:space="preserve">realizan </w:t>
      </w:r>
      <w:r w:rsidR="00E5067F">
        <w:t xml:space="preserve">solicitudes a </w:t>
      </w:r>
      <w:r>
        <w:t xml:space="preserve">la misma </w:t>
      </w:r>
      <w:r w:rsidR="00E5067F">
        <w:t>API de forma iterativa</w:t>
      </w:r>
      <w:r>
        <w:t>, compartiendo como parámetro el n</w:t>
      </w:r>
      <w:r w:rsidR="00F76461">
        <w:t>ú</w:t>
      </w:r>
      <w:r>
        <w:t xml:space="preserve">mero de la página </w:t>
      </w:r>
      <w:r w:rsidR="00F76461">
        <w:t xml:space="preserve">a la </w:t>
      </w:r>
      <w:r>
        <w:t xml:space="preserve">que se accedía, incrementado </w:t>
      </w:r>
      <w:r w:rsidR="0087026D">
        <w:t xml:space="preserve">este valor </w:t>
      </w:r>
      <w:r>
        <w:t>hasta alcanzar el número de páginas máximo en el que se recogen datos</w:t>
      </w:r>
      <w:r w:rsidR="00E5067F">
        <w:t>.</w:t>
      </w:r>
      <w:r w:rsidR="00A12287">
        <w:t xml:space="preserve"> De esta forma se </w:t>
      </w:r>
      <w:r w:rsidR="00574F88">
        <w:t>consiguen</w:t>
      </w:r>
      <w:r w:rsidR="00A12287">
        <w:t xml:space="preserve"> almacenar todos los identificadores únicos de los puntos de medición</w:t>
      </w:r>
      <w:r>
        <w:t>.</w:t>
      </w:r>
    </w:p>
    <w:p w14:paraId="3BD46F45" w14:textId="719DDED0" w:rsidR="00D460BB" w:rsidRDefault="0028497E" w:rsidP="00D460BB">
      <w:r>
        <w:t>Con los id</w:t>
      </w:r>
      <w:r w:rsidR="00F76461">
        <w:t>entificadores</w:t>
      </w:r>
      <w:r>
        <w:t xml:space="preserve"> previamente recogidos, es posible realizar las solicitudes pertinentes a la </w:t>
      </w:r>
      <w:r w:rsidR="002654C8">
        <w:t>última</w:t>
      </w:r>
      <w:r>
        <w:t xml:space="preserve"> API que se involucra en este conjunto de datos.</w:t>
      </w:r>
      <w:r w:rsidR="00D460BB">
        <w:t xml:space="preserve"> Asimismo, las parejas de datos de año y mes confeccionadas previamente también son requeridas para </w:t>
      </w:r>
      <w:r w:rsidR="00A52163">
        <w:t>realizar solicitudes</w:t>
      </w:r>
      <w:r w:rsidR="00D460BB">
        <w:t xml:space="preserve"> a esta API. A continuación, se presentan los datos devueltos por la API tras ser formateados:</w:t>
      </w:r>
    </w:p>
    <w:p w14:paraId="3EB12214" w14:textId="03CF2711" w:rsidR="00D460BB" w:rsidRDefault="00D460BB" w:rsidP="00D460BB">
      <w:pPr>
        <w:pStyle w:val="Prrafodelista"/>
        <w:numPr>
          <w:ilvl w:val="0"/>
          <w:numId w:val="19"/>
        </w:numPr>
      </w:pPr>
      <w:r w:rsidRPr="006A1DA7">
        <w:rPr>
          <w:i/>
          <w:iCs/>
        </w:rPr>
        <w:t>“_id”</w:t>
      </w:r>
      <w:r>
        <w:t>: identificador único que recoge el identificador único del punto de medición, la fecha de la medición y la hora de esta.</w:t>
      </w:r>
    </w:p>
    <w:p w14:paraId="05E7EB8E" w14:textId="62720E89" w:rsidR="00D460BB" w:rsidRDefault="00D460BB" w:rsidP="00A34E1E">
      <w:pPr>
        <w:pStyle w:val="Prrafodelista"/>
        <w:numPr>
          <w:ilvl w:val="0"/>
          <w:numId w:val="19"/>
        </w:numPr>
      </w:pPr>
      <w:r w:rsidRPr="00D460BB">
        <w:rPr>
          <w:i/>
          <w:iCs/>
        </w:rPr>
        <w:t>“meterId”</w:t>
      </w:r>
      <w:r>
        <w:t>: identificador numérico único del punto de medición.</w:t>
      </w:r>
    </w:p>
    <w:p w14:paraId="1E77703D" w14:textId="66FE1072" w:rsidR="00D460BB" w:rsidRDefault="00D460BB" w:rsidP="00D460BB">
      <w:pPr>
        <w:pStyle w:val="Prrafodelista"/>
        <w:numPr>
          <w:ilvl w:val="0"/>
          <w:numId w:val="18"/>
        </w:numPr>
      </w:pPr>
      <w:r w:rsidRPr="006A1DA7">
        <w:rPr>
          <w:i/>
          <w:iCs/>
        </w:rPr>
        <w:lastRenderedPageBreak/>
        <w:t>“</w:t>
      </w:r>
      <w:r>
        <w:rPr>
          <w:i/>
          <w:iCs/>
        </w:rPr>
        <w:t>source</w:t>
      </w:r>
      <w:r w:rsidRPr="006A1DA7">
        <w:rPr>
          <w:i/>
          <w:iCs/>
        </w:rPr>
        <w:t>”</w:t>
      </w:r>
      <w:r>
        <w:t>: identificador numérico único del origen desde el que se ha realizado la medición.</w:t>
      </w:r>
    </w:p>
    <w:p w14:paraId="2C753A99" w14:textId="2AE83B52" w:rsidR="00D460BB" w:rsidRDefault="00D460BB" w:rsidP="00D460BB">
      <w:pPr>
        <w:pStyle w:val="Prrafodelista"/>
        <w:numPr>
          <w:ilvl w:val="0"/>
          <w:numId w:val="19"/>
        </w:numPr>
      </w:pPr>
      <w:r w:rsidRPr="00D460BB">
        <w:rPr>
          <w:i/>
          <w:iCs/>
        </w:rPr>
        <w:t>“fecha”:</w:t>
      </w:r>
      <w:r>
        <w:t xml:space="preserve"> fecha de la medición.</w:t>
      </w:r>
    </w:p>
    <w:p w14:paraId="2855D78D" w14:textId="4E558E2D" w:rsidR="00D460BB" w:rsidRDefault="00D460BB" w:rsidP="00D460BB">
      <w:pPr>
        <w:pStyle w:val="Prrafodelista"/>
        <w:numPr>
          <w:ilvl w:val="0"/>
          <w:numId w:val="19"/>
        </w:numPr>
      </w:pPr>
      <w:r w:rsidRPr="006A1DA7">
        <w:rPr>
          <w:i/>
          <w:iCs/>
        </w:rPr>
        <w:t>“</w:t>
      </w:r>
      <w:r>
        <w:rPr>
          <w:i/>
          <w:iCs/>
        </w:rPr>
        <w:t>año</w:t>
      </w:r>
      <w:r w:rsidRPr="006A1DA7">
        <w:rPr>
          <w:i/>
          <w:iCs/>
        </w:rPr>
        <w:t>”</w:t>
      </w:r>
      <w:r>
        <w:t>: primero de los valores de la variable “</w:t>
      </w:r>
      <w:r w:rsidRPr="00E47EF9">
        <w:rPr>
          <w:i/>
          <w:iCs/>
        </w:rPr>
        <w:t>year_month</w:t>
      </w:r>
      <w:r>
        <w:t>”, que almacena el año y es utilizada en la API.</w:t>
      </w:r>
    </w:p>
    <w:p w14:paraId="003AF925" w14:textId="7CCDD4FA" w:rsidR="00D460BB" w:rsidRDefault="00D460BB" w:rsidP="00D460BB">
      <w:pPr>
        <w:pStyle w:val="Prrafodelista"/>
        <w:numPr>
          <w:ilvl w:val="0"/>
          <w:numId w:val="19"/>
        </w:numPr>
      </w:pPr>
      <w:r w:rsidRPr="006A1DA7">
        <w:rPr>
          <w:i/>
          <w:iCs/>
        </w:rPr>
        <w:t>“</w:t>
      </w:r>
      <w:r>
        <w:rPr>
          <w:i/>
          <w:iCs/>
        </w:rPr>
        <w:t>mes</w:t>
      </w:r>
      <w:r w:rsidRPr="006A1DA7">
        <w:rPr>
          <w:i/>
          <w:iCs/>
        </w:rPr>
        <w:t>”</w:t>
      </w:r>
      <w:r>
        <w:t>: el segundo valor de la pareja de datos de la variable “</w:t>
      </w:r>
      <w:r w:rsidRPr="00E47EF9">
        <w:rPr>
          <w:i/>
          <w:iCs/>
        </w:rPr>
        <w:t>year_month</w:t>
      </w:r>
      <w:r>
        <w:t>”, que almacena el mes.</w:t>
      </w:r>
    </w:p>
    <w:p w14:paraId="7174A767" w14:textId="67A5143C" w:rsidR="00D460BB" w:rsidRDefault="00D460BB" w:rsidP="00D460BB">
      <w:pPr>
        <w:pStyle w:val="Prrafodelista"/>
        <w:numPr>
          <w:ilvl w:val="0"/>
          <w:numId w:val="19"/>
        </w:numPr>
      </w:pPr>
      <w:r w:rsidRPr="006A1DA7">
        <w:rPr>
          <w:i/>
          <w:iCs/>
        </w:rPr>
        <w:t>“</w:t>
      </w:r>
      <w:r>
        <w:rPr>
          <w:i/>
          <w:iCs/>
        </w:rPr>
        <w:t>vel_media</w:t>
      </w:r>
      <w:r w:rsidRPr="006A1DA7">
        <w:rPr>
          <w:i/>
          <w:iCs/>
        </w:rPr>
        <w:t>”</w:t>
      </w:r>
      <w:r>
        <w:t xml:space="preserve">: velocidad media de los vehículos que han recorrido la carretera en esa medición. En caso de no tener dato, se asigna un 0 </w:t>
      </w:r>
      <w:r w:rsidR="00757067">
        <w:t>automáticamente</w:t>
      </w:r>
      <w:r>
        <w:t>.</w:t>
      </w:r>
    </w:p>
    <w:p w14:paraId="4E77A722" w14:textId="4DE3DC66" w:rsidR="00E37477" w:rsidRDefault="00D460BB" w:rsidP="00BA6C16">
      <w:pPr>
        <w:pStyle w:val="Prrafodelista"/>
        <w:numPr>
          <w:ilvl w:val="0"/>
          <w:numId w:val="19"/>
        </w:numPr>
      </w:pPr>
      <w:r w:rsidRPr="006A1DA7">
        <w:rPr>
          <w:i/>
          <w:iCs/>
        </w:rPr>
        <w:t>“</w:t>
      </w:r>
      <w:r>
        <w:rPr>
          <w:i/>
          <w:iCs/>
        </w:rPr>
        <w:t>vehiculos</w:t>
      </w:r>
      <w:r w:rsidRPr="006A1DA7">
        <w:rPr>
          <w:i/>
          <w:iCs/>
        </w:rPr>
        <w:t>”</w:t>
      </w:r>
      <w:r>
        <w:t xml:space="preserve">: </w:t>
      </w:r>
      <w:r w:rsidR="00757067">
        <w:t>número</w:t>
      </w:r>
      <w:r>
        <w:t xml:space="preserve"> de vehículos que recorren la carretera durante la medición.</w:t>
      </w:r>
    </w:p>
    <w:p w14:paraId="63E0DB2D" w14:textId="1704BB4C" w:rsidR="00757067" w:rsidRDefault="00757067" w:rsidP="00757067">
      <w:r>
        <w:t>Tras obtener todos los datos de</w:t>
      </w:r>
      <w:r w:rsidR="0087026D">
        <w:t xml:space="preserve"> </w:t>
      </w:r>
      <w:r>
        <w:t>l</w:t>
      </w:r>
      <w:r w:rsidR="0087026D">
        <w:t>os diversos</w:t>
      </w:r>
      <w:r>
        <w:t xml:space="preserve"> flujo</w:t>
      </w:r>
      <w:r w:rsidR="0087026D">
        <w:t>s</w:t>
      </w:r>
      <w:r>
        <w:t xml:space="preserve"> de tráfico, se detecta que existen varios registros </w:t>
      </w:r>
      <w:r w:rsidR="0087026D">
        <w:t>en</w:t>
      </w:r>
      <w:r>
        <w:t xml:space="preserve"> un mismo día y </w:t>
      </w:r>
      <w:r w:rsidR="00342A72">
        <w:t xml:space="preserve">que se sitúan en una misma </w:t>
      </w:r>
      <w:r>
        <w:t xml:space="preserve">carretera. Para simplificar </w:t>
      </w:r>
      <w:r w:rsidR="00342A72">
        <w:t xml:space="preserve">el </w:t>
      </w:r>
      <w:r>
        <w:t>análisis</w:t>
      </w:r>
      <w:r w:rsidR="00342A72">
        <w:t xml:space="preserve"> </w:t>
      </w:r>
      <w:r w:rsidR="00F76461">
        <w:t>a</w:t>
      </w:r>
      <w:r w:rsidR="00342A72">
        <w:t xml:space="preserve"> realizar posteriormente</w:t>
      </w:r>
      <w:r>
        <w:t xml:space="preserve">, se decide agrupar todas las </w:t>
      </w:r>
      <w:r w:rsidR="00342A72">
        <w:t>casuísticas</w:t>
      </w:r>
      <w:r>
        <w:t xml:space="preserve"> que cumplan las condiciones previamente mencionadas.</w:t>
      </w:r>
      <w:r w:rsidR="00342A72">
        <w:t xml:space="preserve"> Para ello, se</w:t>
      </w:r>
      <w:r>
        <w:t xml:space="preserve"> realiza el sumatorio de todos los vehículos recogidos durante cada día</w:t>
      </w:r>
      <w:r w:rsidR="00342A72">
        <w:t xml:space="preserve"> en esa vía</w:t>
      </w:r>
      <w:r>
        <w:t>, as</w:t>
      </w:r>
      <w:r w:rsidR="00F76461">
        <w:t>í</w:t>
      </w:r>
      <w:r>
        <w:t xml:space="preserve"> como el cálculo de la media ponderada de la velocidad media alcanzada por los </w:t>
      </w:r>
      <w:r w:rsidR="00342A72">
        <w:t xml:space="preserve">dichos </w:t>
      </w:r>
      <w:r>
        <w:t>vehículos</w:t>
      </w:r>
      <w:r w:rsidR="00342A72">
        <w:t>.</w:t>
      </w:r>
    </w:p>
    <w:p w14:paraId="04D05FF1" w14:textId="687DDBCB" w:rsidR="002654C8" w:rsidRDefault="00342A72" w:rsidP="00757067">
      <w:r>
        <w:t xml:space="preserve">De esta forma se obtienen unos datos </w:t>
      </w:r>
      <w:r w:rsidR="002654C8">
        <w:t>más</w:t>
      </w:r>
      <w:r>
        <w:t xml:space="preserve"> </w:t>
      </w:r>
      <w:r w:rsidR="0087026D">
        <w:t>organizados</w:t>
      </w:r>
      <w:r>
        <w:t xml:space="preserve">, obteniendo un único </w:t>
      </w:r>
      <w:r w:rsidR="00A1089E">
        <w:t>diccionario</w:t>
      </w:r>
      <w:r>
        <w:t xml:space="preserve"> por carretera y día.</w:t>
      </w:r>
      <w:r w:rsidR="00A325D2">
        <w:t xml:space="preserve"> Estos </w:t>
      </w:r>
      <w:r w:rsidR="00A1089E">
        <w:t>diccionarios</w:t>
      </w:r>
      <w:r w:rsidR="00A325D2">
        <w:t xml:space="preserve"> se almacenan en un </w:t>
      </w:r>
      <w:r w:rsidR="00A1089E">
        <w:t>array</w:t>
      </w:r>
      <w:r w:rsidR="00A325D2">
        <w:t>.</w:t>
      </w:r>
    </w:p>
    <w:p w14:paraId="063F9134" w14:textId="5BD42588" w:rsidR="00BA6C16" w:rsidRDefault="00BA6C16" w:rsidP="00BA6C16">
      <w:pPr>
        <w:pStyle w:val="Ttulo3"/>
        <w:ind w:left="709" w:hanging="709"/>
      </w:pPr>
      <w:bookmarkStart w:id="109" w:name="_Toc173236064"/>
      <w:r>
        <w:t>Datos ligados a la meteorología</w:t>
      </w:r>
      <w:bookmarkEnd w:id="109"/>
    </w:p>
    <w:p w14:paraId="78F9124A" w14:textId="6967B716" w:rsidR="00BA6C16" w:rsidRDefault="00864BE9" w:rsidP="00BA6C16">
      <w:r>
        <w:t>Por otra parte, esta sección</w:t>
      </w:r>
      <w:r w:rsidR="00786E5E">
        <w:t xml:space="preserve"> involucra todos aquellos datos </w:t>
      </w:r>
      <w:r w:rsidR="00142D5C">
        <w:t>del ámbito meteorológico, que completan el conjunto de datos utilizados en el proyecto Biker</w:t>
      </w:r>
      <w:r w:rsidR="005165EE">
        <w:t>. En rasgos generales, los datos recogidos en este grupo se dividen en datos sobre la calidad del aire, las estaciones meteorológicas y todos los datos recogidos de los diferentes sensores que componen</w:t>
      </w:r>
      <w:r w:rsidR="00574F88">
        <w:t xml:space="preserve"> las estaciones</w:t>
      </w:r>
      <w:r w:rsidR="005165EE">
        <w:t>.</w:t>
      </w:r>
    </w:p>
    <w:p w14:paraId="5F9D52C5" w14:textId="7B755BB7" w:rsidR="005165EE" w:rsidRDefault="00F700AC" w:rsidP="00BA6C16">
      <w:r>
        <w:t>Respecto a</w:t>
      </w:r>
      <w:r w:rsidR="00E9235D">
        <w:t xml:space="preserve"> </w:t>
      </w:r>
      <w:r w:rsidR="005165EE">
        <w:t>los datos que describen la calidad del aire, son los que menor procesamiento y limpieza necesitan</w:t>
      </w:r>
      <w:r w:rsidR="00E9235D">
        <w:t xml:space="preserve"> de todo el subconjunto definido</w:t>
      </w:r>
      <w:r w:rsidR="005165EE">
        <w:t xml:space="preserve">. </w:t>
      </w:r>
      <w:r w:rsidR="00E9235D">
        <w:t xml:space="preserve">Esto ocurre porque </w:t>
      </w:r>
      <w:r w:rsidR="005165EE">
        <w:t xml:space="preserve">únicamente se accede a una API para </w:t>
      </w:r>
      <w:r w:rsidR="00E9235D">
        <w:t>la</w:t>
      </w:r>
      <w:r w:rsidR="005165EE">
        <w:t xml:space="preserve"> obtención</w:t>
      </w:r>
      <w:r w:rsidR="00E9235D">
        <w:t xml:space="preserve"> de los mismos, sin requerir ningún otro dato o parámetro</w:t>
      </w:r>
      <w:r w:rsidR="00C3276B">
        <w:t xml:space="preserve"> adicional</w:t>
      </w:r>
      <w:r w:rsidR="00E9235D">
        <w:t xml:space="preserve">. Sin embargo, </w:t>
      </w:r>
      <w:r w:rsidR="00C3276B">
        <w:t>es necesario realizar</w:t>
      </w:r>
      <w:r w:rsidR="00E9235D">
        <w:t xml:space="preserve"> una solicitud a la API por cada </w:t>
      </w:r>
      <w:r w:rsidR="00574F88">
        <w:t xml:space="preserve">una de las </w:t>
      </w:r>
      <w:r w:rsidR="00E9235D">
        <w:t>provincia</w:t>
      </w:r>
      <w:r w:rsidR="00574F88">
        <w:t>s</w:t>
      </w:r>
      <w:r w:rsidR="00E9235D">
        <w:t xml:space="preserve"> </w:t>
      </w:r>
      <w:r w:rsidR="00C3276B">
        <w:t>sobre</w:t>
      </w:r>
      <w:r w:rsidR="00E9235D">
        <w:t xml:space="preserve"> la</w:t>
      </w:r>
      <w:r w:rsidR="00C3276B">
        <w:t>s</w:t>
      </w:r>
      <w:r w:rsidR="00E9235D">
        <w:t xml:space="preserve"> que se quieren obtener datos, repitiendo el proceso en 3 ocasiones. Seguidamente, se muestran los datos de interés recogidos mediante la API:</w:t>
      </w:r>
    </w:p>
    <w:p w14:paraId="44E664EA" w14:textId="1AC9BB1A" w:rsidR="007759A5" w:rsidRDefault="007759A5" w:rsidP="007825F4">
      <w:pPr>
        <w:pStyle w:val="Prrafodelista"/>
        <w:numPr>
          <w:ilvl w:val="0"/>
          <w:numId w:val="18"/>
        </w:numPr>
      </w:pPr>
      <w:r w:rsidRPr="007759A5">
        <w:rPr>
          <w:i/>
          <w:iCs/>
        </w:rPr>
        <w:lastRenderedPageBreak/>
        <w:t>“_id”</w:t>
      </w:r>
      <w:r>
        <w:t>: identificador numérico único de la medición de la calidad del aire en una estación.</w:t>
      </w:r>
    </w:p>
    <w:p w14:paraId="0C8064A5" w14:textId="5C265060" w:rsidR="007759A5" w:rsidRDefault="007759A5" w:rsidP="007825F4">
      <w:pPr>
        <w:pStyle w:val="Prrafodelista"/>
        <w:numPr>
          <w:ilvl w:val="0"/>
          <w:numId w:val="18"/>
        </w:numPr>
      </w:pPr>
      <w:r w:rsidRPr="007759A5">
        <w:rPr>
          <w:i/>
          <w:iCs/>
        </w:rPr>
        <w:t>“fecha”</w:t>
      </w:r>
      <w:r>
        <w:t>: fecha de la medición de la calidad del aire.</w:t>
      </w:r>
    </w:p>
    <w:p w14:paraId="34A1B91A" w14:textId="195BF485" w:rsidR="007759A5" w:rsidRDefault="007759A5" w:rsidP="007759A5">
      <w:pPr>
        <w:pStyle w:val="Prrafodelista"/>
        <w:numPr>
          <w:ilvl w:val="0"/>
          <w:numId w:val="19"/>
        </w:numPr>
      </w:pPr>
      <w:r w:rsidRPr="00D460BB">
        <w:rPr>
          <w:i/>
          <w:iCs/>
        </w:rPr>
        <w:t>“</w:t>
      </w:r>
      <w:r>
        <w:rPr>
          <w:i/>
          <w:iCs/>
        </w:rPr>
        <w:t>id_estacion</w:t>
      </w:r>
      <w:r w:rsidRPr="00D460BB">
        <w:rPr>
          <w:i/>
          <w:iCs/>
        </w:rPr>
        <w:t>”:</w:t>
      </w:r>
      <w:r>
        <w:t xml:space="preserve"> identificador numérico único de la estación de la que se obtiene la medición de la calidad del aire.</w:t>
      </w:r>
    </w:p>
    <w:p w14:paraId="3B46F166" w14:textId="52901E17" w:rsidR="007759A5" w:rsidRDefault="007759A5" w:rsidP="007759A5">
      <w:pPr>
        <w:pStyle w:val="Prrafodelista"/>
        <w:numPr>
          <w:ilvl w:val="0"/>
          <w:numId w:val="19"/>
        </w:numPr>
      </w:pPr>
      <w:r w:rsidRPr="006A1DA7">
        <w:rPr>
          <w:i/>
          <w:iCs/>
        </w:rPr>
        <w:t>“</w:t>
      </w:r>
      <w:r w:rsidR="00D84931">
        <w:rPr>
          <w:i/>
          <w:iCs/>
        </w:rPr>
        <w:t>nombre</w:t>
      </w:r>
      <w:r w:rsidRPr="006A1DA7">
        <w:rPr>
          <w:i/>
          <w:iCs/>
        </w:rPr>
        <w:t>”</w:t>
      </w:r>
      <w:r>
        <w:t xml:space="preserve">: </w:t>
      </w:r>
      <w:r w:rsidR="00D84931">
        <w:t xml:space="preserve">nombre de la estación </w:t>
      </w:r>
      <w:r w:rsidR="00AE36E2">
        <w:t>donde</w:t>
      </w:r>
      <w:r w:rsidR="00D84931">
        <w:t xml:space="preserve"> se obtiene la medición de la calidad del aire. </w:t>
      </w:r>
    </w:p>
    <w:p w14:paraId="2BA7BB2C" w14:textId="54FD2118" w:rsidR="007759A5" w:rsidRDefault="007759A5" w:rsidP="007759A5">
      <w:pPr>
        <w:pStyle w:val="Prrafodelista"/>
        <w:numPr>
          <w:ilvl w:val="0"/>
          <w:numId w:val="19"/>
        </w:numPr>
      </w:pPr>
      <w:r w:rsidRPr="006A1DA7">
        <w:rPr>
          <w:i/>
          <w:iCs/>
        </w:rPr>
        <w:t>“</w:t>
      </w:r>
      <w:r w:rsidR="00D84931">
        <w:rPr>
          <w:i/>
          <w:iCs/>
        </w:rPr>
        <w:t>provincia</w:t>
      </w:r>
      <w:r w:rsidRPr="006A1DA7">
        <w:rPr>
          <w:i/>
          <w:iCs/>
        </w:rPr>
        <w:t>”</w:t>
      </w:r>
      <w:r>
        <w:t xml:space="preserve">: </w:t>
      </w:r>
      <w:r w:rsidR="00D84931">
        <w:t xml:space="preserve">identificador numérico que hace referencia a la provincia. Se actualiza según el bucle que se </w:t>
      </w:r>
      <w:r w:rsidR="00267D59">
        <w:t>esté</w:t>
      </w:r>
      <w:r w:rsidR="00D84931">
        <w:t xml:space="preserve"> recorriendo, haciendo referencia a la provincia pertinente en cada caso.</w:t>
      </w:r>
    </w:p>
    <w:p w14:paraId="5CC4525C" w14:textId="7278F428" w:rsidR="007759A5" w:rsidRDefault="007759A5" w:rsidP="007759A5">
      <w:pPr>
        <w:pStyle w:val="Prrafodelista"/>
        <w:numPr>
          <w:ilvl w:val="0"/>
          <w:numId w:val="19"/>
        </w:numPr>
      </w:pPr>
      <w:r w:rsidRPr="006A1DA7">
        <w:rPr>
          <w:i/>
          <w:iCs/>
        </w:rPr>
        <w:t>“</w:t>
      </w:r>
      <w:r w:rsidR="00D84931">
        <w:rPr>
          <w:i/>
          <w:iCs/>
        </w:rPr>
        <w:t>measure[‘name’]</w:t>
      </w:r>
      <w:r w:rsidRPr="006A1DA7">
        <w:rPr>
          <w:i/>
          <w:iCs/>
        </w:rPr>
        <w:t>”</w:t>
      </w:r>
      <w:r>
        <w:t xml:space="preserve">: </w:t>
      </w:r>
      <w:r w:rsidR="00D84931">
        <w:t>nombre de</w:t>
      </w:r>
      <w:r w:rsidR="0040191B">
        <w:t xml:space="preserve"> la métrica que se recoge de la API en la</w:t>
      </w:r>
      <w:r w:rsidR="00D84931">
        <w:t xml:space="preserve"> medición</w:t>
      </w:r>
      <w:r w:rsidR="0040191B">
        <w:t>.</w:t>
      </w:r>
    </w:p>
    <w:p w14:paraId="45B8CC63" w14:textId="49A538FE" w:rsidR="00E9235D" w:rsidRDefault="0040191B" w:rsidP="0040191B">
      <w:pPr>
        <w:pStyle w:val="Prrafodelista"/>
        <w:numPr>
          <w:ilvl w:val="0"/>
          <w:numId w:val="19"/>
        </w:numPr>
      </w:pPr>
      <w:r>
        <w:rPr>
          <w:i/>
          <w:iCs/>
        </w:rPr>
        <w:t>“unidad_medicion</w:t>
      </w:r>
      <w:r w:rsidR="007759A5" w:rsidRPr="006A1DA7">
        <w:rPr>
          <w:i/>
          <w:iCs/>
        </w:rPr>
        <w:t>”</w:t>
      </w:r>
      <w:r w:rsidR="007759A5">
        <w:t xml:space="preserve">: </w:t>
      </w:r>
      <w:r>
        <w:t>unidad en la que se mide la métrica recogida.</w:t>
      </w:r>
    </w:p>
    <w:p w14:paraId="202686AB" w14:textId="56F24914" w:rsidR="0040191B" w:rsidRDefault="0040191B" w:rsidP="0040191B">
      <w:r>
        <w:t xml:space="preserve">Todos los datos recogidos, independiente de la provincia de origen, se almacenan en un mismo </w:t>
      </w:r>
      <w:r w:rsidR="00A1089E">
        <w:t>array</w:t>
      </w:r>
      <w:r>
        <w:t>. Est</w:t>
      </w:r>
      <w:r w:rsidR="00574F88">
        <w:t>o</w:t>
      </w:r>
      <w:r>
        <w:t xml:space="preserve"> permite </w:t>
      </w:r>
      <w:r w:rsidR="00C3276B">
        <w:t>agrupar</w:t>
      </w:r>
      <w:r>
        <w:t xml:space="preserve"> todos los datos organizados en </w:t>
      </w:r>
      <w:r w:rsidR="00A1089E">
        <w:t>diccionarios</w:t>
      </w:r>
      <w:r>
        <w:t xml:space="preserve"> estructurados, facilitando el análisis que se realizará en las siguientes fases.</w:t>
      </w:r>
    </w:p>
    <w:p w14:paraId="10EFB9A0" w14:textId="7314A497" w:rsidR="0040191B" w:rsidRDefault="00574F88" w:rsidP="0040191B">
      <w:r>
        <w:t xml:space="preserve">En el subconjunto de datos que se engloban las estaciones </w:t>
      </w:r>
      <w:r w:rsidR="00F700AC">
        <w:t>meteorológicas</w:t>
      </w:r>
      <w:r>
        <w:t xml:space="preserve">, se requiere de un tratamiento ligeramente más exhaustivo. En gran medida, esto ocurre por la gestión de los snapshots. </w:t>
      </w:r>
    </w:p>
    <w:p w14:paraId="16ED6024" w14:textId="380CD556" w:rsidR="00C3276B" w:rsidRDefault="00F700AC" w:rsidP="0040191B">
      <w:r>
        <w:t>Este proceso comienza accediendo</w:t>
      </w:r>
      <w:r w:rsidR="00AC235B">
        <w:t xml:space="preserve"> a la API que devuelve los identificadores únicos de las estaciones y sus snapshots. </w:t>
      </w:r>
      <w:r w:rsidR="0066594C">
        <w:t xml:space="preserve">Cada pareja de estación-snapshot se almacena </w:t>
      </w:r>
      <w:r w:rsidR="00AC235B">
        <w:t xml:space="preserve">en </w:t>
      </w:r>
      <w:r w:rsidR="0066594C">
        <w:t xml:space="preserve">un </w:t>
      </w:r>
      <w:r w:rsidR="007666DA">
        <w:t>array</w:t>
      </w:r>
      <w:r w:rsidR="0066594C">
        <w:t xml:space="preserve">, que a su vez, se almacena en un </w:t>
      </w:r>
      <w:r w:rsidR="007666DA">
        <w:t xml:space="preserve">segundo </w:t>
      </w:r>
      <w:r w:rsidR="0066594C">
        <w:t>array</w:t>
      </w:r>
      <w:r>
        <w:t>, donde se almacenarán la totalidad de los datos</w:t>
      </w:r>
      <w:r w:rsidR="0066594C">
        <w:t xml:space="preserve">. Como cada estación tiene varios snapshots, existen parejas de datos en los que la estación coincide, diferenciándose </w:t>
      </w:r>
      <w:r w:rsidR="00BF3B6F">
        <w:t xml:space="preserve">únicamente </w:t>
      </w:r>
      <w:r w:rsidR="0066594C">
        <w:t xml:space="preserve">en el snapshot. Estas casuísticas no aportan información, por lo que se realiza una </w:t>
      </w:r>
      <w:r w:rsidR="00BF3B6F">
        <w:t>comprobación posterior con la finalidad de almacenar únicamente la pareja de datos que recoja el snapshot más reciente</w:t>
      </w:r>
      <w:r w:rsidR="00AE36E2">
        <w:t xml:space="preserve"> de cada estación</w:t>
      </w:r>
      <w:r w:rsidR="00BF3B6F">
        <w:t>.</w:t>
      </w:r>
    </w:p>
    <w:p w14:paraId="2EACFF67" w14:textId="09AE1907" w:rsidR="0066594C" w:rsidRDefault="00BF3B6F" w:rsidP="0040191B">
      <w:r>
        <w:t xml:space="preserve">Para esta comprobación, se conforma un nuevo array con los valores de las estaciones y su </w:t>
      </w:r>
      <w:r w:rsidR="00B1093E">
        <w:t>ú</w:t>
      </w:r>
      <w:r>
        <w:t>ltimo snapshot. El procedimiento a seguir consiste en recorrer</w:t>
      </w:r>
      <w:r w:rsidR="0066594C">
        <w:t xml:space="preserve"> </w:t>
      </w:r>
      <w:r>
        <w:t>el array</w:t>
      </w:r>
      <w:r w:rsidR="0066594C">
        <w:t xml:space="preserve"> conformado </w:t>
      </w:r>
      <w:r>
        <w:t xml:space="preserve">por todos los datos </w:t>
      </w:r>
      <w:r w:rsidR="0066594C">
        <w:t xml:space="preserve">y </w:t>
      </w:r>
      <w:r>
        <w:t xml:space="preserve">verificar la estación de cada pareja. Si se detecta que la estación ha sido previamente revisada, se </w:t>
      </w:r>
      <w:r w:rsidR="00B1093E">
        <w:t>contrastan los</w:t>
      </w:r>
      <w:r>
        <w:t xml:space="preserve"> snapshot</w:t>
      </w:r>
      <w:r w:rsidR="00B1093E">
        <w:t>s</w:t>
      </w:r>
      <w:r>
        <w:t>, almacenando únicamente la pareja que tenga una fecha más reciente. Si por el contrario dicho identificador de la estación no ha sido detectado hasta el momento, es añadido directamente al array.</w:t>
      </w:r>
    </w:p>
    <w:p w14:paraId="2CD506BB" w14:textId="438AE51E" w:rsidR="006A0F85" w:rsidRDefault="006A0F85" w:rsidP="0040191B">
      <w:r>
        <w:lastRenderedPageBreak/>
        <w:t xml:space="preserve">Con el array </w:t>
      </w:r>
      <w:r w:rsidR="00B1093E">
        <w:t xml:space="preserve">ya conformado, </w:t>
      </w:r>
      <w:r>
        <w:t xml:space="preserve">se procede a iterar </w:t>
      </w:r>
      <w:r w:rsidR="00B1093E">
        <w:t>cada uno de esos</w:t>
      </w:r>
      <w:r>
        <w:t xml:space="preserve"> valores en la última API </w:t>
      </w:r>
      <w:r w:rsidR="00B1093E">
        <w:t>de</w:t>
      </w:r>
      <w:r>
        <w:t xml:space="preserve"> las estaciones </w:t>
      </w:r>
      <w:r w:rsidR="00B1093E">
        <w:t xml:space="preserve">meteorológicas. </w:t>
      </w:r>
      <w:r w:rsidR="00AE36E2">
        <w:t>Se realiza una solicitud a</w:t>
      </w:r>
      <w:r w:rsidR="00B1093E">
        <w:t xml:space="preserve"> esta API para cada pareja de datos que consecuentemente recoge una estación diferente</w:t>
      </w:r>
      <w:r w:rsidR="00AE36E2">
        <w:t>. Mediante ella</w:t>
      </w:r>
      <w:r w:rsidR="00B1093E">
        <w:t xml:space="preserve">, se obtiene un listado de los nombres de los sensores que se hallan en la propia estación meteorológica. Este listado es añadido al </w:t>
      </w:r>
      <w:r w:rsidR="007666DA">
        <w:t>diccionario</w:t>
      </w:r>
      <w:r w:rsidR="00B1093E">
        <w:t xml:space="preserve"> que se devuelve por cada petición a la API, siendo posteriormente almacenado. Para conocer en mayor detalle la estructura del </w:t>
      </w:r>
      <w:r w:rsidR="007666DA">
        <w:t>diccionario</w:t>
      </w:r>
      <w:r w:rsidR="00B1093E">
        <w:t xml:space="preserve"> tipo, se presentan los parámetros a continuación:</w:t>
      </w:r>
    </w:p>
    <w:p w14:paraId="12CF9FAA" w14:textId="6958840F" w:rsidR="00B1093E" w:rsidRDefault="00B1093E" w:rsidP="00B1093E">
      <w:pPr>
        <w:pStyle w:val="Prrafodelista"/>
        <w:numPr>
          <w:ilvl w:val="0"/>
          <w:numId w:val="18"/>
        </w:numPr>
      </w:pPr>
      <w:r w:rsidRPr="007759A5">
        <w:rPr>
          <w:i/>
          <w:iCs/>
        </w:rPr>
        <w:t>“_id”</w:t>
      </w:r>
      <w:r>
        <w:t>: identificador único de la estación</w:t>
      </w:r>
      <w:r w:rsidR="00142DC6">
        <w:t>, compuesto por valores alfanuméricos</w:t>
      </w:r>
      <w:r>
        <w:t>.</w:t>
      </w:r>
    </w:p>
    <w:p w14:paraId="422CF5A1" w14:textId="103509B4" w:rsidR="00B1093E" w:rsidRDefault="00B1093E" w:rsidP="00B1093E">
      <w:pPr>
        <w:pStyle w:val="Prrafodelista"/>
        <w:numPr>
          <w:ilvl w:val="0"/>
          <w:numId w:val="18"/>
        </w:numPr>
      </w:pPr>
      <w:r w:rsidRPr="007759A5">
        <w:rPr>
          <w:i/>
          <w:iCs/>
        </w:rPr>
        <w:t>“</w:t>
      </w:r>
      <w:r>
        <w:rPr>
          <w:i/>
          <w:iCs/>
        </w:rPr>
        <w:t>tipo_estacion</w:t>
      </w:r>
      <w:r w:rsidRPr="007759A5">
        <w:rPr>
          <w:i/>
          <w:iCs/>
        </w:rPr>
        <w:t>”</w:t>
      </w:r>
      <w:r>
        <w:t>: tipo de la estación meteorológica.</w:t>
      </w:r>
    </w:p>
    <w:p w14:paraId="51D7F628" w14:textId="34868907" w:rsidR="00B1093E" w:rsidRDefault="00B1093E" w:rsidP="00B1093E">
      <w:pPr>
        <w:pStyle w:val="Prrafodelista"/>
        <w:numPr>
          <w:ilvl w:val="0"/>
          <w:numId w:val="19"/>
        </w:numPr>
      </w:pPr>
      <w:r w:rsidRPr="00D460BB">
        <w:rPr>
          <w:i/>
          <w:iCs/>
        </w:rPr>
        <w:t>“</w:t>
      </w:r>
      <w:r>
        <w:rPr>
          <w:i/>
          <w:iCs/>
        </w:rPr>
        <w:t>nombre</w:t>
      </w:r>
      <w:r w:rsidRPr="00D460BB">
        <w:rPr>
          <w:i/>
          <w:iCs/>
        </w:rPr>
        <w:t>”:</w:t>
      </w:r>
      <w:r>
        <w:t xml:space="preserve"> nombre de la estación</w:t>
      </w:r>
      <w:r w:rsidR="00A325D2">
        <w:t xml:space="preserve"> en español</w:t>
      </w:r>
      <w:r>
        <w:t xml:space="preserve">, que generalmente </w:t>
      </w:r>
      <w:r w:rsidR="00A325D2">
        <w:t>hace referencia a</w:t>
      </w:r>
      <w:r>
        <w:t xml:space="preserve"> la localización</w:t>
      </w:r>
      <w:r w:rsidR="00A325D2">
        <w:t xml:space="preserve"> de esta</w:t>
      </w:r>
      <w:r>
        <w:t>.</w:t>
      </w:r>
    </w:p>
    <w:p w14:paraId="650B401C" w14:textId="43223A39" w:rsidR="00B1093E" w:rsidRDefault="00B1093E" w:rsidP="00B1093E">
      <w:pPr>
        <w:pStyle w:val="Prrafodelista"/>
        <w:numPr>
          <w:ilvl w:val="0"/>
          <w:numId w:val="19"/>
        </w:numPr>
      </w:pPr>
      <w:r w:rsidRPr="006A1DA7">
        <w:rPr>
          <w:i/>
          <w:iCs/>
        </w:rPr>
        <w:t>“</w:t>
      </w:r>
      <w:r>
        <w:rPr>
          <w:i/>
          <w:iCs/>
        </w:rPr>
        <w:t>municipio</w:t>
      </w:r>
      <w:r w:rsidRPr="006A1DA7">
        <w:rPr>
          <w:i/>
          <w:iCs/>
        </w:rPr>
        <w:t>”</w:t>
      </w:r>
      <w:r>
        <w:t>: nombre de</w:t>
      </w:r>
      <w:r w:rsidR="00A325D2">
        <w:t>l municipio en la que se sitúa la estación, en español.</w:t>
      </w:r>
      <w:r>
        <w:t xml:space="preserve"> </w:t>
      </w:r>
    </w:p>
    <w:p w14:paraId="7BA75B5E" w14:textId="4D3A3931" w:rsidR="00B1093E" w:rsidRDefault="00B1093E" w:rsidP="00B1093E">
      <w:pPr>
        <w:pStyle w:val="Prrafodelista"/>
        <w:numPr>
          <w:ilvl w:val="0"/>
          <w:numId w:val="19"/>
        </w:numPr>
      </w:pPr>
      <w:r w:rsidRPr="006A1DA7">
        <w:rPr>
          <w:i/>
          <w:iCs/>
        </w:rPr>
        <w:t>“</w:t>
      </w:r>
      <w:r>
        <w:rPr>
          <w:i/>
          <w:iCs/>
        </w:rPr>
        <w:t>provincia</w:t>
      </w:r>
      <w:r w:rsidRPr="006A1DA7">
        <w:rPr>
          <w:i/>
          <w:iCs/>
        </w:rPr>
        <w:t>”</w:t>
      </w:r>
      <w:r>
        <w:t xml:space="preserve">: </w:t>
      </w:r>
      <w:r w:rsidR="00A325D2">
        <w:t>nombre de la provincia en la que se sitúa la estación, en español.</w:t>
      </w:r>
    </w:p>
    <w:p w14:paraId="5E692640" w14:textId="3248D4B0" w:rsidR="00B1093E" w:rsidRDefault="00B1093E" w:rsidP="00B1093E">
      <w:pPr>
        <w:pStyle w:val="Prrafodelista"/>
        <w:numPr>
          <w:ilvl w:val="0"/>
          <w:numId w:val="19"/>
        </w:numPr>
      </w:pPr>
      <w:r w:rsidRPr="006A1DA7">
        <w:rPr>
          <w:i/>
          <w:iCs/>
        </w:rPr>
        <w:t>“</w:t>
      </w:r>
      <w:r w:rsidR="00A325D2">
        <w:rPr>
          <w:i/>
          <w:iCs/>
        </w:rPr>
        <w:t>snapshot</w:t>
      </w:r>
      <w:r w:rsidRPr="006A1DA7">
        <w:rPr>
          <w:i/>
          <w:iCs/>
        </w:rPr>
        <w:t>”</w:t>
      </w:r>
      <w:r>
        <w:t xml:space="preserve">: </w:t>
      </w:r>
      <w:r w:rsidR="00A325D2">
        <w:t>identificador numérico del snapshot, que recoge la fecha del mismo.</w:t>
      </w:r>
    </w:p>
    <w:p w14:paraId="616082B6" w14:textId="4BE10B32" w:rsidR="00B1093E" w:rsidRDefault="00B1093E" w:rsidP="00A325D2">
      <w:pPr>
        <w:pStyle w:val="Prrafodelista"/>
        <w:numPr>
          <w:ilvl w:val="0"/>
          <w:numId w:val="19"/>
        </w:numPr>
      </w:pPr>
      <w:r>
        <w:rPr>
          <w:i/>
          <w:iCs/>
        </w:rPr>
        <w:t>“</w:t>
      </w:r>
      <w:r w:rsidR="00A325D2">
        <w:rPr>
          <w:i/>
          <w:iCs/>
        </w:rPr>
        <w:t>sensores</w:t>
      </w:r>
      <w:r w:rsidRPr="006A1DA7">
        <w:rPr>
          <w:i/>
          <w:iCs/>
        </w:rPr>
        <w:t>”</w:t>
      </w:r>
      <w:r>
        <w:t xml:space="preserve">: </w:t>
      </w:r>
      <w:r w:rsidR="00A325D2">
        <w:t>listado anidado de los sensores que conforman la estación</w:t>
      </w:r>
      <w:r>
        <w:t>.</w:t>
      </w:r>
    </w:p>
    <w:p w14:paraId="65E9C0AB" w14:textId="5D341ED7" w:rsidR="00A325D2" w:rsidRDefault="00A325D2" w:rsidP="00A325D2">
      <w:r>
        <w:t xml:space="preserve">Al igual que con las casuísticas anteriores, estos </w:t>
      </w:r>
      <w:r w:rsidR="007666DA">
        <w:t>diccionarios</w:t>
      </w:r>
      <w:r>
        <w:t xml:space="preserve"> son almacenados en un </w:t>
      </w:r>
      <w:r w:rsidR="007666DA">
        <w:t>array</w:t>
      </w:r>
      <w:r w:rsidR="00E15FD2">
        <w:t xml:space="preserve"> </w:t>
      </w:r>
      <w:r>
        <w:t>que se utilizará en posteriores etapas del ciclo de vida del conjunto de datos.</w:t>
      </w:r>
    </w:p>
    <w:p w14:paraId="054383D2" w14:textId="6F3EC6FC" w:rsidR="00A325D2" w:rsidRDefault="00A325D2" w:rsidP="00A325D2">
      <w:r>
        <w:t xml:space="preserve">Tratando ya el conjunto de datos más complejo de esta sección, que engloba todos esos datos recogidos desde los múltiples sensores que contienen las estaciones </w:t>
      </w:r>
      <w:r w:rsidR="00CB23D8">
        <w:t>meteorológicas, se procede a explicar su limpieza y tratamiento.</w:t>
      </w:r>
      <w:r w:rsidR="00A1089E">
        <w:t xml:space="preserve"> </w:t>
      </w:r>
    </w:p>
    <w:p w14:paraId="4C22E92F" w14:textId="3DE7EB50" w:rsidR="004105F1" w:rsidRDefault="00A1089E" w:rsidP="00A325D2">
      <w:r>
        <w:t>E</w:t>
      </w:r>
      <w:r w:rsidR="005D0FB3">
        <w:t>l procedimiento que se sigue consiste en</w:t>
      </w:r>
      <w:r>
        <w:t xml:space="preserve"> </w:t>
      </w:r>
      <w:r w:rsidR="005D0FB3">
        <w:t>iterar cada diccionario existente en el array que recoge los datos sobre las estaciones. De cada diccionario, se obt</w:t>
      </w:r>
      <w:r w:rsidR="0047007B">
        <w:t>iene</w:t>
      </w:r>
      <w:r w:rsidR="005D0FB3">
        <w:t xml:space="preserve"> el listado de los sensores que componen cada estación, y consecuentemente, de cada sensor se obt</w:t>
      </w:r>
      <w:r w:rsidR="0047007B">
        <w:t>ienen a su vez</w:t>
      </w:r>
      <w:r w:rsidR="005D0FB3">
        <w:t xml:space="preserve"> todas las mediciones </w:t>
      </w:r>
      <w:r w:rsidR="00C00291">
        <w:t>posibles</w:t>
      </w:r>
      <w:r w:rsidR="005D0FB3">
        <w:t>, dentro de las métricas meteorológicas que sean interesantes</w:t>
      </w:r>
      <w:r w:rsidR="0047007B">
        <w:t xml:space="preserve"> de analizar</w:t>
      </w:r>
      <w:r w:rsidR="0048195E">
        <w:t>.</w:t>
      </w:r>
      <w:r w:rsidR="004105F1">
        <w:t xml:space="preserve"> A continuación, se definen dichas métricas:</w:t>
      </w:r>
    </w:p>
    <w:p w14:paraId="3C9C88CA" w14:textId="2114E976" w:rsidR="004105F1" w:rsidRDefault="004105F1" w:rsidP="004105F1">
      <w:pPr>
        <w:pStyle w:val="Prrafodelista"/>
        <w:numPr>
          <w:ilvl w:val="0"/>
          <w:numId w:val="21"/>
        </w:numPr>
      </w:pPr>
      <w:r>
        <w:t xml:space="preserve">Humedad: </w:t>
      </w:r>
      <w:r w:rsidR="0047007B">
        <w:t>humedad relativa del aire. La unidad de medición es el porcentaje de agua existente en el aire.</w:t>
      </w:r>
    </w:p>
    <w:p w14:paraId="5C38746A" w14:textId="5F4CC365" w:rsidR="004105F1" w:rsidRDefault="004105F1" w:rsidP="004105F1">
      <w:pPr>
        <w:pStyle w:val="Prrafodelista"/>
        <w:numPr>
          <w:ilvl w:val="0"/>
          <w:numId w:val="21"/>
        </w:numPr>
      </w:pPr>
      <w:r>
        <w:t>Temperatura:</w:t>
      </w:r>
      <w:r w:rsidR="00CC3360">
        <w:t xml:space="preserve"> temperatura del aire. La unidad de medición es el grado Celsius.</w:t>
      </w:r>
    </w:p>
    <w:p w14:paraId="7CD6E7D6" w14:textId="42779876" w:rsidR="004105F1" w:rsidRDefault="004105F1" w:rsidP="004105F1">
      <w:pPr>
        <w:pStyle w:val="Prrafodelista"/>
        <w:numPr>
          <w:ilvl w:val="0"/>
          <w:numId w:val="21"/>
        </w:numPr>
      </w:pPr>
      <w:r>
        <w:t>Humectación superficial:</w:t>
      </w:r>
      <w:r w:rsidR="00CC3360">
        <w:t xml:space="preserve"> humedad en la superficie. La unidad de medición es el porcentaje de agua existente en la superficie.</w:t>
      </w:r>
    </w:p>
    <w:p w14:paraId="5B88FB12" w14:textId="119A81EC" w:rsidR="004105F1" w:rsidRDefault="004105F1" w:rsidP="004105F1">
      <w:pPr>
        <w:pStyle w:val="Prrafodelista"/>
        <w:numPr>
          <w:ilvl w:val="0"/>
          <w:numId w:val="21"/>
        </w:numPr>
      </w:pPr>
      <w:r>
        <w:lastRenderedPageBreak/>
        <w:t>Visibilidad:</w:t>
      </w:r>
      <w:r w:rsidR="00CC3360">
        <w:t xml:space="preserve"> capacidad de visión. La unidad de medición es el metro.</w:t>
      </w:r>
    </w:p>
    <w:p w14:paraId="3114C4F8" w14:textId="1B54A03E" w:rsidR="004105F1" w:rsidRDefault="004105F1" w:rsidP="004105F1">
      <w:pPr>
        <w:pStyle w:val="Prrafodelista"/>
        <w:numPr>
          <w:ilvl w:val="0"/>
          <w:numId w:val="21"/>
        </w:numPr>
      </w:pPr>
      <w:r>
        <w:t>Precipitaciones:</w:t>
      </w:r>
      <w:r w:rsidR="00CC3360">
        <w:t xml:space="preserve"> cuantía de las precipitaciones. La unidad de medición es el milímetro por metro cuadrado.</w:t>
      </w:r>
    </w:p>
    <w:p w14:paraId="04D5395C" w14:textId="7943A586" w:rsidR="004105F1" w:rsidRDefault="004105F1" w:rsidP="004105F1">
      <w:pPr>
        <w:pStyle w:val="Prrafodelista"/>
        <w:numPr>
          <w:ilvl w:val="0"/>
          <w:numId w:val="21"/>
        </w:numPr>
      </w:pPr>
      <w:r>
        <w:t>Velocidad media del viento:</w:t>
      </w:r>
      <w:r w:rsidR="00CC3360">
        <w:t xml:space="preserve"> velocidad promedio del viento. La unidad de medición es metro por segundos.</w:t>
      </w:r>
    </w:p>
    <w:p w14:paraId="03063B0B" w14:textId="4B284978" w:rsidR="004105F1" w:rsidRDefault="004105F1" w:rsidP="004105F1">
      <w:pPr>
        <w:pStyle w:val="Prrafodelista"/>
        <w:numPr>
          <w:ilvl w:val="0"/>
          <w:numId w:val="21"/>
        </w:numPr>
      </w:pPr>
      <w:r>
        <w:t>Dirección del viento:</w:t>
      </w:r>
      <w:r w:rsidR="00CC3360">
        <w:t xml:space="preserve"> dirección que toma el viento. La unidad de medición son los grados de ángulo.</w:t>
      </w:r>
    </w:p>
    <w:p w14:paraId="7E534503" w14:textId="6525C099" w:rsidR="00A1089E" w:rsidRDefault="00C00291" w:rsidP="00A325D2">
      <w:r>
        <w:t>Para ello, se realiza una solicitud a la API por cada sensor de cada estación, adjuntando a su vez el tipo de la métrica a obtener, así como la métrica en cuestión. Además, se añade la fecha</w:t>
      </w:r>
      <w:r w:rsidR="004105F1">
        <w:t xml:space="preserve"> como parámetro</w:t>
      </w:r>
      <w:r>
        <w:t xml:space="preserve">, con un desglose de día, mes y año. </w:t>
      </w:r>
    </w:p>
    <w:p w14:paraId="373834D5" w14:textId="1AECC75D" w:rsidR="004105F1" w:rsidRDefault="004105F1" w:rsidP="00A325D2">
      <w:r>
        <w:t>Mediante la respuesta de la API, se recogen los valores considerados como más relevantes de cara al análisis posterior, conformando un diccionario como en los casos anteriores</w:t>
      </w:r>
      <w:r w:rsidR="00142DC6">
        <w:t>. Posteriormente, se muestran los datos recogidos en lo que sería un diccionario tipo:</w:t>
      </w:r>
    </w:p>
    <w:p w14:paraId="12D98DA9" w14:textId="6029BB5D" w:rsidR="00142DC6" w:rsidRDefault="00142DC6" w:rsidP="00142DC6">
      <w:pPr>
        <w:pStyle w:val="Prrafodelista"/>
        <w:numPr>
          <w:ilvl w:val="0"/>
          <w:numId w:val="18"/>
        </w:numPr>
      </w:pPr>
      <w:r w:rsidRPr="007759A5">
        <w:rPr>
          <w:i/>
          <w:iCs/>
        </w:rPr>
        <w:t>“_id”</w:t>
      </w:r>
      <w:r>
        <w:t xml:space="preserve">: identificador único que recoge el año, mes, día junto </w:t>
      </w:r>
      <w:r w:rsidR="00CC3360">
        <w:t>al</w:t>
      </w:r>
      <w:r>
        <w:t xml:space="preserve"> nombre de la medida, nombre de la estación y nombre del sensor. Todos estos valores son concatenados en un único nombre, permitiendo</w:t>
      </w:r>
      <w:r w:rsidR="002B6B15">
        <w:t xml:space="preserve"> diferenciarse con cualquier otro registro.</w:t>
      </w:r>
    </w:p>
    <w:p w14:paraId="3F1C46EA" w14:textId="22FD6E6D" w:rsidR="00142DC6" w:rsidRDefault="00142DC6" w:rsidP="00142DC6">
      <w:pPr>
        <w:pStyle w:val="Prrafodelista"/>
        <w:numPr>
          <w:ilvl w:val="0"/>
          <w:numId w:val="18"/>
        </w:numPr>
      </w:pPr>
      <w:r w:rsidRPr="007759A5">
        <w:rPr>
          <w:i/>
          <w:iCs/>
        </w:rPr>
        <w:t>“</w:t>
      </w:r>
      <w:r w:rsidR="002B6B15">
        <w:rPr>
          <w:i/>
          <w:iCs/>
        </w:rPr>
        <w:t>año</w:t>
      </w:r>
      <w:r w:rsidRPr="007759A5">
        <w:rPr>
          <w:i/>
          <w:iCs/>
        </w:rPr>
        <w:t>”</w:t>
      </w:r>
      <w:r>
        <w:t xml:space="preserve">: </w:t>
      </w:r>
      <w:r w:rsidR="002B6B15">
        <w:t>año en la que se realizó la medición</w:t>
      </w:r>
      <w:r>
        <w:t>.</w:t>
      </w:r>
    </w:p>
    <w:p w14:paraId="0ADC0322" w14:textId="4AF0939C" w:rsidR="002B6B15" w:rsidRDefault="00142DC6" w:rsidP="002B6B15">
      <w:pPr>
        <w:pStyle w:val="Prrafodelista"/>
        <w:numPr>
          <w:ilvl w:val="0"/>
          <w:numId w:val="18"/>
        </w:numPr>
      </w:pPr>
      <w:r w:rsidRPr="00D460BB">
        <w:rPr>
          <w:i/>
          <w:iCs/>
        </w:rPr>
        <w:t>“</w:t>
      </w:r>
      <w:r w:rsidR="002B6B15">
        <w:rPr>
          <w:i/>
          <w:iCs/>
        </w:rPr>
        <w:t>mes</w:t>
      </w:r>
      <w:r w:rsidRPr="00D460BB">
        <w:rPr>
          <w:i/>
          <w:iCs/>
        </w:rPr>
        <w:t>”:</w:t>
      </w:r>
      <w:r>
        <w:t xml:space="preserve"> </w:t>
      </w:r>
      <w:r w:rsidR="002B6B15">
        <w:t>mes en la que se realizó la medición.</w:t>
      </w:r>
    </w:p>
    <w:p w14:paraId="78E56989" w14:textId="04E692EA" w:rsidR="002B6B15" w:rsidRDefault="002B6B15" w:rsidP="002B6B15">
      <w:pPr>
        <w:pStyle w:val="Prrafodelista"/>
        <w:numPr>
          <w:ilvl w:val="0"/>
          <w:numId w:val="18"/>
        </w:numPr>
      </w:pPr>
      <w:r w:rsidRPr="00D460BB">
        <w:rPr>
          <w:i/>
          <w:iCs/>
        </w:rPr>
        <w:t>“</w:t>
      </w:r>
      <w:r>
        <w:rPr>
          <w:i/>
          <w:iCs/>
        </w:rPr>
        <w:t>dia</w:t>
      </w:r>
      <w:r w:rsidRPr="00D460BB">
        <w:rPr>
          <w:i/>
          <w:iCs/>
        </w:rPr>
        <w:t>”:</w:t>
      </w:r>
      <w:r>
        <w:t xml:space="preserve"> día en la que se realizó la medición.</w:t>
      </w:r>
    </w:p>
    <w:p w14:paraId="1C9ED322" w14:textId="00F6FC99" w:rsidR="002B6B15" w:rsidRDefault="002B6B15" w:rsidP="002B6B15">
      <w:pPr>
        <w:pStyle w:val="Prrafodelista"/>
        <w:numPr>
          <w:ilvl w:val="0"/>
          <w:numId w:val="18"/>
        </w:numPr>
      </w:pPr>
      <w:r w:rsidRPr="00D460BB">
        <w:rPr>
          <w:i/>
          <w:iCs/>
        </w:rPr>
        <w:t>“</w:t>
      </w:r>
      <w:r>
        <w:rPr>
          <w:i/>
          <w:iCs/>
        </w:rPr>
        <w:t>estacion</w:t>
      </w:r>
      <w:r w:rsidRPr="00D460BB">
        <w:rPr>
          <w:i/>
          <w:iCs/>
        </w:rPr>
        <w:t>”:</w:t>
      </w:r>
      <w:r>
        <w:t xml:space="preserve"> estación que realizó la medición.</w:t>
      </w:r>
    </w:p>
    <w:p w14:paraId="5C51E77A" w14:textId="66376A92" w:rsidR="002B6B15" w:rsidRDefault="002B6B15" w:rsidP="002B6B15">
      <w:pPr>
        <w:pStyle w:val="Prrafodelista"/>
        <w:numPr>
          <w:ilvl w:val="0"/>
          <w:numId w:val="18"/>
        </w:numPr>
      </w:pPr>
      <w:r w:rsidRPr="00D460BB">
        <w:rPr>
          <w:i/>
          <w:iCs/>
        </w:rPr>
        <w:t>“</w:t>
      </w:r>
      <w:r>
        <w:rPr>
          <w:i/>
          <w:iCs/>
        </w:rPr>
        <w:t>sensor</w:t>
      </w:r>
      <w:r w:rsidRPr="00D460BB">
        <w:rPr>
          <w:i/>
          <w:iCs/>
        </w:rPr>
        <w:t>”:</w:t>
      </w:r>
      <w:r>
        <w:t xml:space="preserve"> sensor de la estación mencionada que realizó la medición.</w:t>
      </w:r>
    </w:p>
    <w:p w14:paraId="77004B43" w14:textId="3296C5E0" w:rsidR="002B6B15" w:rsidRDefault="002B6B15" w:rsidP="002B6B15">
      <w:pPr>
        <w:pStyle w:val="Prrafodelista"/>
        <w:numPr>
          <w:ilvl w:val="0"/>
          <w:numId w:val="18"/>
        </w:numPr>
      </w:pPr>
      <w:r w:rsidRPr="00D460BB">
        <w:rPr>
          <w:i/>
          <w:iCs/>
        </w:rPr>
        <w:t>“</w:t>
      </w:r>
      <w:r>
        <w:rPr>
          <w:i/>
          <w:iCs/>
        </w:rPr>
        <w:t>tipo_medida</w:t>
      </w:r>
      <w:r w:rsidRPr="00D460BB">
        <w:rPr>
          <w:i/>
          <w:iCs/>
        </w:rPr>
        <w:t>”:</w:t>
      </w:r>
      <w:r>
        <w:t xml:space="preserve"> tipo de la métrica que se mide.</w:t>
      </w:r>
    </w:p>
    <w:p w14:paraId="48283A47" w14:textId="0A669F55" w:rsidR="002B6B15" w:rsidRDefault="002B6B15" w:rsidP="002B6B15">
      <w:pPr>
        <w:pStyle w:val="Prrafodelista"/>
        <w:numPr>
          <w:ilvl w:val="0"/>
          <w:numId w:val="18"/>
        </w:numPr>
      </w:pPr>
      <w:r w:rsidRPr="00D460BB">
        <w:rPr>
          <w:i/>
          <w:iCs/>
        </w:rPr>
        <w:t>“</w:t>
      </w:r>
      <w:r>
        <w:rPr>
          <w:i/>
          <w:iCs/>
        </w:rPr>
        <w:t>medida</w:t>
      </w:r>
      <w:r w:rsidRPr="00D460BB">
        <w:rPr>
          <w:i/>
          <w:iCs/>
        </w:rPr>
        <w:t>”:</w:t>
      </w:r>
      <w:r>
        <w:t xml:space="preserve"> métrica concreta que se mide.</w:t>
      </w:r>
    </w:p>
    <w:p w14:paraId="3AD95387" w14:textId="75E49259" w:rsidR="00142DC6" w:rsidRDefault="002B6B15" w:rsidP="002B6B15">
      <w:pPr>
        <w:pStyle w:val="Prrafodelista"/>
        <w:numPr>
          <w:ilvl w:val="0"/>
          <w:numId w:val="18"/>
        </w:numPr>
      </w:pPr>
      <w:r w:rsidRPr="00D460BB">
        <w:rPr>
          <w:i/>
          <w:iCs/>
        </w:rPr>
        <w:t>“</w:t>
      </w:r>
      <w:r>
        <w:rPr>
          <w:i/>
          <w:iCs/>
        </w:rPr>
        <w:t>max</w:t>
      </w:r>
      <w:r w:rsidRPr="00D460BB">
        <w:rPr>
          <w:i/>
          <w:iCs/>
        </w:rPr>
        <w:t>”:</w:t>
      </w:r>
      <w:r>
        <w:t xml:space="preserve"> de todos los valores obtenidos durante la medición, el valor más elevado.</w:t>
      </w:r>
    </w:p>
    <w:p w14:paraId="3E6637B0" w14:textId="065294D3" w:rsidR="00142DC6" w:rsidRDefault="00142DC6" w:rsidP="00142DC6">
      <w:pPr>
        <w:pStyle w:val="Prrafodelista"/>
        <w:numPr>
          <w:ilvl w:val="0"/>
          <w:numId w:val="19"/>
        </w:numPr>
      </w:pPr>
      <w:r w:rsidRPr="006A1DA7">
        <w:rPr>
          <w:i/>
          <w:iCs/>
        </w:rPr>
        <w:t>“</w:t>
      </w:r>
      <w:r w:rsidR="002B6B15">
        <w:rPr>
          <w:i/>
          <w:iCs/>
        </w:rPr>
        <w:t>max_acumulado</w:t>
      </w:r>
      <w:r w:rsidRPr="006A1DA7">
        <w:rPr>
          <w:i/>
          <w:iCs/>
        </w:rPr>
        <w:t>”</w:t>
      </w:r>
      <w:r>
        <w:t xml:space="preserve">: </w:t>
      </w:r>
      <w:r w:rsidR="002B6B15">
        <w:t>el valor máximo acumulado se obtiene en determinadas métricas como el valor máximo registrado durante la medición</w:t>
      </w:r>
      <w:r>
        <w:t xml:space="preserve">. </w:t>
      </w:r>
      <w:r w:rsidR="002B6B15">
        <w:t>En las mediciones que no se recoge esta métrica, se devuelve el valor max.</w:t>
      </w:r>
    </w:p>
    <w:p w14:paraId="72732603" w14:textId="6BD1CC3E" w:rsidR="00142DC6" w:rsidRDefault="00142DC6" w:rsidP="002B6B15">
      <w:pPr>
        <w:pStyle w:val="Prrafodelista"/>
        <w:numPr>
          <w:ilvl w:val="0"/>
          <w:numId w:val="18"/>
        </w:numPr>
      </w:pPr>
      <w:r w:rsidRPr="006A1DA7">
        <w:rPr>
          <w:i/>
          <w:iCs/>
        </w:rPr>
        <w:t>“</w:t>
      </w:r>
      <w:r w:rsidR="002B6B15">
        <w:rPr>
          <w:i/>
          <w:iCs/>
        </w:rPr>
        <w:t>min</w:t>
      </w:r>
      <w:r w:rsidRPr="006A1DA7">
        <w:rPr>
          <w:i/>
          <w:iCs/>
        </w:rPr>
        <w:t>”</w:t>
      </w:r>
      <w:r>
        <w:t xml:space="preserve">: </w:t>
      </w:r>
      <w:r w:rsidR="002B6B15">
        <w:t>de todos los valores obtenidos durante la medición, el valor ínfimo.</w:t>
      </w:r>
    </w:p>
    <w:p w14:paraId="4E512079" w14:textId="018B4AB0" w:rsidR="002B6B15" w:rsidRDefault="00142DC6" w:rsidP="002B6B15">
      <w:pPr>
        <w:pStyle w:val="Prrafodelista"/>
        <w:numPr>
          <w:ilvl w:val="0"/>
          <w:numId w:val="18"/>
        </w:numPr>
      </w:pPr>
      <w:r w:rsidRPr="002B6B15">
        <w:rPr>
          <w:i/>
          <w:iCs/>
        </w:rPr>
        <w:t>“</w:t>
      </w:r>
      <w:r w:rsidR="002B6B15" w:rsidRPr="002B6B15">
        <w:rPr>
          <w:i/>
          <w:iCs/>
        </w:rPr>
        <w:t>media</w:t>
      </w:r>
      <w:r w:rsidRPr="002B6B15">
        <w:rPr>
          <w:i/>
          <w:iCs/>
        </w:rPr>
        <w:t>”</w:t>
      </w:r>
      <w:r>
        <w:t xml:space="preserve">: </w:t>
      </w:r>
      <w:r w:rsidR="002B6B15">
        <w:t>de todos los valores obtenidos durante la medición, el valor promedio.</w:t>
      </w:r>
    </w:p>
    <w:p w14:paraId="569511CF" w14:textId="092D9303" w:rsidR="00142DC6" w:rsidRDefault="00142DC6" w:rsidP="002B6B15">
      <w:pPr>
        <w:pStyle w:val="Prrafodelista"/>
        <w:numPr>
          <w:ilvl w:val="0"/>
          <w:numId w:val="18"/>
        </w:numPr>
      </w:pPr>
      <w:r w:rsidRPr="002B6B15">
        <w:rPr>
          <w:i/>
          <w:iCs/>
        </w:rPr>
        <w:t>“</w:t>
      </w:r>
      <w:r w:rsidR="002B6B15" w:rsidRPr="002B6B15">
        <w:rPr>
          <w:i/>
          <w:iCs/>
        </w:rPr>
        <w:t>total</w:t>
      </w:r>
      <w:r w:rsidRPr="002B6B15">
        <w:rPr>
          <w:i/>
          <w:iCs/>
        </w:rPr>
        <w:t>”</w:t>
      </w:r>
      <w:r>
        <w:t xml:space="preserve">: </w:t>
      </w:r>
      <w:r w:rsidR="002B6B15">
        <w:t>de todos los valores obtenidos durante la medición, el valor total.</w:t>
      </w:r>
    </w:p>
    <w:p w14:paraId="7463BAF1" w14:textId="025E68C3" w:rsidR="00247D1E" w:rsidRDefault="00247D1E" w:rsidP="00247D1E">
      <w:pPr>
        <w:pStyle w:val="Ttulo2"/>
        <w:rPr>
          <w:caps w:val="0"/>
        </w:rPr>
      </w:pPr>
      <w:bookmarkStart w:id="110" w:name="_Toc173236065"/>
      <w:r>
        <w:rPr>
          <w:caps w:val="0"/>
        </w:rPr>
        <w:lastRenderedPageBreak/>
        <w:t>Almacenamiento de datos</w:t>
      </w:r>
      <w:bookmarkEnd w:id="110"/>
    </w:p>
    <w:p w14:paraId="1C98B69D" w14:textId="64C83A47" w:rsidR="0035235E" w:rsidRDefault="0035235E" w:rsidP="0035235E">
      <w:r>
        <w:t xml:space="preserve">Dando por finalizada la fase de limpieza y procesamiento de datos, se </w:t>
      </w:r>
      <w:r w:rsidR="003D251B">
        <w:t>obtiene</w:t>
      </w:r>
      <w:r w:rsidR="00077DD5">
        <w:t xml:space="preserve"> el conjunto de</w:t>
      </w:r>
      <w:r>
        <w:t xml:space="preserve"> datos </w:t>
      </w:r>
      <w:r w:rsidR="003D251B">
        <w:t xml:space="preserve">que finalmente </w:t>
      </w:r>
      <w:r w:rsidR="00077DD5">
        <w:t>será utilizado</w:t>
      </w:r>
      <w:r>
        <w:t xml:space="preserve"> en </w:t>
      </w:r>
      <w:r w:rsidR="003D251B">
        <w:t>el</w:t>
      </w:r>
      <w:r>
        <w:t xml:space="preserve"> </w:t>
      </w:r>
      <w:r w:rsidR="00517417">
        <w:t xml:space="preserve">proyecto. </w:t>
      </w:r>
      <w:r w:rsidR="00077DD5">
        <w:t>Seguidamente, e</w:t>
      </w:r>
      <w:r w:rsidR="00517417">
        <w:t xml:space="preserve">n la fase de almacenamiento, </w:t>
      </w:r>
      <w:r w:rsidR="00077DD5">
        <w:t>estos</w:t>
      </w:r>
      <w:r w:rsidR="00517417">
        <w:t xml:space="preserve"> datos son</w:t>
      </w:r>
      <w:r w:rsidR="003D251B">
        <w:t xml:space="preserve"> almacena</w:t>
      </w:r>
      <w:r w:rsidR="00517417">
        <w:t>dos</w:t>
      </w:r>
      <w:r w:rsidR="003D251B">
        <w:t xml:space="preserve"> en </w:t>
      </w:r>
      <w:r w:rsidR="00077DD5">
        <w:t>una</w:t>
      </w:r>
      <w:r w:rsidR="003D251B">
        <w:t xml:space="preserve"> base de datos</w:t>
      </w:r>
      <w:r w:rsidR="00077DD5">
        <w:t>, la cual es seleccionada dependiendo la necesidad de cada proyecto. En la situación de Biker, MongoDB fue la opción más acorde para las necesidades del proyecto, permitiendo tener una mayor flexibilidad en las estructuras de los documentos de datos. Además, la experiencia previa con esta herramienta fue influyente cuanto menos en la decisión de utilizar esta opción</w:t>
      </w:r>
      <w:r>
        <w:t>.</w:t>
      </w:r>
    </w:p>
    <w:p w14:paraId="7A9AB552" w14:textId="490A23BA" w:rsidR="003A0304" w:rsidRDefault="003A0304" w:rsidP="0035235E">
      <w:r>
        <w:t xml:space="preserve">En lo que a la distribución del almacenamiento de los datos se refiere, se conforman varias colecciones dentro de la base de datos creada bajo el nombre de </w:t>
      </w:r>
      <w:r w:rsidRPr="003A0304">
        <w:rPr>
          <w:i/>
          <w:iCs/>
        </w:rPr>
        <w:t>“TFM”</w:t>
      </w:r>
      <w:r>
        <w:t>.</w:t>
      </w:r>
    </w:p>
    <w:p w14:paraId="08166ABF" w14:textId="79F30EFC" w:rsidR="003A0304" w:rsidRDefault="003A0304" w:rsidP="0035235E">
      <w:r>
        <w:t xml:space="preserve">La primera de ellas se conoce bajo el nombre de </w:t>
      </w:r>
      <w:r w:rsidRPr="003A0304">
        <w:rPr>
          <w:i/>
          <w:iCs/>
        </w:rPr>
        <w:t>“calidad_aire”</w:t>
      </w:r>
      <w:r>
        <w:rPr>
          <w:i/>
          <w:iCs/>
        </w:rPr>
        <w:t xml:space="preserve"> </w:t>
      </w:r>
      <w:r>
        <w:t>y se recogen todos los datos de la calidad del aire en las diferentes provincias del País Vasco.</w:t>
      </w:r>
      <w:r w:rsidR="002500D1">
        <w:t xml:space="preserve"> La segunda colección tiene el nombre de </w:t>
      </w:r>
      <w:r w:rsidR="002500D1" w:rsidRPr="002500D1">
        <w:rPr>
          <w:i/>
          <w:iCs/>
        </w:rPr>
        <w:t>“estaciones”</w:t>
      </w:r>
      <w:r w:rsidR="002500D1">
        <w:t xml:space="preserve">, y se almacenan los datos que tienen relación con las estaciones meteorológicas. La tercera colección se conoce como </w:t>
      </w:r>
      <w:r w:rsidR="002500D1" w:rsidRPr="0026639B">
        <w:rPr>
          <w:i/>
          <w:iCs/>
        </w:rPr>
        <w:t>“incidencias”</w:t>
      </w:r>
      <w:r w:rsidR="002500D1">
        <w:t xml:space="preserve">, siendo el almacén de los datos que reflejan las incidencias ocurridas en las carreteras. La cuarta colección toma el nombre de </w:t>
      </w:r>
      <w:r w:rsidR="002500D1" w:rsidRPr="0026639B">
        <w:rPr>
          <w:i/>
          <w:iCs/>
        </w:rPr>
        <w:t>“flows”</w:t>
      </w:r>
      <w:r w:rsidR="002500D1">
        <w:t xml:space="preserve"> y se recogen todos los datos de los flujos de tráfico. Y por último, existe</w:t>
      </w:r>
      <w:r w:rsidR="0028090F">
        <w:t xml:space="preserve"> la</w:t>
      </w:r>
      <w:r w:rsidR="002500D1">
        <w:t xml:space="preserve"> colecci</w:t>
      </w:r>
      <w:r w:rsidR="0028090F">
        <w:t xml:space="preserve">ón </w:t>
      </w:r>
      <w:r w:rsidR="0028090F" w:rsidRPr="0028090F">
        <w:rPr>
          <w:i/>
          <w:iCs/>
        </w:rPr>
        <w:t>“meteo”</w:t>
      </w:r>
      <w:r w:rsidR="0028090F">
        <w:t>, donde</w:t>
      </w:r>
      <w:r w:rsidR="002500D1">
        <w:t xml:space="preserve"> </w:t>
      </w:r>
      <w:r w:rsidR="0028090F">
        <w:t>se recogen los datos de</w:t>
      </w:r>
      <w:r w:rsidR="002500D1">
        <w:t xml:space="preserve"> los sensores de las estaciones </w:t>
      </w:r>
      <w:r w:rsidR="005D0049">
        <w:t>meteorológicas</w:t>
      </w:r>
      <w:r w:rsidR="0028090F">
        <w:t>. Las métricas almacenadas son las siguientes</w:t>
      </w:r>
      <w:r w:rsidR="005D0049">
        <w:t xml:space="preserve">: humedad, temperatura, humedad de la superficie, visibilidad, precipitaciones, velocidad media </w:t>
      </w:r>
      <w:r w:rsidR="00837FEB">
        <w:t xml:space="preserve">y dirección </w:t>
      </w:r>
      <w:r w:rsidR="005D0049">
        <w:t>del viento.</w:t>
      </w:r>
    </w:p>
    <w:p w14:paraId="39108526" w14:textId="31BF446E" w:rsidR="005D0049" w:rsidRPr="000724CD" w:rsidRDefault="005D0049" w:rsidP="005D0049">
      <w:pPr>
        <w:rPr>
          <w:i/>
          <w:iCs/>
        </w:rPr>
      </w:pPr>
      <w:bookmarkStart w:id="111" w:name="_Toc173320222"/>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B60561">
        <w:rPr>
          <w:b/>
          <w:bCs/>
          <w:noProof/>
        </w:rPr>
        <w:t>9</w:t>
      </w:r>
      <w:r w:rsidRPr="00F37CFB">
        <w:rPr>
          <w:b/>
          <w:bCs/>
        </w:rPr>
        <w:fldChar w:fldCharType="end"/>
      </w:r>
      <w:r w:rsidRPr="00F37CFB">
        <w:rPr>
          <w:b/>
          <w:bCs/>
        </w:rPr>
        <w:t>.</w:t>
      </w:r>
      <w:r w:rsidRPr="002A3D58">
        <w:t xml:space="preserve"> </w:t>
      </w:r>
      <w:r w:rsidRPr="000724CD">
        <w:rPr>
          <w:i/>
          <w:iCs/>
        </w:rPr>
        <w:t>Colecciones de la base de datos “TFM” en MongoDB</w:t>
      </w:r>
      <w:bookmarkEnd w:id="111"/>
    </w:p>
    <w:p w14:paraId="5AAF2617" w14:textId="215C3CF4" w:rsidR="005D0049" w:rsidRPr="005D0049" w:rsidRDefault="005D0049" w:rsidP="005D0049">
      <w:commentRangeStart w:id="112"/>
      <w:r>
        <w:t>Foto de las colecciones</w:t>
      </w:r>
      <w:commentRangeEnd w:id="112"/>
      <w:r w:rsidR="00E6756F">
        <w:rPr>
          <w:rStyle w:val="Refdecomentario"/>
        </w:rPr>
        <w:commentReference w:id="112"/>
      </w:r>
    </w:p>
    <w:p w14:paraId="49D0E004" w14:textId="77777777" w:rsidR="005D0049" w:rsidRDefault="005D0049" w:rsidP="005D0049">
      <w:pPr>
        <w:jc w:val="center"/>
      </w:pPr>
      <w:r>
        <w:rPr>
          <w:noProof/>
        </w:rPr>
        <w:drawing>
          <wp:inline distT="0" distB="0" distL="0" distR="0" wp14:anchorId="38333881" wp14:editId="3A3C73F1">
            <wp:extent cx="5888668" cy="1424940"/>
            <wp:effectExtent l="0" t="0" r="0" b="0"/>
            <wp:docPr id="784991293" name="Imagen 3"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022759" name="Imagen 3" descr="Diagrama&#10;&#10;Descripción generada automáticamente con confianza media"/>
                    <pic:cNvPicPr/>
                  </pic:nvPicPr>
                  <pic:blipFill>
                    <a:blip r:embed="rId25">
                      <a:extLst>
                        <a:ext uri="{28A0092B-C50C-407E-A947-70E740481C1C}">
                          <a14:useLocalDpi xmlns:a14="http://schemas.microsoft.com/office/drawing/2010/main" val="0"/>
                        </a:ext>
                      </a:extLst>
                    </a:blip>
                    <a:stretch>
                      <a:fillRect/>
                    </a:stretch>
                  </pic:blipFill>
                  <pic:spPr>
                    <a:xfrm>
                      <a:off x="0" y="0"/>
                      <a:ext cx="5901645" cy="1428080"/>
                    </a:xfrm>
                    <a:prstGeom prst="rect">
                      <a:avLst/>
                    </a:prstGeom>
                  </pic:spPr>
                </pic:pic>
              </a:graphicData>
            </a:graphic>
          </wp:inline>
        </w:drawing>
      </w:r>
    </w:p>
    <w:p w14:paraId="6D2ED1CB" w14:textId="77777777" w:rsidR="005D0049" w:rsidRDefault="005D0049" w:rsidP="005D0049">
      <w:pPr>
        <w:pStyle w:val="Piedefoto-tabla"/>
        <w:rPr>
          <w:lang w:val="es-ES"/>
        </w:rPr>
      </w:pPr>
      <w:r w:rsidRPr="00F527EC">
        <w:rPr>
          <w:lang w:val="es-ES"/>
        </w:rPr>
        <w:t>Fuente: Elaboración propia.</w:t>
      </w:r>
    </w:p>
    <w:p w14:paraId="3858F98F" w14:textId="125EB533" w:rsidR="0026639B" w:rsidRPr="0026639B" w:rsidRDefault="0026639B" w:rsidP="0026639B">
      <w:r>
        <w:lastRenderedPageBreak/>
        <w:t xml:space="preserve">Además, se ha de mencionar que </w:t>
      </w:r>
      <w:r w:rsidR="001938F0">
        <w:t>para</w:t>
      </w:r>
      <w:r>
        <w:t xml:space="preserve"> cada una de las colecciones</w:t>
      </w:r>
      <w:r w:rsidR="001938F0">
        <w:t xml:space="preserve"> se debe definir la inserción de los datos mediante la librería pymongo de Python, con el fin de establecer una conexión entre </w:t>
      </w:r>
      <w:r w:rsidR="00C06FF9">
        <w:t>la base</w:t>
      </w:r>
      <w:r w:rsidR="001938F0">
        <w:t xml:space="preserve"> de datos y el código ejecutado.</w:t>
      </w:r>
    </w:p>
    <w:p w14:paraId="0F2ACA95" w14:textId="0694037B" w:rsidR="00274397" w:rsidRDefault="00274397" w:rsidP="00274397">
      <w:pPr>
        <w:pStyle w:val="Ttulo2"/>
        <w:rPr>
          <w:caps w:val="0"/>
        </w:rPr>
      </w:pPr>
      <w:bookmarkStart w:id="113" w:name="_Toc173236066"/>
      <w:r>
        <w:rPr>
          <w:caps w:val="0"/>
        </w:rPr>
        <w:t xml:space="preserve">Análisis </w:t>
      </w:r>
      <w:r w:rsidR="00247D1E">
        <w:rPr>
          <w:caps w:val="0"/>
        </w:rPr>
        <w:t>de datos</w:t>
      </w:r>
      <w:bookmarkEnd w:id="113"/>
    </w:p>
    <w:p w14:paraId="5D362387" w14:textId="4677F548" w:rsidR="00BA2D4A" w:rsidRDefault="00C06FF9" w:rsidP="00C06FF9">
      <w:r>
        <w:t>Superando el ecuador del ciclo de vida del conjunto de datos</w:t>
      </w:r>
      <w:r w:rsidR="008F7148">
        <w:t xml:space="preserve">, </w:t>
      </w:r>
      <w:r w:rsidR="00D74186">
        <w:t>comienza</w:t>
      </w:r>
      <w:r w:rsidR="008F7148">
        <w:t xml:space="preserve"> la etapa de análisis de datos.</w:t>
      </w:r>
      <w:r w:rsidR="00044DF9">
        <w:t xml:space="preserve"> Esta etapa se centra en la explotación de los datos que recogen la calidad del aire as</w:t>
      </w:r>
      <w:r w:rsidR="00D74186">
        <w:t>í</w:t>
      </w:r>
      <w:r w:rsidR="00044DF9">
        <w:t xml:space="preserve"> como todos aquellos</w:t>
      </w:r>
      <w:r w:rsidR="00BA2D4A">
        <w:t xml:space="preserve"> datos</w:t>
      </w:r>
      <w:r w:rsidR="00044DF9">
        <w:t xml:space="preserve"> que tratan sobre l</w:t>
      </w:r>
      <w:r w:rsidR="00D543C8">
        <w:t>as diferentes métricas de las estaciones meteorológicas</w:t>
      </w:r>
      <w:r w:rsidR="00BA2D4A">
        <w:t xml:space="preserve"> y flujos de tráfico. En todas estas ocasiones, y en base a los históricos almacenados, se predicen valores futuros de todos estos datos gracias a diferentes técnicas de IA como la regresión lineal</w:t>
      </w:r>
      <w:r w:rsidR="0028090F">
        <w:t>, Random Forest</w:t>
      </w:r>
      <w:r w:rsidR="002B38CA">
        <w:t xml:space="preserve"> o</w:t>
      </w:r>
      <w:r w:rsidR="00BA2D4A">
        <w:t xml:space="preserve"> </w:t>
      </w:r>
      <w:r w:rsidR="002B38CA">
        <w:t xml:space="preserve">redes neuronales. </w:t>
      </w:r>
      <w:r w:rsidR="00CE798F">
        <w:t>A</w:t>
      </w:r>
      <w:r w:rsidR="002B38CA">
        <w:t xml:space="preserve"> </w:t>
      </w:r>
      <w:r w:rsidR="00CE798F">
        <w:t>continuación,</w:t>
      </w:r>
      <w:r w:rsidR="002B38CA">
        <w:t xml:space="preserve"> se define el proceso de análisis realizado de forma completa.</w:t>
      </w:r>
    </w:p>
    <w:p w14:paraId="20074196" w14:textId="43C2EE33" w:rsidR="00247D1E" w:rsidRDefault="00247D1E" w:rsidP="00247D1E">
      <w:pPr>
        <w:pStyle w:val="Ttulo3"/>
        <w:ind w:left="709" w:hanging="709"/>
      </w:pPr>
      <w:bookmarkStart w:id="114" w:name="_Toc173236067"/>
      <w:r>
        <w:t>Análisis exploratorio de datos (EDA)</w:t>
      </w:r>
      <w:bookmarkEnd w:id="114"/>
    </w:p>
    <w:p w14:paraId="19F4CCD7" w14:textId="77777777" w:rsidR="00C433F7" w:rsidRDefault="002B38CA" w:rsidP="002B38CA">
      <w:r>
        <w:t xml:space="preserve">Inicialmente se realiza un </w:t>
      </w:r>
      <w:r w:rsidR="0001067E">
        <w:t>EDA</w:t>
      </w:r>
      <w:r>
        <w:t xml:space="preserve"> que aplica a todos los conjuntos de datos donde se pueden conocer diferentes características de cada </w:t>
      </w:r>
      <w:r w:rsidR="00AF2E67">
        <w:t>uno</w:t>
      </w:r>
      <w:r>
        <w:t xml:space="preserve">. </w:t>
      </w:r>
    </w:p>
    <w:p w14:paraId="49CD51CE" w14:textId="5F630183" w:rsidR="00837FEB" w:rsidRDefault="00AF2E67" w:rsidP="002B38CA">
      <w:r>
        <w:t>En un primer instante, se muestran los 5 primeros registros de cada conjunto de datos, permitiendo tener una primera visión general de los datos. Seguidamente se conoce su estructura en mayor detalle, mostrando tanto el número de columnas como de filas que definen cada conjunto de datos. Se indaga en mayor profundidad en las columnas, mostrando el nombre y el tipo de dato que las componen</w:t>
      </w:r>
      <w:r w:rsidR="00FF6EFC">
        <w:t>, además de mostrar el número de registros no nulos existentes.</w:t>
      </w:r>
    </w:p>
    <w:p w14:paraId="054C0C53" w14:textId="0B4DD8FA" w:rsidR="00AF2E67" w:rsidRDefault="00AD11E2" w:rsidP="002B38CA">
      <w:r>
        <w:t>Se</w:t>
      </w:r>
      <w:r w:rsidR="00FF6EFC">
        <w:t xml:space="preserve"> </w:t>
      </w:r>
      <w:r w:rsidR="00C433F7">
        <w:t>visualizan</w:t>
      </w:r>
      <w:r w:rsidR="00FF6EFC">
        <w:t xml:space="preserve"> varios estadísticos, como el </w:t>
      </w:r>
      <w:r w:rsidR="00C433F7">
        <w:t>número total</w:t>
      </w:r>
      <w:r w:rsidR="00FF6EFC">
        <w:t xml:space="preserve"> de valores, cuantos de ellos son únicos, el que más veces se ha repetido y el número de repeticiones. Asimismo, se realiza un desglose por cada una de las columnas que componen el conjunto de datos mostrando las veces que dicho valor ha aparecido. Al final de cada columna, aparece el nombre de </w:t>
      </w:r>
      <w:r w:rsidR="00C433F7">
        <w:t>la misma,</w:t>
      </w:r>
      <w:r w:rsidR="00FF6EFC">
        <w:t xml:space="preserve"> el tipo de dato que se almacena y el número de registros que </w:t>
      </w:r>
      <w:r w:rsidR="00C433F7">
        <w:t>la compone</w:t>
      </w:r>
      <w:r w:rsidR="00FF6EFC">
        <w:t>.</w:t>
      </w:r>
    </w:p>
    <w:p w14:paraId="5E7C3402" w14:textId="3F1F3C54" w:rsidR="00AD11E2" w:rsidRDefault="00AD11E2" w:rsidP="002B38CA">
      <w:r>
        <w:t xml:space="preserve">Por </w:t>
      </w:r>
      <w:r w:rsidR="00B62902">
        <w:t>último,</w:t>
      </w:r>
      <w:r>
        <w:t xml:space="preserve"> se genera una matriz de correlación donde se pueden apreciar las relaciones existentes entre las columnas numéricas en cada conjunto de datos.</w:t>
      </w:r>
    </w:p>
    <w:p w14:paraId="67011E9A" w14:textId="77777777" w:rsidR="00837FEB" w:rsidRDefault="00837FEB">
      <w:pPr>
        <w:spacing w:before="0" w:after="0" w:line="240" w:lineRule="auto"/>
        <w:jc w:val="left"/>
        <w:rPr>
          <w:b/>
          <w:bCs/>
        </w:rPr>
      </w:pPr>
      <w:r>
        <w:rPr>
          <w:b/>
          <w:bCs/>
        </w:rPr>
        <w:br w:type="page"/>
      </w:r>
    </w:p>
    <w:p w14:paraId="421FD698" w14:textId="226B371D" w:rsidR="00837FEB" w:rsidRDefault="00837FEB" w:rsidP="00837FEB">
      <w:pPr>
        <w:rPr>
          <w:i/>
          <w:iCs/>
        </w:rPr>
      </w:pPr>
      <w:bookmarkStart w:id="115" w:name="_Toc173320223"/>
      <w:r w:rsidRPr="00F37CFB">
        <w:rPr>
          <w:b/>
          <w:bCs/>
        </w:rPr>
        <w:lastRenderedPageBreak/>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B60561">
        <w:rPr>
          <w:b/>
          <w:bCs/>
          <w:noProof/>
        </w:rPr>
        <w:t>10</w:t>
      </w:r>
      <w:r w:rsidRPr="00F37CFB">
        <w:rPr>
          <w:b/>
          <w:bCs/>
        </w:rPr>
        <w:fldChar w:fldCharType="end"/>
      </w:r>
      <w:r w:rsidRPr="00F37CFB">
        <w:rPr>
          <w:b/>
          <w:bCs/>
        </w:rPr>
        <w:t>.</w:t>
      </w:r>
      <w:r w:rsidRPr="002A3D58">
        <w:t xml:space="preserve"> </w:t>
      </w:r>
      <w:r w:rsidRPr="000724CD">
        <w:rPr>
          <w:i/>
          <w:iCs/>
        </w:rPr>
        <w:t xml:space="preserve">Ejemplo de una </w:t>
      </w:r>
      <w:r w:rsidR="00CB7F3F" w:rsidRPr="000724CD">
        <w:rPr>
          <w:i/>
          <w:iCs/>
        </w:rPr>
        <w:t>matriz de correlación</w:t>
      </w:r>
      <w:bookmarkEnd w:id="115"/>
    </w:p>
    <w:p w14:paraId="5A784CED" w14:textId="3A9158F1" w:rsidR="00837FEB" w:rsidRDefault="00CB7F3F" w:rsidP="00837FEB">
      <w:pPr>
        <w:jc w:val="center"/>
      </w:pPr>
      <w:r>
        <w:rPr>
          <w:noProof/>
        </w:rPr>
        <w:drawing>
          <wp:inline distT="0" distB="0" distL="0" distR="0" wp14:anchorId="750DE07A" wp14:editId="19D99BD7">
            <wp:extent cx="5760085" cy="5131435"/>
            <wp:effectExtent l="0" t="0" r="0" b="0"/>
            <wp:docPr id="11999540" name="Imagen 1" descr="Gráfico, Gráfico en cascad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9540" name="Imagen 1" descr="Gráfico, Gráfico en cascada&#10;&#10;Descripción generada automáticamente"/>
                    <pic:cNvPicPr/>
                  </pic:nvPicPr>
                  <pic:blipFill>
                    <a:blip r:embed="rId35"/>
                    <a:stretch>
                      <a:fillRect/>
                    </a:stretch>
                  </pic:blipFill>
                  <pic:spPr>
                    <a:xfrm>
                      <a:off x="0" y="0"/>
                      <a:ext cx="5760085" cy="5131435"/>
                    </a:xfrm>
                    <a:prstGeom prst="rect">
                      <a:avLst/>
                    </a:prstGeom>
                  </pic:spPr>
                </pic:pic>
              </a:graphicData>
            </a:graphic>
          </wp:inline>
        </w:drawing>
      </w:r>
    </w:p>
    <w:p w14:paraId="542BF36B" w14:textId="77777777" w:rsidR="00837FEB" w:rsidRDefault="00837FEB" w:rsidP="00837FEB">
      <w:pPr>
        <w:pStyle w:val="Piedefoto-tabla"/>
        <w:rPr>
          <w:lang w:val="es-ES"/>
        </w:rPr>
      </w:pPr>
      <w:r w:rsidRPr="00F527EC">
        <w:rPr>
          <w:lang w:val="es-ES"/>
        </w:rPr>
        <w:t>Fuente: Elaboración propia.</w:t>
      </w:r>
    </w:p>
    <w:p w14:paraId="21F63320" w14:textId="0F4F9C0D" w:rsidR="00623B55" w:rsidRDefault="00247D1E" w:rsidP="00623B55">
      <w:pPr>
        <w:pStyle w:val="Ttulo3"/>
        <w:ind w:left="709" w:hanging="709"/>
      </w:pPr>
      <w:bookmarkStart w:id="116" w:name="_Toc173236068"/>
      <w:r>
        <w:t xml:space="preserve">Análisis </w:t>
      </w:r>
      <w:r w:rsidR="00623B55">
        <w:t>de los subconjuntos de datos</w:t>
      </w:r>
      <w:bookmarkEnd w:id="116"/>
    </w:p>
    <w:p w14:paraId="4DE8C6FB" w14:textId="6409B171" w:rsidR="00623B55" w:rsidRPr="00623B55" w:rsidRDefault="00623B55" w:rsidP="00623B55">
      <w:r>
        <w:t>Tras un EDA genérico aplicado a todos los conjuntos de datos, se realiza un análisis m</w:t>
      </w:r>
      <w:r w:rsidR="000B4A37">
        <w:t>á</w:t>
      </w:r>
      <w:r>
        <w:t xml:space="preserve">s </w:t>
      </w:r>
      <w:r w:rsidR="000B4A37">
        <w:t>detallado</w:t>
      </w:r>
      <w:r>
        <w:t xml:space="preserve"> por cada uno de los conjuntos de datos existentes</w:t>
      </w:r>
      <w:r w:rsidR="000B4A37">
        <w:t>.</w:t>
      </w:r>
      <w:r w:rsidR="00A74C17">
        <w:t xml:space="preserve"> En ellos se puede encontrar desde técnicas de aprendizaje supervisado como la regresión hasta técnicas de aprendizaje no supervisado como el clustering.</w:t>
      </w:r>
    </w:p>
    <w:p w14:paraId="7A8B8E4F" w14:textId="037BE5EA" w:rsidR="00623B55" w:rsidRPr="000D09A0" w:rsidRDefault="00623B55" w:rsidP="00623B55">
      <w:pPr>
        <w:pStyle w:val="Ttulo4"/>
        <w:ind w:left="851" w:hanging="851"/>
      </w:pPr>
      <w:r>
        <w:t>Flujo</w:t>
      </w:r>
      <w:r w:rsidR="00A74C17">
        <w:t>s</w:t>
      </w:r>
      <w:r>
        <w:t xml:space="preserve"> de tráfico</w:t>
      </w:r>
    </w:p>
    <w:p w14:paraId="405218C3" w14:textId="77777777" w:rsidR="00CB7F3F" w:rsidRDefault="000B4A37" w:rsidP="00F96196">
      <w:r>
        <w:t xml:space="preserve">En </w:t>
      </w:r>
      <w:r w:rsidR="00A74C17">
        <w:t>e</w:t>
      </w:r>
      <w:r>
        <w:t xml:space="preserve">l conjunto de datos </w:t>
      </w:r>
      <w:r w:rsidR="00A74C17">
        <w:t xml:space="preserve">que </w:t>
      </w:r>
      <w:r w:rsidR="00F96196">
        <w:t xml:space="preserve">se tratan los </w:t>
      </w:r>
      <w:r>
        <w:t>flujos de tráfico, únicamente se utiliza una técnica de aprendizaje no supervisado como es el clustering</w:t>
      </w:r>
      <w:r w:rsidR="00A74C17">
        <w:t>. El clustering tiene la finalidad de agrupar los datos existentes en un n</w:t>
      </w:r>
      <w:r w:rsidR="00F96196">
        <w:t>ú</w:t>
      </w:r>
      <w:r w:rsidR="00A74C17">
        <w:t xml:space="preserve">mero determinado de grupos, sin la </w:t>
      </w:r>
      <w:r w:rsidR="00F96196">
        <w:t>existencia</w:t>
      </w:r>
      <w:r w:rsidR="00A74C17">
        <w:t xml:space="preserve"> de ninguna etiqueta</w:t>
      </w:r>
      <w:r>
        <w:t xml:space="preserve"> </w:t>
      </w:r>
      <w:r w:rsidR="00F96196">
        <w:t xml:space="preserve">por cada uno de los grupos conformados. </w:t>
      </w:r>
    </w:p>
    <w:p w14:paraId="5297472A" w14:textId="77777777" w:rsidR="00265B0B" w:rsidRDefault="00F96196" w:rsidP="00F96196">
      <w:r>
        <w:lastRenderedPageBreak/>
        <w:t>Por ello, las agrupaciones se realizan en base a la similitud de los elementos. En este caso concreto, se realizan 2 agrupaciones, en base a la afluencia de vehículos y a la velocidad de circulación. De esta forma, se puede clasificar la saturación de vehículos existente en la carretera, así como la velocidad media de circulación en las mismas, permitiendo al usuario final conocer estos datos.</w:t>
      </w:r>
      <w:r w:rsidR="00B60561">
        <w:t xml:space="preserve"> </w:t>
      </w:r>
    </w:p>
    <w:p w14:paraId="026783BC" w14:textId="0DEC87C0" w:rsidR="00F96196" w:rsidRDefault="00B60561" w:rsidP="00F96196">
      <w:r>
        <w:t xml:space="preserve">Ambas agrupaciones se han dividido en 5 subclases que varían en el caso de la afluencia de vehículos desde una saturación mínima </w:t>
      </w:r>
      <w:r w:rsidR="00265B0B">
        <w:t xml:space="preserve">de las carreteras </w:t>
      </w:r>
      <w:r>
        <w:t>hasta una</w:t>
      </w:r>
      <w:r w:rsidR="00265B0B">
        <w:t xml:space="preserve"> afluencia más densa del tráfico. En el caso de la velocidad media ocurre algo similar, existiendo un abanico </w:t>
      </w:r>
      <w:r w:rsidR="000E1F14">
        <w:t xml:space="preserve">que abarca </w:t>
      </w:r>
      <w:r w:rsidR="00265B0B">
        <w:t>desde una velocidad de circulación considerablemente reducida hasta una velocidad elevada.</w:t>
      </w:r>
    </w:p>
    <w:p w14:paraId="45FEEE4E" w14:textId="7EE5EFBD" w:rsidR="00265B0B" w:rsidRDefault="00265B0B" w:rsidP="00F96196">
      <w:r>
        <w:t>A continuación, se puede apreciar la distribución de ambos clústeres.</w:t>
      </w:r>
    </w:p>
    <w:p w14:paraId="24A4A703" w14:textId="1E12EB11" w:rsidR="00DC11DD" w:rsidRPr="000724CD" w:rsidRDefault="00DC11DD" w:rsidP="00DC11DD">
      <w:pPr>
        <w:rPr>
          <w:i/>
          <w:iCs/>
        </w:rPr>
      </w:pPr>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Pr>
          <w:b/>
          <w:bCs/>
          <w:noProof/>
        </w:rPr>
        <w:t>11</w:t>
      </w:r>
      <w:r w:rsidRPr="00F37CFB">
        <w:rPr>
          <w:b/>
          <w:bCs/>
        </w:rPr>
        <w:fldChar w:fldCharType="end"/>
      </w:r>
      <w:r w:rsidRPr="00F37CFB">
        <w:rPr>
          <w:b/>
          <w:bCs/>
        </w:rPr>
        <w:t>.</w:t>
      </w:r>
      <w:r w:rsidRPr="002A3D58">
        <w:t xml:space="preserve"> </w:t>
      </w:r>
      <w:r w:rsidR="00D34982">
        <w:rPr>
          <w:i/>
          <w:iCs/>
        </w:rPr>
        <w:t>Clustering de los flujos de tráfico</w:t>
      </w:r>
    </w:p>
    <w:p w14:paraId="00C3BA00" w14:textId="77777777" w:rsidR="00DC11DD" w:rsidRDefault="00DC11DD" w:rsidP="00DC11DD">
      <w:pPr>
        <w:pStyle w:val="Piedefoto-tabla"/>
        <w:rPr>
          <w:lang w:val="es-ES"/>
        </w:rPr>
      </w:pPr>
    </w:p>
    <w:p w14:paraId="4379BDDE" w14:textId="3466F861" w:rsidR="00DC11DD" w:rsidRDefault="00DC11DD" w:rsidP="00DC11DD">
      <w:pPr>
        <w:pStyle w:val="Piedefoto-tabla"/>
        <w:rPr>
          <w:lang w:val="es-ES"/>
        </w:rPr>
      </w:pPr>
      <w:r w:rsidRPr="00F527EC">
        <w:rPr>
          <w:lang w:val="es-ES"/>
        </w:rPr>
        <w:t>Fuente: Elaboración propia.</w:t>
      </w:r>
    </w:p>
    <w:p w14:paraId="12A3E3CD" w14:textId="35217166" w:rsidR="00265B0B" w:rsidRPr="00DC11DD" w:rsidRDefault="00DC11DD" w:rsidP="00DC11DD">
      <w:pPr>
        <w:spacing w:before="0" w:after="0" w:line="240" w:lineRule="auto"/>
        <w:jc w:val="left"/>
        <w:rPr>
          <w:rFonts w:ascii="Calibri" w:hAnsi="Calibri" w:cs="UnitOT-Light"/>
          <w:iCs/>
          <w:color w:val="595959" w:themeColor="text1" w:themeTint="A6"/>
          <w:sz w:val="19"/>
          <w:szCs w:val="18"/>
        </w:rPr>
      </w:pPr>
      <w:r>
        <w:br w:type="page"/>
      </w:r>
    </w:p>
    <w:p w14:paraId="214C8526" w14:textId="3D8225D2" w:rsidR="00B60561" w:rsidRDefault="00B60561" w:rsidP="00B60561">
      <w:pPr>
        <w:pStyle w:val="Ttulo4"/>
        <w:ind w:left="851" w:hanging="851"/>
      </w:pPr>
      <w:r>
        <w:lastRenderedPageBreak/>
        <w:t>Calidad del aire</w:t>
      </w:r>
    </w:p>
    <w:p w14:paraId="54A0DB5E" w14:textId="225FBC3A" w:rsidR="000872B3" w:rsidRDefault="00B60561" w:rsidP="00B60561">
      <w:r>
        <w:t>En este conjunto de datos se opta por el uso de algoritmos de aprendizaje supervisado</w:t>
      </w:r>
      <w:r w:rsidR="000872B3">
        <w:t xml:space="preserve"> para obtener la predicción de </w:t>
      </w:r>
      <w:r w:rsidR="00FE6D2F">
        <w:t>algunos</w:t>
      </w:r>
      <w:r w:rsidR="000872B3">
        <w:t xml:space="preserve"> </w:t>
      </w:r>
      <w:r w:rsidR="00FE6D2F">
        <w:t>indicadores</w:t>
      </w:r>
      <w:r w:rsidR="000872B3">
        <w:t xml:space="preserve">. Para ello, se definen 3 algoritmos, regresión lineal, Random Forest y una red neuronal, con el fin de realizar una comparativa </w:t>
      </w:r>
      <w:r w:rsidR="00B97ABE">
        <w:t xml:space="preserve">entre sus </w:t>
      </w:r>
      <w:r w:rsidR="000872B3">
        <w:t>resultados y concluir que solución obtiene mejores resultados.</w:t>
      </w:r>
    </w:p>
    <w:p w14:paraId="4E2B9FD7" w14:textId="77777777" w:rsidR="002E20CB" w:rsidRDefault="00A665E6" w:rsidP="00A665E6">
      <w:r>
        <w:t xml:space="preserve">El algoritmo de regresión lineal se </w:t>
      </w:r>
      <w:r w:rsidR="002E20CB">
        <w:t>inicializa</w:t>
      </w:r>
      <w:r>
        <w:t xml:space="preserve"> a través de la función </w:t>
      </w:r>
      <w:r w:rsidR="002E20CB" w:rsidRPr="002E20CB">
        <w:rPr>
          <w:i/>
          <w:iCs/>
        </w:rPr>
        <w:t>“</w:t>
      </w:r>
      <w:r w:rsidRPr="002E20CB">
        <w:rPr>
          <w:i/>
          <w:iCs/>
        </w:rPr>
        <w:t>LinearRegression()</w:t>
      </w:r>
      <w:r w:rsidR="002E20CB" w:rsidRPr="002E20CB">
        <w:rPr>
          <w:i/>
          <w:iCs/>
        </w:rPr>
        <w:t>”</w:t>
      </w:r>
      <w:r>
        <w:t xml:space="preserve"> de </w:t>
      </w:r>
      <w:r w:rsidR="002E20CB">
        <w:t xml:space="preserve">la librería </w:t>
      </w:r>
      <w:r w:rsidR="002E20CB" w:rsidRPr="002E20CB">
        <w:rPr>
          <w:i/>
          <w:iCs/>
        </w:rPr>
        <w:t>“</w:t>
      </w:r>
      <w:r w:rsidRPr="002E20CB">
        <w:rPr>
          <w:i/>
          <w:iCs/>
        </w:rPr>
        <w:t>sklearn</w:t>
      </w:r>
      <w:r w:rsidR="002E20CB" w:rsidRPr="002E20CB">
        <w:rPr>
          <w:i/>
          <w:iCs/>
        </w:rPr>
        <w:t>”</w:t>
      </w:r>
      <w:r>
        <w:t xml:space="preserve">, al igual que el algoritmo Random Forest con la función </w:t>
      </w:r>
      <w:r w:rsidR="002E20CB" w:rsidRPr="002E20CB">
        <w:rPr>
          <w:i/>
          <w:iCs/>
        </w:rPr>
        <w:t>“</w:t>
      </w:r>
      <w:r w:rsidRPr="002E20CB">
        <w:rPr>
          <w:i/>
          <w:iCs/>
        </w:rPr>
        <w:t>RandomForestRegressor()</w:t>
      </w:r>
      <w:r w:rsidR="002E20CB" w:rsidRPr="002E20CB">
        <w:rPr>
          <w:i/>
          <w:iCs/>
        </w:rPr>
        <w:t>”</w:t>
      </w:r>
      <w:r>
        <w:t xml:space="preserve">. </w:t>
      </w:r>
    </w:p>
    <w:p w14:paraId="68ED63EF" w14:textId="34EB51FB" w:rsidR="00A665E6" w:rsidRDefault="002E20CB" w:rsidP="00A665E6">
      <w:r>
        <w:t>En el caso de</w:t>
      </w:r>
      <w:r w:rsidR="00A665E6">
        <w:t xml:space="preserve"> la red neuronal </w:t>
      </w:r>
      <w:r>
        <w:t>es necesario</w:t>
      </w:r>
      <w:r w:rsidR="00A665E6">
        <w:t xml:space="preserve"> un proceso ligeramente m</w:t>
      </w:r>
      <w:r>
        <w:t>á</w:t>
      </w:r>
      <w:r w:rsidR="00A665E6">
        <w:t xml:space="preserve">s complejo. En primera instancia </w:t>
      </w:r>
      <w:r>
        <w:t>es necesario definir</w:t>
      </w:r>
      <w:r w:rsidR="00A665E6">
        <w:t xml:space="preserve"> el tipo de algoritmo, </w:t>
      </w:r>
      <w:r>
        <w:t xml:space="preserve">que </w:t>
      </w:r>
      <w:r w:rsidR="00A665E6">
        <w:t xml:space="preserve">en este caso </w:t>
      </w:r>
      <w:r>
        <w:t xml:space="preserve">es </w:t>
      </w:r>
      <w:r w:rsidRPr="002E20CB">
        <w:rPr>
          <w:i/>
          <w:iCs/>
        </w:rPr>
        <w:t>“</w:t>
      </w:r>
      <w:r w:rsidR="00A665E6" w:rsidRPr="002E20CB">
        <w:rPr>
          <w:i/>
          <w:iCs/>
        </w:rPr>
        <w:t>Sequential()</w:t>
      </w:r>
      <w:r w:rsidRPr="002E20CB">
        <w:rPr>
          <w:i/>
          <w:iCs/>
        </w:rPr>
        <w:t>”</w:t>
      </w:r>
      <w:r>
        <w:t>. Seguidamente se</w:t>
      </w:r>
      <w:r w:rsidR="00A665E6">
        <w:t xml:space="preserve"> añaden tantas capas de neuronas como se quiera. En este caso la red neuronal es </w:t>
      </w:r>
      <w:r w:rsidR="00B97ABE">
        <w:t>consta de</w:t>
      </w:r>
      <w:r w:rsidR="00A665E6">
        <w:t xml:space="preserve"> 3 capas, 2 </w:t>
      </w:r>
      <w:r>
        <w:t xml:space="preserve">de ellas </w:t>
      </w:r>
      <w:r w:rsidR="00B97ABE">
        <w:t>son conformadas por</w:t>
      </w:r>
      <w:r w:rsidR="00A665E6">
        <w:t xml:space="preserve"> 512 neuronas con activación </w:t>
      </w:r>
      <w:r w:rsidRPr="002E20CB">
        <w:rPr>
          <w:i/>
          <w:iCs/>
        </w:rPr>
        <w:t>“</w:t>
      </w:r>
      <w:r w:rsidR="00A665E6" w:rsidRPr="002E20CB">
        <w:rPr>
          <w:i/>
          <w:iCs/>
        </w:rPr>
        <w:t>relu</w:t>
      </w:r>
      <w:r w:rsidRPr="002E20CB">
        <w:rPr>
          <w:i/>
          <w:iCs/>
        </w:rPr>
        <w:t>”</w:t>
      </w:r>
      <w:r w:rsidR="00A665E6">
        <w:t xml:space="preserve"> </w:t>
      </w:r>
      <w:r w:rsidR="00B97ABE">
        <w:t>además de</w:t>
      </w:r>
      <w:r w:rsidR="00A665E6">
        <w:t xml:space="preserve"> la capa </w:t>
      </w:r>
      <w:r>
        <w:t>de salida</w:t>
      </w:r>
      <w:r w:rsidR="00A665E6">
        <w:t xml:space="preserve"> </w:t>
      </w:r>
      <w:r w:rsidR="00B97ABE">
        <w:t>que tiene</w:t>
      </w:r>
      <w:r w:rsidR="00A665E6">
        <w:t xml:space="preserve"> activación </w:t>
      </w:r>
      <w:r w:rsidRPr="002E20CB">
        <w:rPr>
          <w:i/>
          <w:iCs/>
        </w:rPr>
        <w:t>“</w:t>
      </w:r>
      <w:r w:rsidR="00A665E6" w:rsidRPr="002E20CB">
        <w:rPr>
          <w:i/>
          <w:iCs/>
        </w:rPr>
        <w:t>linea</w:t>
      </w:r>
      <w:r w:rsidRPr="002E20CB">
        <w:rPr>
          <w:i/>
          <w:iCs/>
        </w:rPr>
        <w:t>r”</w:t>
      </w:r>
      <w:r>
        <w:t>, dado que está construida para predecir valores numéricos</w:t>
      </w:r>
      <w:r w:rsidR="00A665E6">
        <w:t xml:space="preserve">. Entre las capas se define un </w:t>
      </w:r>
      <w:r w:rsidRPr="002E20CB">
        <w:rPr>
          <w:i/>
          <w:iCs/>
        </w:rPr>
        <w:t>“</w:t>
      </w:r>
      <w:r w:rsidR="00A665E6" w:rsidRPr="002E20CB">
        <w:rPr>
          <w:i/>
          <w:iCs/>
        </w:rPr>
        <w:t>Dropout</w:t>
      </w:r>
      <w:r w:rsidRPr="002E20CB">
        <w:rPr>
          <w:i/>
          <w:iCs/>
        </w:rPr>
        <w:t>”</w:t>
      </w:r>
      <w:r w:rsidR="00A665E6">
        <w:t xml:space="preserve"> lo que ocasiona un </w:t>
      </w:r>
      <w:r>
        <w:t>descarte</w:t>
      </w:r>
      <w:r w:rsidR="00A665E6">
        <w:t xml:space="preserve"> controlado de resultados para evitar el sobreajuste.</w:t>
      </w:r>
      <w:r>
        <w:t xml:space="preserve"> Por último, se compila la red neuronal con el optimizador </w:t>
      </w:r>
      <w:r w:rsidRPr="002E20CB">
        <w:rPr>
          <w:i/>
          <w:iCs/>
        </w:rPr>
        <w:t>“adam”</w:t>
      </w:r>
      <w:r>
        <w:t xml:space="preserve"> y se definen tanto </w:t>
      </w:r>
      <w:r w:rsidR="00B97ABE">
        <w:t xml:space="preserve">la perdida como </w:t>
      </w:r>
      <w:r>
        <w:t xml:space="preserve">las métricas </w:t>
      </w:r>
      <w:r w:rsidR="00B97ABE">
        <w:t>que evalúan la red neuronal</w:t>
      </w:r>
      <w:r>
        <w:t>.</w:t>
      </w:r>
      <w:r w:rsidR="00B03DBE">
        <w:t xml:space="preserve"> </w:t>
      </w:r>
      <w:r w:rsidR="00B03DBE">
        <w:t xml:space="preserve">Se obtiene un resumen final mediante el atributo </w:t>
      </w:r>
      <w:r w:rsidR="00B03DBE" w:rsidRPr="00C71511">
        <w:rPr>
          <w:i/>
          <w:iCs/>
        </w:rPr>
        <w:t>“summary”.</w:t>
      </w:r>
    </w:p>
    <w:p w14:paraId="1ECC2740" w14:textId="6992ACB5" w:rsidR="0050351C" w:rsidRDefault="0050351C" w:rsidP="00A665E6">
      <w:r>
        <w:t xml:space="preserve">Con la red neuronal definida, se ha de aplicar el algoritmo de </w:t>
      </w:r>
      <w:r w:rsidR="000D347F" w:rsidRPr="000D347F">
        <w:rPr>
          <w:i/>
          <w:iCs/>
        </w:rPr>
        <w:t>“</w:t>
      </w:r>
      <w:r w:rsidRPr="000D347F">
        <w:rPr>
          <w:i/>
          <w:iCs/>
        </w:rPr>
        <w:t>KerasRegressor</w:t>
      </w:r>
      <w:r w:rsidR="000D347F" w:rsidRPr="000D347F">
        <w:rPr>
          <w:i/>
          <w:iCs/>
        </w:rPr>
        <w:t>”</w:t>
      </w:r>
      <w:r>
        <w:t xml:space="preserve">, definiendo a su vez los ciclos (epochs) a </w:t>
      </w:r>
      <w:r w:rsidR="000D347F">
        <w:t>ejecutar,</w:t>
      </w:r>
      <w:r>
        <w:t xml:space="preserve"> as</w:t>
      </w:r>
      <w:r w:rsidR="000D347F">
        <w:t>í</w:t>
      </w:r>
      <w:r>
        <w:t xml:space="preserve"> como la cantidad de datos que se utilizarán en cada ciclo (batch_size).</w:t>
      </w:r>
    </w:p>
    <w:p w14:paraId="6064E3E8" w14:textId="4DC4CD18" w:rsidR="00254331" w:rsidRDefault="0027192A" w:rsidP="00B60561">
      <w:r>
        <w:t xml:space="preserve">Una vez </w:t>
      </w:r>
      <w:r w:rsidR="000D347F">
        <w:t>configurados</w:t>
      </w:r>
      <w:r>
        <w:t xml:space="preserve"> los 3 modelos, se define la validación cruzada a través de KFold. KFold es una técnica utilizada para evaluar el rendimiento de un modelo con la validación cruzada, importada también a través de la librería </w:t>
      </w:r>
      <w:r w:rsidRPr="0027192A">
        <w:rPr>
          <w:i/>
          <w:iCs/>
        </w:rPr>
        <w:t>“sklearn”.</w:t>
      </w:r>
      <w:r>
        <w:rPr>
          <w:i/>
          <w:iCs/>
        </w:rPr>
        <w:t xml:space="preserve"> </w:t>
      </w:r>
      <w:r>
        <w:t>En este caso se ha definido una validación cruzada en 5 subgrupos</w:t>
      </w:r>
      <w:r w:rsidR="00254331">
        <w:t>, para todos los modelos</w:t>
      </w:r>
      <w:r>
        <w:t>.</w:t>
      </w:r>
    </w:p>
    <w:p w14:paraId="5536D77D" w14:textId="77777777" w:rsidR="00DC11DD" w:rsidRDefault="00254331" w:rsidP="00B60561">
      <w:r>
        <w:t xml:space="preserve">Con los modelos definidos y el KFold listo para aplicarse, únicamente </w:t>
      </w:r>
      <w:r w:rsidR="000724CD">
        <w:t xml:space="preserve">son necesarias </w:t>
      </w:r>
      <w:r>
        <w:t xml:space="preserve">unas </w:t>
      </w:r>
      <w:r w:rsidR="000724CD">
        <w:t>mínimas</w:t>
      </w:r>
      <w:r>
        <w:t xml:space="preserve"> </w:t>
      </w:r>
      <w:r w:rsidR="0017579A">
        <w:t>transformaciones</w:t>
      </w:r>
      <w:r>
        <w:t xml:space="preserve"> en </w:t>
      </w:r>
      <w:r w:rsidR="0017579A">
        <w:t>el conjunto de</w:t>
      </w:r>
      <w:r>
        <w:t xml:space="preserve"> datos para</w:t>
      </w:r>
      <w:r w:rsidR="00253C77">
        <w:t xml:space="preserve"> poder realizar las predicciones. La primera adaptación consiste en eliminar una serie de columnas que imposibilita la predicción</w:t>
      </w:r>
      <w:r w:rsidR="000724CD">
        <w:t>. De igual forma</w:t>
      </w:r>
      <w:r w:rsidR="00253C77">
        <w:t xml:space="preserve"> </w:t>
      </w:r>
      <w:r w:rsidR="000724CD">
        <w:t>se deben</w:t>
      </w:r>
      <w:r w:rsidR="00253C77">
        <w:t xml:space="preserve"> eliminar las instancias de datos inconcluyentes, detectados por el EDA previamente realizado. </w:t>
      </w:r>
    </w:p>
    <w:p w14:paraId="6BCCABC9" w14:textId="5F081C69" w:rsidR="00254331" w:rsidRDefault="00253C77" w:rsidP="00B60561">
      <w:r>
        <w:lastRenderedPageBreak/>
        <w:t>Seguidamente se agrupa el conjunto de datos por fecha y provincia, y se rellenan los valores nulos con ceros, dando a entender la ausencia de datos en esas casuísticas.</w:t>
      </w:r>
    </w:p>
    <w:p w14:paraId="4C9F98AA" w14:textId="7248BE7F" w:rsidR="00253C77" w:rsidRDefault="00253C77" w:rsidP="00B60561">
      <w:r>
        <w:t>Con el conjunto ya preparado, se empiezan a realizar las predicciones para cada un</w:t>
      </w:r>
      <w:r w:rsidR="000724CD">
        <w:t>o</w:t>
      </w:r>
      <w:r>
        <w:t xml:space="preserve"> de l</w:t>
      </w:r>
      <w:r w:rsidR="000724CD">
        <w:t>o</w:t>
      </w:r>
      <w:r>
        <w:t xml:space="preserve">s </w:t>
      </w:r>
      <w:r w:rsidR="000724CD">
        <w:t>indicadores</w:t>
      </w:r>
      <w:r w:rsidR="000D347F">
        <w:t xml:space="preserve"> siguientes: Tolueno, S02, PM10, PM2,5, 03 8h y NOX.</w:t>
      </w:r>
    </w:p>
    <w:p w14:paraId="2DD0F315" w14:textId="6FF264E7" w:rsidR="000D347F" w:rsidRDefault="00CF2857" w:rsidP="00B60561">
      <w:r>
        <w:t xml:space="preserve">El primer paso para cada predicción consiste en dividir la variable a predecir del resto, agrupándolas en las variables X (variables independientes) e Y (variable objetivo). Tras la división, se comienza con la predicción gracias a la función </w:t>
      </w:r>
      <w:r w:rsidRPr="00CF2857">
        <w:rPr>
          <w:i/>
          <w:iCs/>
        </w:rPr>
        <w:t>“cross_val_predict”</w:t>
      </w:r>
      <w:r>
        <w:rPr>
          <w:i/>
          <w:iCs/>
        </w:rPr>
        <w:t xml:space="preserve">. </w:t>
      </w:r>
      <w:r>
        <w:t xml:space="preserve"> Se obtienen los resultados de la predicción y se calculan las métricas </w:t>
      </w:r>
      <w:r w:rsidR="000724CD">
        <w:t>utilizadas</w:t>
      </w:r>
      <w:r>
        <w:t xml:space="preserve"> para su evaluación, en este caso el Mean Squared Error (MSE), Mean Absolute Error (MAE) y R2 Score.</w:t>
      </w:r>
    </w:p>
    <w:p w14:paraId="393C6889" w14:textId="4A003857" w:rsidR="00C433F7" w:rsidRPr="000724CD" w:rsidRDefault="00C433F7" w:rsidP="00C433F7">
      <w:pPr>
        <w:rPr>
          <w:i/>
          <w:iCs/>
        </w:rPr>
      </w:pPr>
      <w:bookmarkStart w:id="117" w:name="_Toc173320224"/>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D34982">
        <w:rPr>
          <w:b/>
          <w:bCs/>
          <w:noProof/>
        </w:rPr>
        <w:t>12</w:t>
      </w:r>
      <w:r w:rsidRPr="00F37CFB">
        <w:rPr>
          <w:b/>
          <w:bCs/>
        </w:rPr>
        <w:fldChar w:fldCharType="end"/>
      </w:r>
      <w:r w:rsidRPr="00F37CFB">
        <w:rPr>
          <w:b/>
          <w:bCs/>
        </w:rPr>
        <w:t>.</w:t>
      </w:r>
      <w:r w:rsidRPr="002A3D58">
        <w:t xml:space="preserve"> </w:t>
      </w:r>
      <w:r w:rsidR="000724CD" w:rsidRPr="000724CD">
        <w:rPr>
          <w:i/>
          <w:iCs/>
        </w:rPr>
        <w:t>Resultados de las predicciones de la calidad del aire</w:t>
      </w:r>
      <w:bookmarkEnd w:id="117"/>
    </w:p>
    <w:p w14:paraId="5F2FC00B" w14:textId="5FFE7AFB" w:rsidR="00D74186" w:rsidRDefault="00D74186" w:rsidP="000724CD">
      <w:pPr>
        <w:jc w:val="center"/>
      </w:pPr>
      <w:r w:rsidRPr="00D74186">
        <w:drawing>
          <wp:inline distT="0" distB="0" distL="0" distR="0" wp14:anchorId="40C0E14D" wp14:editId="2260A286">
            <wp:extent cx="5754566" cy="4632960"/>
            <wp:effectExtent l="0" t="0" r="0" b="0"/>
            <wp:docPr id="1050485681"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485681" name="Imagen 1" descr="Texto&#10;&#10;Descripción generada automáticamente"/>
                    <pic:cNvPicPr/>
                  </pic:nvPicPr>
                  <pic:blipFill>
                    <a:blip r:embed="rId36"/>
                    <a:stretch>
                      <a:fillRect/>
                    </a:stretch>
                  </pic:blipFill>
                  <pic:spPr>
                    <a:xfrm>
                      <a:off x="0" y="0"/>
                      <a:ext cx="5792442" cy="4663454"/>
                    </a:xfrm>
                    <a:prstGeom prst="rect">
                      <a:avLst/>
                    </a:prstGeom>
                  </pic:spPr>
                </pic:pic>
              </a:graphicData>
            </a:graphic>
          </wp:inline>
        </w:drawing>
      </w:r>
    </w:p>
    <w:p w14:paraId="1D51EB5C" w14:textId="2D0DCFB8" w:rsidR="00DC11DD" w:rsidRDefault="00C433F7" w:rsidP="00C433F7">
      <w:pPr>
        <w:pStyle w:val="Piedefoto-tabla"/>
        <w:rPr>
          <w:lang w:val="es-ES"/>
        </w:rPr>
      </w:pPr>
      <w:r w:rsidRPr="00F527EC">
        <w:rPr>
          <w:lang w:val="es-ES"/>
        </w:rPr>
        <w:t>Fuente: Elaboración propia.</w:t>
      </w:r>
    </w:p>
    <w:p w14:paraId="72FE9E5A" w14:textId="77727D51" w:rsidR="00C433F7" w:rsidRPr="00DC11DD" w:rsidRDefault="00DC11DD" w:rsidP="00DC11DD">
      <w:pPr>
        <w:spacing w:before="0" w:after="0" w:line="240" w:lineRule="auto"/>
        <w:jc w:val="left"/>
        <w:rPr>
          <w:rFonts w:ascii="Calibri" w:hAnsi="Calibri" w:cs="UnitOT-Light"/>
          <w:iCs/>
          <w:color w:val="595959" w:themeColor="text1" w:themeTint="A6"/>
          <w:sz w:val="19"/>
          <w:szCs w:val="18"/>
        </w:rPr>
      </w:pPr>
      <w:r>
        <w:br w:type="page"/>
      </w:r>
    </w:p>
    <w:p w14:paraId="6BEA3F98" w14:textId="745C9526" w:rsidR="00B03DBE" w:rsidRDefault="00B03DBE" w:rsidP="00B03DBE">
      <w:pPr>
        <w:pStyle w:val="Ttulo4"/>
        <w:ind w:left="851" w:hanging="851"/>
      </w:pPr>
      <w:bookmarkStart w:id="118" w:name="_Toc173236069"/>
      <w:bookmarkEnd w:id="118"/>
      <w:r>
        <w:lastRenderedPageBreak/>
        <w:t>Incidencias</w:t>
      </w:r>
    </w:p>
    <w:p w14:paraId="5F610794" w14:textId="77777777" w:rsidR="004430DF" w:rsidRDefault="00EF6BC1" w:rsidP="005D11DE">
      <w:r>
        <w:t>El</w:t>
      </w:r>
      <w:r w:rsidR="005D11DE">
        <w:t xml:space="preserve"> conjunto de datos que engloba las incidencias utiliza </w:t>
      </w:r>
      <w:r>
        <w:t xml:space="preserve">una técnica de aprendizaje no supervisado como es </w:t>
      </w:r>
      <w:r w:rsidR="005B29E6">
        <w:t>el clustering</w:t>
      </w:r>
      <w:r>
        <w:t>,</w:t>
      </w:r>
      <w:r w:rsidR="005B29E6">
        <w:t xml:space="preserve"> al igual que </w:t>
      </w:r>
      <w:r>
        <w:t>se hace con</w:t>
      </w:r>
      <w:r w:rsidR="005B29E6">
        <w:t xml:space="preserve"> los </w:t>
      </w:r>
      <w:r>
        <w:t xml:space="preserve">datos de los </w:t>
      </w:r>
      <w:r w:rsidR="005B29E6">
        <w:t>flujos de tráfico</w:t>
      </w:r>
      <w:r>
        <w:t>. No obstante</w:t>
      </w:r>
      <w:r w:rsidR="005B29E6">
        <w:t>, exist</w:t>
      </w:r>
      <w:r>
        <w:t>en</w:t>
      </w:r>
      <w:r w:rsidR="005B29E6">
        <w:t xml:space="preserve"> algunas diferencias</w:t>
      </w:r>
      <w:r>
        <w:t xml:space="preserve"> en ambos procedimientos.</w:t>
      </w:r>
      <w:r w:rsidR="00F13F4B">
        <w:t xml:space="preserve"> </w:t>
      </w:r>
      <w:r>
        <w:t xml:space="preserve">La </w:t>
      </w:r>
      <w:r w:rsidR="00F13F4B">
        <w:t>más</w:t>
      </w:r>
      <w:r>
        <w:t xml:space="preserve"> notoria es que se requiere de una adaptación de los tipos de fecha existentes ya que algunos </w:t>
      </w:r>
      <w:r w:rsidR="004430DF">
        <w:t>registros</w:t>
      </w:r>
      <w:r>
        <w:t xml:space="preserve"> contienen </w:t>
      </w:r>
      <w:r w:rsidR="004430DF">
        <w:t>un</w:t>
      </w:r>
      <w:r>
        <w:t xml:space="preserve"> formato </w:t>
      </w:r>
      <w:r w:rsidR="004430DF">
        <w:t>con</w:t>
      </w:r>
      <w:r>
        <w:t xml:space="preserve"> segundos mientras que otros los omiten</w:t>
      </w:r>
      <w:r w:rsidR="004430DF">
        <w:t xml:space="preserve">. </w:t>
      </w:r>
    </w:p>
    <w:p w14:paraId="6323A9E6" w14:textId="46AE3CE6" w:rsidR="00EF6BC1" w:rsidRDefault="004430DF" w:rsidP="005D11DE">
      <w:r>
        <w:t>Para ello se unifica el formato, añadiendo los segundos a aquellos registros faltantes y se convierte dicha columna a tipo fecha</w:t>
      </w:r>
      <w:r w:rsidR="00B047A1">
        <w:t xml:space="preserve">. Posteriormente </w:t>
      </w:r>
      <w:r>
        <w:t xml:space="preserve">se conforma un </w:t>
      </w:r>
      <w:r w:rsidR="00B047A1">
        <w:t xml:space="preserve">nuevo </w:t>
      </w:r>
      <w:r>
        <w:t>conjunto de datos agrupa</w:t>
      </w:r>
      <w:r w:rsidR="00B047A1">
        <w:t>n</w:t>
      </w:r>
      <w:r>
        <w:t>do por la fecha, provincia y tipo de incidencia.</w:t>
      </w:r>
    </w:p>
    <w:p w14:paraId="665D1E02" w14:textId="7BEB1433" w:rsidR="00B047A1" w:rsidRDefault="00B047A1" w:rsidP="005D11DE">
      <w:r>
        <w:t>Con esta agrupación realizada, se obtienen 3 clústeres en base al n</w:t>
      </w:r>
      <w:r w:rsidR="00265B0B">
        <w:t>ú</w:t>
      </w:r>
      <w:r>
        <w:t>mero de incidentes registrados, pudiendo considerar alta, media o baja la cantidad de incidentes ocurridos.</w:t>
      </w:r>
    </w:p>
    <w:p w14:paraId="7C719962" w14:textId="0177202D" w:rsidR="00D34982" w:rsidRDefault="00D34982" w:rsidP="005D11DE">
      <w:r>
        <w:t>Se muestra la asignación en la siguiente ilustración.</w:t>
      </w:r>
    </w:p>
    <w:p w14:paraId="438F732B" w14:textId="372D542C" w:rsidR="00D34982" w:rsidRPr="000724CD" w:rsidRDefault="00D34982" w:rsidP="00D34982">
      <w:pPr>
        <w:rPr>
          <w:i/>
          <w:iCs/>
        </w:rPr>
      </w:pPr>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Pr>
          <w:b/>
          <w:bCs/>
          <w:noProof/>
        </w:rPr>
        <w:t>13</w:t>
      </w:r>
      <w:r w:rsidRPr="00F37CFB">
        <w:rPr>
          <w:b/>
          <w:bCs/>
        </w:rPr>
        <w:fldChar w:fldCharType="end"/>
      </w:r>
      <w:r w:rsidRPr="00F37CFB">
        <w:rPr>
          <w:b/>
          <w:bCs/>
        </w:rPr>
        <w:t>.</w:t>
      </w:r>
      <w:r w:rsidRPr="002A3D58">
        <w:t xml:space="preserve"> </w:t>
      </w:r>
      <w:r>
        <w:rPr>
          <w:i/>
          <w:iCs/>
        </w:rPr>
        <w:t>Clustering de las incidencias</w:t>
      </w:r>
    </w:p>
    <w:p w14:paraId="71420D83" w14:textId="77777777" w:rsidR="00D34982" w:rsidRDefault="00D34982" w:rsidP="00D34982">
      <w:pPr>
        <w:pStyle w:val="Piedefoto-tabla"/>
        <w:rPr>
          <w:lang w:val="es-ES"/>
        </w:rPr>
      </w:pPr>
    </w:p>
    <w:p w14:paraId="0E0D5314" w14:textId="77777777" w:rsidR="00D34982" w:rsidRDefault="00D34982" w:rsidP="00D34982">
      <w:pPr>
        <w:pStyle w:val="Piedefoto-tabla"/>
        <w:rPr>
          <w:lang w:val="es-ES"/>
        </w:rPr>
      </w:pPr>
      <w:r w:rsidRPr="00F527EC">
        <w:rPr>
          <w:lang w:val="es-ES"/>
        </w:rPr>
        <w:t>Fuente: Elaboración propia.</w:t>
      </w:r>
    </w:p>
    <w:p w14:paraId="4D4A3BE7" w14:textId="77777777" w:rsidR="00D34982" w:rsidRDefault="00D34982" w:rsidP="005D11DE"/>
    <w:p w14:paraId="412A0849" w14:textId="4295943E" w:rsidR="00DC11DD" w:rsidRPr="005D11DE" w:rsidRDefault="00DC11DD" w:rsidP="005D11DE">
      <w:r>
        <w:t xml:space="preserve">Una vez realizada la asignación de a que clúster pertenece cada registro, se ha de hacer una unión para poder corresponder la información con el conjunto de datos previo a la agrupación. De esta forma se genera una clave común en el conjunto de datos sin agrupar y en el agrupado para obtener </w:t>
      </w:r>
      <w:r w:rsidR="00D34982">
        <w:t xml:space="preserve">la totalidad de la información </w:t>
      </w:r>
      <w:r w:rsidR="00BC0F0D">
        <w:t>y poder realizar la visualización posterior</w:t>
      </w:r>
      <w:r w:rsidR="00D34982">
        <w:t>.</w:t>
      </w:r>
    </w:p>
    <w:p w14:paraId="2A36D920" w14:textId="0A33BED8" w:rsidR="00B03DBE" w:rsidRDefault="00B03DBE" w:rsidP="00B03DBE">
      <w:pPr>
        <w:pStyle w:val="Ttulo4"/>
        <w:ind w:left="851" w:hanging="851"/>
      </w:pPr>
      <w:r>
        <w:t>Datos meteorológicos</w:t>
      </w:r>
    </w:p>
    <w:p w14:paraId="0C90CDE1" w14:textId="77777777" w:rsidR="00B03DBE" w:rsidRPr="00B03DBE" w:rsidRDefault="00B03DBE" w:rsidP="00B03DBE"/>
    <w:p w14:paraId="4A0C2B46" w14:textId="77777777" w:rsidR="00247D1E" w:rsidRPr="00247D1E" w:rsidRDefault="00247D1E" w:rsidP="000872B3">
      <w:pPr>
        <w:pStyle w:val="Ttulo3"/>
        <w:numPr>
          <w:ilvl w:val="0"/>
          <w:numId w:val="0"/>
        </w:numPr>
      </w:pPr>
    </w:p>
    <w:p w14:paraId="588DBFC0" w14:textId="77777777" w:rsidR="00C07703" w:rsidRDefault="00C07703" w:rsidP="00247D1E"/>
    <w:p w14:paraId="03B73AA1" w14:textId="77306857" w:rsidR="005D549B" w:rsidRPr="002642F2" w:rsidRDefault="00274397" w:rsidP="006403BD">
      <w:pPr>
        <w:pStyle w:val="Ttulo2"/>
        <w:rPr>
          <w:caps w:val="0"/>
        </w:rPr>
      </w:pPr>
      <w:bookmarkStart w:id="119" w:name="_Toc173236070"/>
      <w:r>
        <w:rPr>
          <w:caps w:val="0"/>
        </w:rPr>
        <w:t>Visualización de datos</w:t>
      </w:r>
      <w:bookmarkEnd w:id="119"/>
    </w:p>
    <w:p w14:paraId="2750F254" w14:textId="100D4BBB" w:rsidR="00DA0FCE" w:rsidRDefault="00DA0FCE">
      <w:pPr>
        <w:spacing w:before="0" w:after="0" w:line="240" w:lineRule="auto"/>
        <w:jc w:val="left"/>
      </w:pPr>
      <w:r>
        <w:br w:type="page"/>
      </w:r>
    </w:p>
    <w:p w14:paraId="0F74AF77" w14:textId="1663CB83" w:rsidR="00DA0FCE" w:rsidRPr="000D09A0" w:rsidRDefault="00C235D4" w:rsidP="000D09A0">
      <w:pPr>
        <w:pStyle w:val="Ttulo1"/>
      </w:pPr>
      <w:bookmarkStart w:id="120" w:name="_Toc173236071"/>
      <w:r>
        <w:rPr>
          <w:caps w:val="0"/>
        </w:rPr>
        <w:lastRenderedPageBreak/>
        <w:t>C</w:t>
      </w:r>
      <w:r w:rsidR="00EF14BC">
        <w:rPr>
          <w:caps w:val="0"/>
        </w:rPr>
        <w:t>ódigo fuente y datos analizados</w:t>
      </w:r>
      <w:bookmarkEnd w:id="120"/>
    </w:p>
    <w:p w14:paraId="3332742A" w14:textId="165B361C" w:rsidR="00DA0FCE" w:rsidRDefault="001C1B5D" w:rsidP="000D09A0">
      <w:pPr>
        <w:pStyle w:val="Ttulo2"/>
        <w:rPr>
          <w:caps w:val="0"/>
        </w:rPr>
      </w:pPr>
      <w:r>
        <w:rPr>
          <w:caps w:val="0"/>
        </w:rPr>
        <w:t xml:space="preserve"> </w:t>
      </w:r>
      <w:r w:rsidR="000872B3">
        <w:rPr>
          <w:caps w:val="0"/>
        </w:rPr>
        <w:t>Repositorio</w:t>
      </w:r>
    </w:p>
    <w:p w14:paraId="23C34D63" w14:textId="6924CE06" w:rsidR="000872B3" w:rsidRDefault="000872B3" w:rsidP="000872B3">
      <w:r>
        <w:t xml:space="preserve">Durante el transcurso del proyecto, se ha ido </w:t>
      </w:r>
      <w:r w:rsidR="00AE1CBC">
        <w:t>publicando en</w:t>
      </w:r>
      <w:r>
        <w:t xml:space="preserve"> </w:t>
      </w:r>
      <w:r w:rsidR="00AE1CBC">
        <w:t>el</w:t>
      </w:r>
      <w:r>
        <w:t xml:space="preserve"> repositorio</w:t>
      </w:r>
      <w:r w:rsidR="00AE1CBC">
        <w:t xml:space="preserve"> Github</w:t>
      </w:r>
      <w:r>
        <w:t xml:space="preserve"> del proyecto las novedades </w:t>
      </w:r>
      <w:r w:rsidR="00AE1CBC">
        <w:t xml:space="preserve">y actualizaciones </w:t>
      </w:r>
      <w:r>
        <w:t>del proyecto</w:t>
      </w:r>
      <w:r w:rsidR="00AE1CBC">
        <w:t xml:space="preserve"> con el fin de tener una copia de seguridad en la nube. De igual forma, si hubiera sido un proyecto en equipo, mediante este repositorio se podría haber compaginado el desarrollo del mismo de forma paralela, gracias a las herramientas que el mismo facilita.</w:t>
      </w:r>
    </w:p>
    <w:p w14:paraId="25C2AA04" w14:textId="5BEC6710" w:rsidR="00AE1CBC" w:rsidRPr="000872B3" w:rsidRDefault="008228A4" w:rsidP="000872B3">
      <w:r>
        <w:t xml:space="preserve">Al ser un repositorio privado, en caso de requerir acceso a dicho repositorio contactar con </w:t>
      </w:r>
      <w:hyperlink r:id="rId37" w:history="1">
        <w:r w:rsidRPr="00930AF7">
          <w:rPr>
            <w:rStyle w:val="Hipervnculo"/>
          </w:rPr>
          <w:t>2001ikersebastian@gmail.com</w:t>
        </w:r>
      </w:hyperlink>
      <w:r>
        <w:t>.</w:t>
      </w:r>
    </w:p>
    <w:p w14:paraId="193F6E7B" w14:textId="77777777" w:rsidR="000872B3" w:rsidRPr="000D09A0" w:rsidRDefault="000872B3" w:rsidP="000872B3">
      <w:pPr>
        <w:pStyle w:val="Ttulo2"/>
      </w:pPr>
      <w:r>
        <w:rPr>
          <w:caps w:val="0"/>
        </w:rPr>
        <w:t>Código fuente</w:t>
      </w:r>
    </w:p>
    <w:p w14:paraId="6B2C3022" w14:textId="77777777" w:rsidR="000872B3" w:rsidRPr="000872B3" w:rsidRDefault="000872B3" w:rsidP="000872B3"/>
    <w:p w14:paraId="0D368F16" w14:textId="6C0D277A" w:rsidR="000D09A0" w:rsidRPr="00D936E1" w:rsidRDefault="00D936E1" w:rsidP="00D936E1">
      <w:r w:rsidRPr="00D936E1">
        <w:t>Es recomendable que el estudiante incluya en su memoria la URL del repositorio donde tiene alojado el código fuente desarrollado durante el TFE. El estudiante debe ser el único autor del código y único propietario del repositorio. En el repositorio no debe haber commit de ningún otro usuario del repositorio</w:t>
      </w:r>
    </w:p>
    <w:p w14:paraId="1F0AFE3C" w14:textId="77E50A82" w:rsidR="00DA0FCE" w:rsidRPr="00DA0FCE" w:rsidRDefault="00FA7727" w:rsidP="000D09A0">
      <w:pPr>
        <w:pStyle w:val="Ttulo2"/>
      </w:pPr>
      <w:r w:rsidRPr="00DA0FCE">
        <w:rPr>
          <w:caps w:val="0"/>
        </w:rPr>
        <w:t xml:space="preserve"> </w:t>
      </w:r>
      <w:bookmarkStart w:id="121" w:name="_Toc173236073"/>
      <w:r w:rsidR="00811669">
        <w:rPr>
          <w:caps w:val="0"/>
        </w:rPr>
        <w:t xml:space="preserve">Datos </w:t>
      </w:r>
      <w:r w:rsidR="00B60548">
        <w:rPr>
          <w:caps w:val="0"/>
        </w:rPr>
        <w:t>Analizados</w:t>
      </w:r>
      <w:bookmarkEnd w:id="121"/>
    </w:p>
    <w:p w14:paraId="18168E5A" w14:textId="77777777" w:rsidR="00B52802" w:rsidRDefault="00B52802" w:rsidP="00B52802">
      <w:r>
        <w:t>De igual forma, los datos que hayan utilizado para el análisis, siempre que así se considere oportuno, también deberían están alojamos en el mismo repositorio.</w:t>
      </w:r>
    </w:p>
    <w:p w14:paraId="5E16D511" w14:textId="7B1E372A" w:rsidR="00DA0FCE" w:rsidRDefault="00B52802" w:rsidP="00E5067F">
      <w:r>
        <w:t>Si el TFE está asociado a una actividad o proyecto de Empresa, se debe justificar en la memoria que, por temas de confidencialidad, no se deja disponible ni el código fuente ni los datos utilizados.</w:t>
      </w:r>
    </w:p>
    <w:p w14:paraId="7F5D713F" w14:textId="3E3B6F6B" w:rsidR="000D09A0" w:rsidRDefault="000D09A0" w:rsidP="000D09A0"/>
    <w:p w14:paraId="092E36FD" w14:textId="5A583B07" w:rsidR="000D09A0" w:rsidRDefault="000D09A0" w:rsidP="000D09A0"/>
    <w:p w14:paraId="05DD5E74" w14:textId="756B3A85" w:rsidR="000D09A0" w:rsidRDefault="000D09A0">
      <w:pPr>
        <w:spacing w:before="0" w:after="0" w:line="240" w:lineRule="auto"/>
        <w:jc w:val="left"/>
      </w:pPr>
      <w:r>
        <w:br w:type="page"/>
      </w:r>
    </w:p>
    <w:p w14:paraId="457CEEA6" w14:textId="74589382" w:rsidR="005730B4" w:rsidRDefault="005730B4" w:rsidP="005730B4">
      <w:pPr>
        <w:pStyle w:val="Ttulo1"/>
        <w:rPr>
          <w:caps w:val="0"/>
        </w:rPr>
      </w:pPr>
      <w:bookmarkStart w:id="122" w:name="_Toc173236074"/>
      <w:r>
        <w:rPr>
          <w:caps w:val="0"/>
        </w:rPr>
        <w:lastRenderedPageBreak/>
        <w:t xml:space="preserve">Plan de trabajo y </w:t>
      </w:r>
      <w:r w:rsidR="00566798">
        <w:rPr>
          <w:caps w:val="0"/>
        </w:rPr>
        <w:t>gestión</w:t>
      </w:r>
      <w:r>
        <w:rPr>
          <w:caps w:val="0"/>
        </w:rPr>
        <w:t xml:space="preserve"> del proyecto</w:t>
      </w:r>
      <w:bookmarkEnd w:id="122"/>
    </w:p>
    <w:p w14:paraId="392466E0" w14:textId="529F43EC" w:rsidR="005A0DA6" w:rsidRPr="005A0DA6" w:rsidRDefault="005A0DA6" w:rsidP="005A0DA6">
      <w:r w:rsidRPr="005A0DA6">
        <w:t>En un proyecto es esencial el contenido que se recoge en el mismo, así como su planificación. En esta sección se realizará un enfoque mayormente centrado en la gestión del trabajo, describiendo la estructura y planificación que conforma al proyecto.</w:t>
      </w:r>
    </w:p>
    <w:p w14:paraId="542A1510" w14:textId="133CDD3D" w:rsidR="005730B4" w:rsidRDefault="005730B4" w:rsidP="005A0DA6">
      <w:pPr>
        <w:pStyle w:val="Ttulo2"/>
        <w:numPr>
          <w:ilvl w:val="1"/>
          <w:numId w:val="15"/>
        </w:numPr>
        <w:rPr>
          <w:caps w:val="0"/>
        </w:rPr>
      </w:pPr>
      <w:bookmarkStart w:id="123" w:name="_Toc173236075"/>
      <w:r>
        <w:rPr>
          <w:caps w:val="0"/>
        </w:rPr>
        <w:t>Planificación del proyecto</w:t>
      </w:r>
      <w:bookmarkEnd w:id="123"/>
    </w:p>
    <w:p w14:paraId="1308DDF3" w14:textId="3B76F1F6" w:rsidR="005A0DA6" w:rsidRPr="005A0DA6" w:rsidRDefault="005A0DA6" w:rsidP="005A0DA6">
      <w:r w:rsidRPr="005A0DA6">
        <w:t xml:space="preserve">Este proyecto se ha decidido planificar siguiendo una metodología ágil, en este caso Scrum. Mediante esta metodología, se han ido desarrollando las diferentes fases que componen el ciclo de vida de un conjunto de datos de forma iterativa. Tras cada iteración, se ha revisado el correcto funcionamiento de todo el desarrollo </w:t>
      </w:r>
      <w:r w:rsidR="002642F2" w:rsidRPr="005A0DA6">
        <w:t>previo,</w:t>
      </w:r>
      <w:r w:rsidRPr="005A0DA6">
        <w:t xml:space="preserve"> así como la correcta integración p</w:t>
      </w:r>
    </w:p>
    <w:p w14:paraId="23BB764B" w14:textId="77777777" w:rsidR="005730B4" w:rsidRDefault="005730B4" w:rsidP="005730B4">
      <w:pPr>
        <w:pStyle w:val="Ttulo3"/>
        <w:ind w:left="709" w:hanging="709"/>
      </w:pPr>
      <w:bookmarkStart w:id="124" w:name="_Toc173236076"/>
      <w:r>
        <w:t>Cronograma</w:t>
      </w:r>
      <w:bookmarkEnd w:id="124"/>
    </w:p>
    <w:p w14:paraId="453F2D59" w14:textId="2EDF443F" w:rsidR="005730B4" w:rsidRPr="005730B4" w:rsidRDefault="005730B4" w:rsidP="005730B4">
      <w:pPr>
        <w:pStyle w:val="Ttulo3"/>
        <w:ind w:left="709" w:hanging="709"/>
      </w:pPr>
      <w:bookmarkStart w:id="125" w:name="_Toc173236077"/>
      <w:r>
        <w:t>Análisis DAFO y CAME</w:t>
      </w:r>
      <w:bookmarkEnd w:id="125"/>
    </w:p>
    <w:p w14:paraId="3FEFA813" w14:textId="2D7D924F" w:rsidR="005730B4" w:rsidRDefault="005730B4" w:rsidP="005A0DA6">
      <w:pPr>
        <w:pStyle w:val="Ttulo2"/>
        <w:numPr>
          <w:ilvl w:val="1"/>
          <w:numId w:val="15"/>
        </w:numPr>
        <w:rPr>
          <w:caps w:val="0"/>
        </w:rPr>
      </w:pPr>
      <w:bookmarkStart w:id="126" w:name="_Toc173236078"/>
      <w:r>
        <w:rPr>
          <w:caps w:val="0"/>
        </w:rPr>
        <w:t>Problemas encontrados y desvíos</w:t>
      </w:r>
      <w:bookmarkEnd w:id="126"/>
    </w:p>
    <w:p w14:paraId="1519D8E4" w14:textId="3DB734A6" w:rsidR="005730B4" w:rsidRPr="005730B4" w:rsidRDefault="005730B4" w:rsidP="005A0DA6">
      <w:pPr>
        <w:pStyle w:val="Ttulo2"/>
        <w:numPr>
          <w:ilvl w:val="1"/>
          <w:numId w:val="15"/>
        </w:numPr>
      </w:pPr>
      <w:bookmarkStart w:id="127" w:name="_Toc173236079"/>
      <w:r>
        <w:rPr>
          <w:caps w:val="0"/>
        </w:rPr>
        <w:t>Limitaciones del proyecto</w:t>
      </w:r>
      <w:bookmarkEnd w:id="127"/>
    </w:p>
    <w:p w14:paraId="31AAE399" w14:textId="77777777" w:rsidR="005730B4" w:rsidRDefault="005730B4" w:rsidP="005730B4">
      <w:r w:rsidRPr="00A83514">
        <w:rPr>
          <w:rFonts w:ascii="Calibri" w:hAnsi="Calibri"/>
          <w:color w:val="333333"/>
        </w:rPr>
        <w:t xml:space="preserve">Una vez concluido el trabajo, deberás hacer una </w:t>
      </w:r>
      <w:r w:rsidRPr="00A83514">
        <w:rPr>
          <w:rFonts w:ascii="Calibri" w:hAnsi="Calibri"/>
          <w:b/>
          <w:color w:val="333333"/>
        </w:rPr>
        <w:t>valoración crítica sobre el mismo y exponer las limitaciones que has encontrado</w:t>
      </w:r>
      <w:r w:rsidRPr="00A83514">
        <w:rPr>
          <w:rFonts w:ascii="Calibri" w:hAnsi="Calibri"/>
          <w:color w:val="333333"/>
        </w:rPr>
        <w:t xml:space="preserve"> y que han marcado la realización de tu trabajo. Aquí se deberán hacer las consideraciones pertinentes sobre qué problemas o carencias se ha encontrado el autor para el desarrollo del trabajo (necesidad de valorar otras variables, ampliar la muestra, utilizar otros instrumentos, etc.); estas serán las limitaciones del trabajo</w:t>
      </w:r>
    </w:p>
    <w:p w14:paraId="2A9444A3" w14:textId="77777777" w:rsidR="005730B4" w:rsidRPr="005730B4" w:rsidRDefault="005730B4" w:rsidP="005730B4"/>
    <w:p w14:paraId="0612848B" w14:textId="77777777" w:rsidR="005730B4" w:rsidRPr="005730B4" w:rsidRDefault="005730B4" w:rsidP="005730B4"/>
    <w:p w14:paraId="1C920536" w14:textId="77777777" w:rsidR="005730B4" w:rsidRPr="005730B4" w:rsidRDefault="005730B4" w:rsidP="005730B4"/>
    <w:p w14:paraId="12718B0D" w14:textId="77777777" w:rsidR="005730B4" w:rsidRPr="005730B4" w:rsidRDefault="005730B4" w:rsidP="005730B4"/>
    <w:p w14:paraId="47ECC9CA" w14:textId="77777777" w:rsidR="005730B4" w:rsidRPr="005730B4" w:rsidRDefault="005730B4" w:rsidP="005730B4"/>
    <w:p w14:paraId="505966E3" w14:textId="77777777" w:rsidR="005730B4" w:rsidRPr="005730B4" w:rsidRDefault="005730B4" w:rsidP="005730B4"/>
    <w:p w14:paraId="726F35EB" w14:textId="77777777" w:rsidR="005730B4" w:rsidRPr="005730B4" w:rsidRDefault="005730B4" w:rsidP="005730B4"/>
    <w:p w14:paraId="575887AF" w14:textId="286F6708" w:rsidR="0070012C" w:rsidRPr="001032C7" w:rsidRDefault="005730B4" w:rsidP="0070012C">
      <w:pPr>
        <w:pStyle w:val="Ttulo1"/>
        <w:rPr>
          <w:caps w:val="0"/>
        </w:rPr>
      </w:pPr>
      <w:r>
        <w:br w:type="page"/>
      </w:r>
      <w:bookmarkStart w:id="128" w:name="_Toc173236080"/>
      <w:r w:rsidR="0070012C">
        <w:rPr>
          <w:caps w:val="0"/>
        </w:rPr>
        <w:lastRenderedPageBreak/>
        <w:t>Resultado</w:t>
      </w:r>
      <w:r w:rsidR="0070012C" w:rsidRPr="001032C7">
        <w:rPr>
          <w:caps w:val="0"/>
        </w:rPr>
        <w:t>s</w:t>
      </w:r>
      <w:bookmarkEnd w:id="128"/>
    </w:p>
    <w:p w14:paraId="75088984" w14:textId="7C98056A" w:rsidR="0070012C" w:rsidRDefault="0070012C" w:rsidP="005A0DA6">
      <w:pPr>
        <w:pStyle w:val="Ttulo2"/>
        <w:numPr>
          <w:ilvl w:val="1"/>
          <w:numId w:val="15"/>
        </w:numPr>
        <w:rPr>
          <w:caps w:val="0"/>
        </w:rPr>
      </w:pPr>
      <w:bookmarkStart w:id="129" w:name="_Toc173236081"/>
      <w:r>
        <w:rPr>
          <w:caps w:val="0"/>
        </w:rPr>
        <w:t>Indicadores del proyecto</w:t>
      </w:r>
      <w:bookmarkEnd w:id="129"/>
    </w:p>
    <w:p w14:paraId="15D077A1" w14:textId="7BF177B4" w:rsidR="000724CD" w:rsidRDefault="000724CD" w:rsidP="000724CD">
      <w:pPr>
        <w:pStyle w:val="Ttulo2"/>
        <w:numPr>
          <w:ilvl w:val="1"/>
          <w:numId w:val="15"/>
        </w:numPr>
        <w:rPr>
          <w:caps w:val="0"/>
        </w:rPr>
      </w:pPr>
      <w:r>
        <w:rPr>
          <w:caps w:val="0"/>
        </w:rPr>
        <w:t>Resultados de los algoritmos</w:t>
      </w:r>
    </w:p>
    <w:p w14:paraId="07A613CF" w14:textId="77777777" w:rsidR="000724CD" w:rsidRDefault="000724CD" w:rsidP="000724CD">
      <w:pPr>
        <w:pStyle w:val="Ttulo2"/>
        <w:numPr>
          <w:ilvl w:val="1"/>
          <w:numId w:val="15"/>
        </w:numPr>
        <w:rPr>
          <w:caps w:val="0"/>
        </w:rPr>
      </w:pPr>
      <w:r>
        <w:rPr>
          <w:caps w:val="0"/>
        </w:rPr>
        <w:t>Indicadores del proyecto</w:t>
      </w:r>
    </w:p>
    <w:p w14:paraId="45166824" w14:textId="77777777" w:rsidR="000724CD" w:rsidRPr="000724CD" w:rsidRDefault="000724CD" w:rsidP="000724CD"/>
    <w:p w14:paraId="145B8380" w14:textId="77777777" w:rsidR="000724CD" w:rsidRPr="000724CD" w:rsidRDefault="000724CD" w:rsidP="000724CD"/>
    <w:p w14:paraId="099AEF25" w14:textId="77777777" w:rsidR="0070012C" w:rsidRPr="0070012C" w:rsidRDefault="0070012C" w:rsidP="0070012C"/>
    <w:p w14:paraId="6EF62430" w14:textId="54D07772" w:rsidR="0070012C" w:rsidRDefault="0070012C">
      <w:pPr>
        <w:spacing w:before="0" w:after="0" w:line="240" w:lineRule="auto"/>
        <w:jc w:val="left"/>
      </w:pPr>
      <w:r>
        <w:br w:type="page"/>
      </w:r>
    </w:p>
    <w:p w14:paraId="2EC88688" w14:textId="61A4B5D9" w:rsidR="000D09A0" w:rsidRPr="001032C7" w:rsidRDefault="00920B7C" w:rsidP="00B51192">
      <w:pPr>
        <w:pStyle w:val="Ttulo1"/>
        <w:rPr>
          <w:caps w:val="0"/>
        </w:rPr>
      </w:pPr>
      <w:bookmarkStart w:id="130" w:name="_Toc173236082"/>
      <w:r w:rsidRPr="001032C7">
        <w:rPr>
          <w:caps w:val="0"/>
        </w:rPr>
        <w:lastRenderedPageBreak/>
        <w:t>C</w:t>
      </w:r>
      <w:r w:rsidR="00CC3CB9" w:rsidRPr="001032C7">
        <w:rPr>
          <w:caps w:val="0"/>
        </w:rPr>
        <w:t>onclusiones</w:t>
      </w:r>
      <w:bookmarkEnd w:id="130"/>
    </w:p>
    <w:p w14:paraId="137F37ED" w14:textId="77777777" w:rsidR="00653A94" w:rsidRDefault="00653A94" w:rsidP="00653A94">
      <w:r>
        <w:t>Este último apartado es habitual en todos los tipos de trabajos y presenta el resumen final de tu trabajo y debe servir para informar del alcance y relevancia de tu aportación.</w:t>
      </w:r>
    </w:p>
    <w:p w14:paraId="1291472F" w14:textId="77777777" w:rsidR="00653A94" w:rsidRDefault="00653A94" w:rsidP="00653A94">
      <w:r>
        <w:t>Suele estructurarse empezando con un resumen del problema tratado, de cómo se ha abordado y de por qué la solución sería válida.</w:t>
      </w:r>
    </w:p>
    <w:p w14:paraId="6A647F82" w14:textId="77777777" w:rsidR="00653A94" w:rsidRDefault="00653A94" w:rsidP="00653A94">
      <w:r>
        <w:t>Es recomendable que incluya también un resumen de las contribuciones del trabajo, en el que relaciones las contribuciones y los resultados obtenidos con los objetivos que habías planteado para el trabajo, discutiendo hasta qué punto has conseguido resolver los objetivos planteados. Las conclusiones ofrecidas deberán ser consecuencia del trabajo realizado y, por lo tanto, deberán marcar el grado de consecución de los objetivos propuestos (cada objetivo del trabajo se enlazará con una conclusión).</w:t>
      </w:r>
    </w:p>
    <w:p w14:paraId="1BF47B66" w14:textId="77777777" w:rsidR="000D09A0" w:rsidRPr="000D09A0" w:rsidRDefault="000D09A0" w:rsidP="000D09A0"/>
    <w:p w14:paraId="3F9CD625" w14:textId="1288C4B1" w:rsidR="00E62AD5" w:rsidRDefault="00E62AD5" w:rsidP="00795A39">
      <w:pPr>
        <w:pStyle w:val="Ttulo2"/>
      </w:pPr>
      <w:r>
        <w:br w:type="page"/>
      </w:r>
    </w:p>
    <w:p w14:paraId="7ED01C4F" w14:textId="2BD20DD0" w:rsidR="00E62AD5" w:rsidRPr="007A5E65" w:rsidRDefault="00E76D35" w:rsidP="00E62AD5">
      <w:pPr>
        <w:pStyle w:val="Ttulo1"/>
        <w:rPr>
          <w:caps w:val="0"/>
        </w:rPr>
      </w:pPr>
      <w:r>
        <w:rPr>
          <w:caps w:val="0"/>
        </w:rPr>
        <w:lastRenderedPageBreak/>
        <w:t xml:space="preserve"> </w:t>
      </w:r>
      <w:bookmarkStart w:id="131" w:name="_Toc173236083"/>
      <w:r w:rsidR="005730B4">
        <w:rPr>
          <w:caps w:val="0"/>
        </w:rPr>
        <w:t>Trabajo futuro</w:t>
      </w:r>
      <w:bookmarkEnd w:id="131"/>
    </w:p>
    <w:p w14:paraId="2B9ABB5F" w14:textId="77777777" w:rsidR="00E62AD5" w:rsidRDefault="00E62AD5" w:rsidP="00E62AD5">
      <w:r>
        <w:t>Finalmente, se suele dedicar un último apartado a hablar de líneas de trabajo futuro que podrían aportar valor añadido al trabajo realizado. La sección debería señalar las perspectivas de futuro que abre el trabajo desarrollado para el campo de estudio definido. En el fondo, debes justificar de qué modo puede emplearse la aportación que has desarrollado y en qué campos.</w:t>
      </w:r>
    </w:p>
    <w:p w14:paraId="6B4CE328" w14:textId="07C8DB97" w:rsidR="00A75783" w:rsidRDefault="00A75783">
      <w:pPr>
        <w:spacing w:before="0" w:after="0" w:line="240" w:lineRule="auto"/>
        <w:jc w:val="left"/>
      </w:pPr>
      <w:r>
        <w:br w:type="page"/>
      </w:r>
    </w:p>
    <w:p w14:paraId="21FAC795" w14:textId="66A30492" w:rsidR="00A75783" w:rsidRPr="009F6F17" w:rsidRDefault="00A75783" w:rsidP="00194057">
      <w:pPr>
        <w:pStyle w:val="Ttulo1sinnumerar"/>
      </w:pPr>
      <w:bookmarkStart w:id="132" w:name="_Toc173236084"/>
      <w:r>
        <w:lastRenderedPageBreak/>
        <w:t>Referencias bibliográficas</w:t>
      </w:r>
      <w:bookmarkEnd w:id="132"/>
    </w:p>
    <w:p w14:paraId="3281BCF8" w14:textId="77777777" w:rsidR="006D3B11" w:rsidRPr="00AF4FFA" w:rsidRDefault="006D3B11" w:rsidP="006D3B11">
      <w:pPr>
        <w:rPr>
          <w:i/>
          <w:iCs/>
        </w:rPr>
      </w:pPr>
      <w:r w:rsidRPr="00AF4FFA">
        <w:rPr>
          <w:i/>
          <w:iCs/>
        </w:rPr>
        <w:t xml:space="preserve">Una vez que el trabajo está terminado, hay que revisar el apartado “Referencias bibliográficas”. Si has usado un sistema automático (un gestor bibliográfico tipo Endnote, Refworks o Mendeley), inserta la bibliografía en la opción adecuada (APA). </w:t>
      </w:r>
    </w:p>
    <w:p w14:paraId="363B41C6" w14:textId="77777777" w:rsidR="006D3B11" w:rsidRPr="00AF4FFA" w:rsidRDefault="006D3B11" w:rsidP="006D3B11">
      <w:pPr>
        <w:rPr>
          <w:i/>
          <w:iCs/>
        </w:rPr>
      </w:pPr>
      <w:r w:rsidRPr="00AF4FFA">
        <w:rPr>
          <w:i/>
          <w:iCs/>
        </w:rPr>
        <w:t>Si lo has ido haciendo manualmente, repasa que todo es correcto: aparecen todas las referencias citadas en el texto, los autores están ordenados alfabéticamente por apellidos, las cursivas son correctas, los artículos tienen números de páginas, no faltan años ni ciudades de edición, se cumple en todas las referencias la normativa APA, etc.</w:t>
      </w:r>
    </w:p>
    <w:p w14:paraId="1A570DF1" w14:textId="77777777" w:rsidR="006D3B11" w:rsidRPr="00AF4FFA" w:rsidRDefault="006D3B11" w:rsidP="006D3B11">
      <w:pPr>
        <w:rPr>
          <w:i/>
          <w:iCs/>
        </w:rPr>
      </w:pPr>
      <w:r w:rsidRPr="00AF4FFA">
        <w:rPr>
          <w:i/>
          <w:iCs/>
        </w:rPr>
        <w:t>Se recomienda evitar citas que hagan referencia a Wikipedia y que no todas las referencias sean solo enlaces de internet, es decir, que se vea alguna variabilidad entre libros, congresos, artículos y enlaces puntuales de internet.</w:t>
      </w:r>
    </w:p>
    <w:p w14:paraId="1AB1D303" w14:textId="18BE9532" w:rsidR="000D09A0" w:rsidRPr="00AF4FFA" w:rsidRDefault="006D3B11" w:rsidP="006D3B11">
      <w:pPr>
        <w:rPr>
          <w:i/>
          <w:iCs/>
          <w:lang w:val="en-US"/>
        </w:rPr>
      </w:pPr>
      <w:r w:rsidRPr="00AF4FFA">
        <w:rPr>
          <w:i/>
          <w:iCs/>
          <w:lang w:val="en-US"/>
        </w:rPr>
        <w:t>Ejemplos:</w:t>
      </w:r>
    </w:p>
    <w:p w14:paraId="4CA55277" w14:textId="3A77B47A" w:rsidR="00A75783" w:rsidRPr="00CA5158" w:rsidRDefault="00A75783" w:rsidP="00194057">
      <w:pPr>
        <w:pStyle w:val="Referenciasbibliogrficas"/>
        <w:rPr>
          <w:i/>
          <w:iCs/>
          <w:u w:val="single"/>
          <w:lang w:val="es-ES"/>
        </w:rPr>
      </w:pPr>
      <w:r w:rsidRPr="00855D70">
        <w:rPr>
          <w:i/>
          <w:iCs/>
          <w:highlight w:val="yellow"/>
        </w:rPr>
        <w:t xml:space="preserve">Swanson, E., Barnes, M., Fall, A. M., &amp; Roberts, G. (2017). Predictors of Reading Comprehension Among Struggling Readers Who Exhibit Differing Levels of Inattention and Hyperactivity. </w:t>
      </w:r>
      <w:r w:rsidRPr="00CA5158">
        <w:rPr>
          <w:i/>
          <w:iCs/>
          <w:highlight w:val="yellow"/>
          <w:lang w:val="es-ES"/>
        </w:rPr>
        <w:t>Reading &amp; Writing Quarterly, 34(2), 132-146. doi:</w:t>
      </w:r>
      <w:r w:rsidRPr="00CA5158">
        <w:rPr>
          <w:i/>
          <w:iCs/>
          <w:highlight w:val="yellow"/>
          <w:u w:val="single"/>
          <w:lang w:val="es-ES"/>
        </w:rPr>
        <w:t>10.1080/10573569.2017.1359712</w:t>
      </w:r>
    </w:p>
    <w:p w14:paraId="1CE9AB6C" w14:textId="77777777" w:rsidR="004B1864" w:rsidRPr="004B1864" w:rsidRDefault="00AF4FFA" w:rsidP="004B1864">
      <w:pPr>
        <w:pStyle w:val="Bibliografa"/>
        <w:rPr>
          <w:rFonts w:ascii="Calibri" w:hAnsi="Calibri" w:cs="Calibri"/>
        </w:rPr>
      </w:pPr>
      <w:r w:rsidRPr="00855D70">
        <w:fldChar w:fldCharType="begin"/>
      </w:r>
      <w:r w:rsidR="00B51D81">
        <w:instrText xml:space="preserve"> ADDIN ZOTERO_BIBL {"uncited":[],"omitted":[],"custom":[]} CSL_BIBLIOGRAPHY </w:instrText>
      </w:r>
      <w:r w:rsidRPr="00855D70">
        <w:fldChar w:fldCharType="separate"/>
      </w:r>
      <w:r w:rsidR="004B1864" w:rsidRPr="004B1864">
        <w:rPr>
          <w:rFonts w:ascii="Calibri" w:hAnsi="Calibri" w:cs="Calibri"/>
        </w:rPr>
        <w:t xml:space="preserve">45 personas murieron en las carreteras en Euskadi en 2023, casi la mitad motoristas, viandantes o ciclistas. (2024, enero 4). </w:t>
      </w:r>
      <w:r w:rsidR="004B1864" w:rsidRPr="004B1864">
        <w:rPr>
          <w:rFonts w:ascii="Calibri" w:hAnsi="Calibri" w:cs="Calibri"/>
          <w:i/>
          <w:iCs/>
        </w:rPr>
        <w:t>elDiario.es</w:t>
      </w:r>
      <w:r w:rsidR="004B1864" w:rsidRPr="004B1864">
        <w:rPr>
          <w:rFonts w:ascii="Calibri" w:hAnsi="Calibri" w:cs="Calibri"/>
        </w:rPr>
        <w:t>. https://www.eldiario.es/euskadi/45-personas-murieron-carreteras-euskadi-2023-mitad-motoristas-viandantes-ciclistas_1_10813252.html</w:t>
      </w:r>
    </w:p>
    <w:p w14:paraId="4B621E2F" w14:textId="77777777" w:rsidR="004B1864" w:rsidRPr="004B1864" w:rsidRDefault="004B1864" w:rsidP="004B1864">
      <w:pPr>
        <w:pStyle w:val="Bibliografa"/>
        <w:rPr>
          <w:rFonts w:ascii="Calibri" w:hAnsi="Calibri" w:cs="Calibri"/>
        </w:rPr>
      </w:pPr>
      <w:r w:rsidRPr="004B1864">
        <w:rPr>
          <w:rFonts w:ascii="Calibri" w:hAnsi="Calibri" w:cs="Calibri"/>
        </w:rPr>
        <w:t xml:space="preserve">Agencia Estatal de Meteorología. (s. f.). </w:t>
      </w:r>
      <w:r w:rsidRPr="004B1864">
        <w:rPr>
          <w:rFonts w:ascii="Calibri" w:hAnsi="Calibri" w:cs="Calibri"/>
          <w:i/>
          <w:iCs/>
        </w:rPr>
        <w:t>MeteoRuta—Agencia Estatal de Meteorología—AEMET. Gobierno de España</w:t>
      </w:r>
      <w:r w:rsidRPr="004B1864">
        <w:rPr>
          <w:rFonts w:ascii="Calibri" w:hAnsi="Calibri" w:cs="Calibri"/>
        </w:rPr>
        <w:t>. Recuperado 15 de abril de 2024, de https://www.aemet.es/es/eltiempo/prediccion/meteoruta</w:t>
      </w:r>
    </w:p>
    <w:p w14:paraId="0E2CC3A6" w14:textId="77777777" w:rsidR="004B1864" w:rsidRPr="004B1864" w:rsidRDefault="004B1864" w:rsidP="004B1864">
      <w:pPr>
        <w:pStyle w:val="Bibliografa"/>
        <w:rPr>
          <w:rFonts w:ascii="Calibri" w:hAnsi="Calibri" w:cs="Calibri"/>
        </w:rPr>
      </w:pPr>
      <w:r w:rsidRPr="004B1864">
        <w:rPr>
          <w:rFonts w:ascii="Calibri" w:hAnsi="Calibri" w:cs="Calibri"/>
        </w:rPr>
        <w:t xml:space="preserve">Analytics, B. (2023, septiembre 14). </w:t>
      </w:r>
      <w:r w:rsidRPr="004B1864">
        <w:rPr>
          <w:rFonts w:ascii="Calibri" w:hAnsi="Calibri" w:cs="Calibri"/>
          <w:i/>
          <w:iCs/>
        </w:rPr>
        <w:t>Business intelligence y visualización de datos: Beneficios y herramientas imprescindibles - Bimex Analytics</w:t>
      </w:r>
      <w:r w:rsidRPr="004B1864">
        <w:rPr>
          <w:rFonts w:ascii="Calibri" w:hAnsi="Calibri" w:cs="Calibri"/>
        </w:rPr>
        <w:t xml:space="preserve">. Business intelligence y visualización de datos: beneficios y herramientas imprescindibles - Bimex Analytics. </w:t>
      </w:r>
      <w:r w:rsidRPr="004B1864">
        <w:rPr>
          <w:rFonts w:ascii="Calibri" w:hAnsi="Calibri" w:cs="Calibri"/>
        </w:rPr>
        <w:lastRenderedPageBreak/>
        <w:t>https://bimexanalytics.com/blog/la-visualizacion-de-datos-es-un-elemento-fundamental-del-business-intelligence-bi-se-trata-de-representar-graficamente-datos-complejos-para-convertirlos-en-informacion-comprensible-y-accesible/, https://bimexanalytics.com/blog/la-visualizacion-de-datos-es-un-elemento-fundamental-del-business-intelligence-bi-se-trata-de-representar-graficamente-datos-complejos-para-convertirlos-en-informacion-comprensible-y-accesible/</w:t>
      </w:r>
    </w:p>
    <w:p w14:paraId="665A7139" w14:textId="77777777" w:rsidR="004B1864" w:rsidRPr="004B1864" w:rsidRDefault="004B1864" w:rsidP="004B1864">
      <w:pPr>
        <w:pStyle w:val="Bibliografa"/>
        <w:rPr>
          <w:rFonts w:ascii="Calibri" w:hAnsi="Calibri" w:cs="Calibri"/>
        </w:rPr>
      </w:pPr>
      <w:r w:rsidRPr="004B1864">
        <w:rPr>
          <w:rFonts w:ascii="Calibri" w:hAnsi="Calibri" w:cs="Calibri"/>
          <w:i/>
          <w:iCs/>
        </w:rPr>
        <w:t>Apache Cassandra | Apache Cassandra Documentation</w:t>
      </w:r>
      <w:r w:rsidRPr="004B1864">
        <w:rPr>
          <w:rFonts w:ascii="Calibri" w:hAnsi="Calibri" w:cs="Calibri"/>
        </w:rPr>
        <w:t>. (s. f.). [Apache Cassandra]. Recuperado 19 de mayo de 2024, de https://cassandra.apache.org/_/index.html</w:t>
      </w:r>
    </w:p>
    <w:p w14:paraId="36B68135" w14:textId="77777777" w:rsidR="004B1864" w:rsidRPr="004B1864" w:rsidRDefault="004B1864" w:rsidP="004B1864">
      <w:pPr>
        <w:pStyle w:val="Bibliografa"/>
        <w:rPr>
          <w:rFonts w:ascii="Calibri" w:hAnsi="Calibri" w:cs="Calibri"/>
        </w:rPr>
      </w:pPr>
      <w:r w:rsidRPr="004B1864">
        <w:rPr>
          <w:rFonts w:ascii="Calibri" w:hAnsi="Calibri" w:cs="Calibri"/>
          <w:i/>
          <w:iCs/>
        </w:rPr>
        <w:t>Base de datos rentable y de alto rendimiento</w:t>
      </w:r>
      <w:r w:rsidRPr="004B1864">
        <w:rPr>
          <w:rFonts w:ascii="Calibri" w:hAnsi="Calibri" w:cs="Calibri"/>
        </w:rPr>
        <w:t>. (s. f.). [Oracle]. Recuperado 19 de mayo de 2024, de https://www.oracle.com/es/database/</w:t>
      </w:r>
    </w:p>
    <w:p w14:paraId="12879E81" w14:textId="77777777" w:rsidR="004B1864" w:rsidRPr="004B1864" w:rsidRDefault="004B1864" w:rsidP="004B1864">
      <w:pPr>
        <w:pStyle w:val="Bibliografa"/>
        <w:rPr>
          <w:rFonts w:ascii="Calibri" w:hAnsi="Calibri" w:cs="Calibri"/>
        </w:rPr>
      </w:pPr>
      <w:r w:rsidRPr="004B1864">
        <w:rPr>
          <w:rFonts w:ascii="Calibri" w:hAnsi="Calibri" w:cs="Calibri"/>
          <w:i/>
          <w:iCs/>
        </w:rPr>
        <w:t>Bases de datos no relacionales | Bases de datos de gráficos | AWS</w:t>
      </w:r>
      <w:r w:rsidRPr="004B1864">
        <w:rPr>
          <w:rFonts w:ascii="Calibri" w:hAnsi="Calibri" w:cs="Calibri"/>
        </w:rPr>
        <w:t>. (s. f.). Amazon Web Services, Inc. Recuperado 19 de mayo de 2024, de https://aws.amazon.com/es/nosql/</w:t>
      </w:r>
    </w:p>
    <w:p w14:paraId="77D882F1" w14:textId="77777777" w:rsidR="004B1864" w:rsidRPr="004B1864" w:rsidRDefault="004B1864" w:rsidP="004B1864">
      <w:pPr>
        <w:pStyle w:val="Bibliografa"/>
        <w:rPr>
          <w:rFonts w:ascii="Calibri" w:hAnsi="Calibri" w:cs="Calibri"/>
        </w:rPr>
      </w:pPr>
      <w:r w:rsidRPr="004B1864">
        <w:rPr>
          <w:rFonts w:ascii="Calibri" w:hAnsi="Calibri" w:cs="Calibri"/>
        </w:rPr>
        <w:t>BOE.es - DOUE-L-2016-80807 Reglamento (UE) 2016/679 del Parlamento Europeo y del Consejo, de 27 de abril de 2016, relativo a la protección de las personas físicas en lo que respecta al tratamiento de datos personales y a la libre circulación de estos datos y por el que se deroga la Directiva 95/46/CE (Reglamento general de protección de datos)., Reglamento (UE) 2016/679 § 1 (2018). https://www.boe.es/buscar/doc.php?id=DOUE-L-2016-80807</w:t>
      </w:r>
    </w:p>
    <w:p w14:paraId="48244DB6" w14:textId="77777777" w:rsidR="004B1864" w:rsidRPr="004B1864" w:rsidRDefault="004B1864" w:rsidP="004B1864">
      <w:pPr>
        <w:pStyle w:val="Bibliografa"/>
        <w:rPr>
          <w:rFonts w:ascii="Calibri" w:hAnsi="Calibri" w:cs="Calibri"/>
        </w:rPr>
      </w:pPr>
      <w:r w:rsidRPr="004B1864">
        <w:rPr>
          <w:rFonts w:ascii="Calibri" w:hAnsi="Calibri" w:cs="Calibri"/>
        </w:rPr>
        <w:t xml:space="preserve">Casero, A. (2023, septiembre 14). Control de versiones con Git: Conceptos básicos. </w:t>
      </w:r>
      <w:r w:rsidRPr="004B1864">
        <w:rPr>
          <w:rFonts w:ascii="Calibri" w:hAnsi="Calibri" w:cs="Calibri"/>
          <w:i/>
          <w:iCs/>
        </w:rPr>
        <w:t>Control de versiones con Git: conceptos básicos</w:t>
      </w:r>
      <w:r w:rsidRPr="004B1864">
        <w:rPr>
          <w:rFonts w:ascii="Calibri" w:hAnsi="Calibri" w:cs="Calibri"/>
        </w:rPr>
        <w:t>. https://keepcoding.io/blog/control-de-versiones-con-git/</w:t>
      </w:r>
    </w:p>
    <w:p w14:paraId="33C62A31" w14:textId="77777777" w:rsidR="004B1864" w:rsidRPr="004B1864" w:rsidRDefault="004B1864" w:rsidP="004B1864">
      <w:pPr>
        <w:pStyle w:val="Bibliografa"/>
        <w:rPr>
          <w:rFonts w:ascii="Calibri" w:hAnsi="Calibri" w:cs="Calibri"/>
          <w:lang w:val="en-GB"/>
        </w:rPr>
      </w:pPr>
      <w:r w:rsidRPr="004B1864">
        <w:rPr>
          <w:rFonts w:ascii="Calibri" w:hAnsi="Calibri" w:cs="Calibri"/>
        </w:rPr>
        <w:lastRenderedPageBreak/>
        <w:t xml:space="preserve">Castro, D. (2022, febrero 21). ¿API? Todo lo que debes saber. </w:t>
      </w:r>
      <w:r w:rsidRPr="004B1864">
        <w:rPr>
          <w:rFonts w:ascii="Calibri" w:hAnsi="Calibri" w:cs="Calibri"/>
          <w:i/>
          <w:iCs/>
          <w:lang w:val="en-GB"/>
        </w:rPr>
        <w:t>Medium</w:t>
      </w:r>
      <w:r w:rsidRPr="004B1864">
        <w:rPr>
          <w:rFonts w:ascii="Calibri" w:hAnsi="Calibri" w:cs="Calibri"/>
          <w:lang w:val="en-GB"/>
        </w:rPr>
        <w:t>. https://davidcasr.medium.com/api-todo-lo-que-debes-saber-d8b011d30aff</w:t>
      </w:r>
    </w:p>
    <w:p w14:paraId="544D62EE" w14:textId="77777777" w:rsidR="004B1864" w:rsidRPr="004B1864" w:rsidRDefault="004B1864" w:rsidP="004B1864">
      <w:pPr>
        <w:pStyle w:val="Bibliografa"/>
        <w:rPr>
          <w:rFonts w:ascii="Calibri" w:hAnsi="Calibri" w:cs="Calibri"/>
        </w:rPr>
      </w:pPr>
      <w:r w:rsidRPr="004B1864">
        <w:rPr>
          <w:rFonts w:ascii="Calibri" w:hAnsi="Calibri" w:cs="Calibri"/>
        </w:rPr>
        <w:t xml:space="preserve">Cesvimap. (2021, septiembre 4). Influencia de la climatología en los accidentes de tráfico. </w:t>
      </w:r>
      <w:r w:rsidRPr="004B1864">
        <w:rPr>
          <w:rFonts w:ascii="Calibri" w:hAnsi="Calibri" w:cs="Calibri"/>
          <w:i/>
          <w:iCs/>
        </w:rPr>
        <w:t>Revista CESVIMAP</w:t>
      </w:r>
      <w:r w:rsidRPr="004B1864">
        <w:rPr>
          <w:rFonts w:ascii="Calibri" w:hAnsi="Calibri" w:cs="Calibri"/>
        </w:rPr>
        <w:t>. https://www.revistacesvimap.com/influencia-de-la-climatologia-en-los-accidentes-de-trafico/</w:t>
      </w:r>
    </w:p>
    <w:p w14:paraId="37D92917" w14:textId="77777777" w:rsidR="004B1864" w:rsidRPr="004B1864" w:rsidRDefault="004B1864" w:rsidP="004B1864">
      <w:pPr>
        <w:pStyle w:val="Bibliografa"/>
        <w:rPr>
          <w:rFonts w:ascii="Calibri" w:hAnsi="Calibri" w:cs="Calibri"/>
        </w:rPr>
      </w:pPr>
      <w:r w:rsidRPr="004B1864">
        <w:rPr>
          <w:rFonts w:ascii="Calibri" w:hAnsi="Calibri" w:cs="Calibri"/>
        </w:rPr>
        <w:t xml:space="preserve">Comobity, la App «segura» para ciclistas. (2015, noviembre 13). </w:t>
      </w:r>
      <w:r w:rsidRPr="004B1864">
        <w:rPr>
          <w:rFonts w:ascii="Calibri" w:hAnsi="Calibri" w:cs="Calibri"/>
          <w:i/>
          <w:iCs/>
        </w:rPr>
        <w:t>13 de noviembre de 2015</w:t>
      </w:r>
      <w:r w:rsidRPr="004B1864">
        <w:rPr>
          <w:rFonts w:ascii="Calibri" w:hAnsi="Calibri" w:cs="Calibri"/>
        </w:rPr>
        <w:t>. https://revista.dgt.es/es/reportajes/2015/11NOVIEMBRE/1113Comobity-la-App-segura-para-ciclistas.shtml</w:t>
      </w:r>
    </w:p>
    <w:p w14:paraId="210A2F06" w14:textId="77777777" w:rsidR="004B1864" w:rsidRPr="004B1864" w:rsidRDefault="004B1864" w:rsidP="004B1864">
      <w:pPr>
        <w:pStyle w:val="Bibliografa"/>
        <w:rPr>
          <w:rFonts w:ascii="Calibri" w:hAnsi="Calibri" w:cs="Calibri"/>
        </w:rPr>
      </w:pPr>
      <w:r w:rsidRPr="004B1864">
        <w:rPr>
          <w:rFonts w:ascii="Calibri" w:hAnsi="Calibri" w:cs="Calibri"/>
        </w:rPr>
        <w:t xml:space="preserve">Daniel. (2022, enero 10). Data Warehouse: ¿qué es y cómo utilizarlo? </w:t>
      </w:r>
      <w:r w:rsidRPr="004B1864">
        <w:rPr>
          <w:rFonts w:ascii="Calibri" w:hAnsi="Calibri" w:cs="Calibri"/>
          <w:i/>
          <w:iCs/>
        </w:rPr>
        <w:t>Formación en ciencia de datos | DataScientest.com</w:t>
      </w:r>
      <w:r w:rsidRPr="004B1864">
        <w:rPr>
          <w:rFonts w:ascii="Calibri" w:hAnsi="Calibri" w:cs="Calibri"/>
        </w:rPr>
        <w:t>. https://datascientest.com/es/data-warehouse-que-es-y-como-utilizarlo</w:t>
      </w:r>
    </w:p>
    <w:p w14:paraId="1EBAC097" w14:textId="77777777" w:rsidR="004B1864" w:rsidRPr="004B1864" w:rsidRDefault="004B1864" w:rsidP="004B1864">
      <w:pPr>
        <w:pStyle w:val="Bibliografa"/>
        <w:rPr>
          <w:rFonts w:ascii="Calibri" w:hAnsi="Calibri" w:cs="Calibri"/>
        </w:rPr>
      </w:pPr>
      <w:r w:rsidRPr="004B1864">
        <w:rPr>
          <w:rFonts w:ascii="Calibri" w:hAnsi="Calibri" w:cs="Calibri"/>
        </w:rPr>
        <w:t xml:space="preserve">Datademia. (2021, septiembre 6). ¿Qué es Web Scraping? </w:t>
      </w:r>
      <w:r w:rsidRPr="004B1864">
        <w:rPr>
          <w:rFonts w:ascii="Calibri" w:hAnsi="Calibri" w:cs="Calibri"/>
          <w:i/>
          <w:iCs/>
        </w:rPr>
        <w:t>Datademia</w:t>
      </w:r>
      <w:r w:rsidRPr="004B1864">
        <w:rPr>
          <w:rFonts w:ascii="Calibri" w:hAnsi="Calibri" w:cs="Calibri"/>
        </w:rPr>
        <w:t>. https://datademia.es/blog/que-es-web-scraping</w:t>
      </w:r>
    </w:p>
    <w:p w14:paraId="7D7B184D" w14:textId="77777777" w:rsidR="004B1864" w:rsidRPr="004B1864" w:rsidRDefault="004B1864" w:rsidP="004B1864">
      <w:pPr>
        <w:pStyle w:val="Bibliografa"/>
        <w:rPr>
          <w:rFonts w:ascii="Calibri" w:hAnsi="Calibri" w:cs="Calibri"/>
          <w:lang w:val="en-GB"/>
        </w:rPr>
      </w:pPr>
      <w:r w:rsidRPr="004B1864">
        <w:rPr>
          <w:rFonts w:ascii="Calibri" w:hAnsi="Calibri" w:cs="Calibri"/>
        </w:rPr>
        <w:t xml:space="preserve">Esmerado, J. (2024, enero 20). Las 5 etapas del ciclo de vida de los datos. </w:t>
      </w:r>
      <w:r w:rsidRPr="004B1864">
        <w:rPr>
          <w:rFonts w:ascii="Calibri" w:hAnsi="Calibri" w:cs="Calibri"/>
          <w:i/>
          <w:iCs/>
          <w:lang w:val="en-GB"/>
        </w:rPr>
        <w:t>Medium</w:t>
      </w:r>
      <w:r w:rsidRPr="004B1864">
        <w:rPr>
          <w:rFonts w:ascii="Calibri" w:hAnsi="Calibri" w:cs="Calibri"/>
          <w:lang w:val="en-GB"/>
        </w:rPr>
        <w:t>. https://medium.com/@esmeradovela/las-5-etapas-del-ciclo-de-vida-de-los-datos-f4ddc3c1ed3f</w:t>
      </w:r>
    </w:p>
    <w:p w14:paraId="76602BB2" w14:textId="77777777" w:rsidR="004B1864" w:rsidRPr="004B1864" w:rsidRDefault="004B1864" w:rsidP="004B1864">
      <w:pPr>
        <w:pStyle w:val="Bibliografa"/>
        <w:rPr>
          <w:rFonts w:ascii="Calibri" w:hAnsi="Calibri" w:cs="Calibri"/>
        </w:rPr>
      </w:pPr>
      <w:r w:rsidRPr="004B1864">
        <w:rPr>
          <w:rFonts w:ascii="Calibri" w:hAnsi="Calibri" w:cs="Calibri"/>
        </w:rPr>
        <w:t xml:space="preserve">Eurosport. (2023, noviembre 24). Muere un ciclista vasco de 19 años al ser atropellado mientras entrenaba—Eurosport. </w:t>
      </w:r>
      <w:r w:rsidRPr="004B1864">
        <w:rPr>
          <w:rFonts w:ascii="Calibri" w:hAnsi="Calibri" w:cs="Calibri"/>
          <w:i/>
          <w:iCs/>
        </w:rPr>
        <w:t>Eurosport Espana</w:t>
      </w:r>
      <w:r w:rsidRPr="004B1864">
        <w:rPr>
          <w:rFonts w:ascii="Calibri" w:hAnsi="Calibri" w:cs="Calibri"/>
        </w:rPr>
        <w:t>. https://www.eurosport.es/ciclismo/muere-un-ciclista-vasco-de-19-anos-horas-despues-de-ser-arrollado-por-un-coche-mientras-entrenaba_sto9894016/story.shtml</w:t>
      </w:r>
    </w:p>
    <w:p w14:paraId="627930E4" w14:textId="77777777" w:rsidR="004B1864" w:rsidRPr="004B1864" w:rsidRDefault="004B1864" w:rsidP="004B1864">
      <w:pPr>
        <w:pStyle w:val="Bibliografa"/>
        <w:rPr>
          <w:rFonts w:ascii="Calibri" w:hAnsi="Calibri" w:cs="Calibri"/>
          <w:lang w:val="en-GB"/>
        </w:rPr>
      </w:pPr>
      <w:r w:rsidRPr="004B1864">
        <w:rPr>
          <w:rFonts w:ascii="Calibri" w:hAnsi="Calibri" w:cs="Calibri"/>
        </w:rPr>
        <w:lastRenderedPageBreak/>
        <w:t xml:space="preserve">Fernández, Y. (2019, octubre 30). Qué es Github y qué es lo que le ofrece a los desarrolladores. </w:t>
      </w:r>
      <w:r w:rsidRPr="004B1864">
        <w:rPr>
          <w:rFonts w:ascii="Calibri" w:hAnsi="Calibri" w:cs="Calibri"/>
          <w:i/>
          <w:iCs/>
          <w:lang w:val="en-GB"/>
        </w:rPr>
        <w:t>Xataka</w:t>
      </w:r>
      <w:r w:rsidRPr="004B1864">
        <w:rPr>
          <w:rFonts w:ascii="Calibri" w:hAnsi="Calibri" w:cs="Calibri"/>
          <w:lang w:val="en-GB"/>
        </w:rPr>
        <w:t>. https://www.xataka.com/basics/que-github-que-que-le-ofrece-a-desarrolladores</w:t>
      </w:r>
    </w:p>
    <w:p w14:paraId="5E5583F3" w14:textId="77777777" w:rsidR="004B1864" w:rsidRPr="004B1864" w:rsidRDefault="004B1864" w:rsidP="004B1864">
      <w:pPr>
        <w:pStyle w:val="Bibliografa"/>
        <w:rPr>
          <w:rFonts w:ascii="Calibri" w:hAnsi="Calibri" w:cs="Calibri"/>
        </w:rPr>
      </w:pPr>
      <w:r w:rsidRPr="004B1864">
        <w:rPr>
          <w:rFonts w:ascii="Calibri" w:hAnsi="Calibri" w:cs="Calibri"/>
          <w:i/>
          <w:iCs/>
        </w:rPr>
        <w:t>Información legal</w:t>
      </w:r>
      <w:r w:rsidRPr="004B1864">
        <w:rPr>
          <w:rFonts w:ascii="Calibri" w:hAnsi="Calibri" w:cs="Calibri"/>
        </w:rPr>
        <w:t>. (2010, marzo 17). [Open Data Euskadi]. https://opendata.euskadi.eus/general/-/informacion-legal-opendata/</w:t>
      </w:r>
    </w:p>
    <w:p w14:paraId="11B3FB6A" w14:textId="77777777" w:rsidR="004B1864" w:rsidRPr="004B1864" w:rsidRDefault="004B1864" w:rsidP="004B1864">
      <w:pPr>
        <w:pStyle w:val="Bibliografa"/>
        <w:rPr>
          <w:rFonts w:ascii="Calibri" w:hAnsi="Calibri" w:cs="Calibri"/>
        </w:rPr>
      </w:pPr>
      <w:r w:rsidRPr="004B1864">
        <w:rPr>
          <w:rFonts w:ascii="Calibri" w:hAnsi="Calibri" w:cs="Calibri"/>
          <w:i/>
          <w:iCs/>
        </w:rPr>
        <w:t>Información meteorológica tráfico—Incidencias en carretera</w:t>
      </w:r>
      <w:r w:rsidRPr="004B1864">
        <w:rPr>
          <w:rFonts w:ascii="Calibri" w:hAnsi="Calibri" w:cs="Calibri"/>
        </w:rPr>
        <w:t>. (s. f.). www.tutiempo.net. Recuperado 15 de abril de 2024, de https://www.tutiempo.net/trafico.html</w:t>
      </w:r>
    </w:p>
    <w:p w14:paraId="40C0C7D5" w14:textId="77777777" w:rsidR="004B1864" w:rsidRPr="004B1864" w:rsidRDefault="004B1864" w:rsidP="004B1864">
      <w:pPr>
        <w:pStyle w:val="Bibliografa"/>
        <w:rPr>
          <w:rFonts w:ascii="Calibri" w:hAnsi="Calibri" w:cs="Calibri"/>
        </w:rPr>
      </w:pPr>
      <w:r w:rsidRPr="004B1864">
        <w:rPr>
          <w:rFonts w:ascii="Calibri" w:hAnsi="Calibri" w:cs="Calibri"/>
        </w:rPr>
        <w:t xml:space="preserve">Lanzan una app para detectar automáticamente los accident... (2022, noviembre 26). </w:t>
      </w:r>
      <w:r w:rsidRPr="004B1864">
        <w:rPr>
          <w:rFonts w:ascii="Calibri" w:hAnsi="Calibri" w:cs="Calibri"/>
          <w:i/>
          <w:iCs/>
        </w:rPr>
        <w:t>Ciclismo a Fondo</w:t>
      </w:r>
      <w:r w:rsidRPr="004B1864">
        <w:rPr>
          <w:rFonts w:ascii="Calibri" w:hAnsi="Calibri" w:cs="Calibri"/>
        </w:rPr>
        <w:t>. https://www.ciclismoafondo.es/noticias/lanzan-app-detectar-automaticamente-accidentes-ciclistas_268495_102.html</w:t>
      </w:r>
    </w:p>
    <w:p w14:paraId="3EBF044E" w14:textId="77777777" w:rsidR="004B1864" w:rsidRPr="004B1864" w:rsidRDefault="004B1864" w:rsidP="004B1864">
      <w:pPr>
        <w:pStyle w:val="Bibliografa"/>
        <w:rPr>
          <w:rFonts w:ascii="Calibri" w:hAnsi="Calibri" w:cs="Calibri"/>
        </w:rPr>
      </w:pPr>
      <w:r w:rsidRPr="004B1864">
        <w:rPr>
          <w:rFonts w:ascii="Calibri" w:hAnsi="Calibri" w:cs="Calibri"/>
        </w:rPr>
        <w:t>Ley Orgánica 3/2018, de 5 de diciembre, de Protección de Datos Personales y garantía de los derechos digitales, Pub. L. No. Ley Orgánica 3/2018, BOE-A-2018-16673 119788 (2018). https://www.boe.es/eli/es/lo/2018/12/05/3</w:t>
      </w:r>
    </w:p>
    <w:p w14:paraId="4114FA94" w14:textId="77777777" w:rsidR="004B1864" w:rsidRPr="004B1864" w:rsidRDefault="004B1864" w:rsidP="004B1864">
      <w:pPr>
        <w:pStyle w:val="Bibliografa"/>
        <w:rPr>
          <w:rFonts w:ascii="Calibri" w:hAnsi="Calibri" w:cs="Calibri"/>
        </w:rPr>
      </w:pPr>
      <w:r w:rsidRPr="004B1864">
        <w:rPr>
          <w:rFonts w:ascii="Calibri" w:hAnsi="Calibri" w:cs="Calibri"/>
        </w:rPr>
        <w:t xml:space="preserve">López, J. F. (2018, febrero 21). </w:t>
      </w:r>
      <w:r w:rsidRPr="004B1864">
        <w:rPr>
          <w:rFonts w:ascii="Calibri" w:hAnsi="Calibri" w:cs="Calibri"/>
          <w:i/>
          <w:iCs/>
        </w:rPr>
        <w:t>Teorema de Bayes—Qué es, fórmula y ejemplos</w:t>
      </w:r>
      <w:r w:rsidRPr="004B1864">
        <w:rPr>
          <w:rFonts w:ascii="Calibri" w:hAnsi="Calibri" w:cs="Calibri"/>
        </w:rPr>
        <w:t>. Economipedia. https://economipedia.com/definiciones/teorema-de-bayes.html</w:t>
      </w:r>
    </w:p>
    <w:p w14:paraId="5CDDDC3A" w14:textId="77777777" w:rsidR="004B1864" w:rsidRPr="004B1864" w:rsidRDefault="004B1864" w:rsidP="004B1864">
      <w:pPr>
        <w:pStyle w:val="Bibliografa"/>
        <w:rPr>
          <w:rFonts w:ascii="Calibri" w:hAnsi="Calibri" w:cs="Calibri"/>
        </w:rPr>
      </w:pPr>
      <w:r w:rsidRPr="004B1864">
        <w:rPr>
          <w:rFonts w:ascii="Calibri" w:hAnsi="Calibri" w:cs="Calibri"/>
        </w:rPr>
        <w:t xml:space="preserve">Mapa interactivo de la DGT y AEMET, esencial para planificar tu ruta cuando hace mal tiempo. (2023, febrero 24). </w:t>
      </w:r>
      <w:r w:rsidRPr="004B1864">
        <w:rPr>
          <w:rFonts w:ascii="Calibri" w:hAnsi="Calibri" w:cs="Calibri"/>
          <w:i/>
          <w:iCs/>
        </w:rPr>
        <w:t>La Vanguardia</w:t>
      </w:r>
      <w:r w:rsidRPr="004B1864">
        <w:rPr>
          <w:rFonts w:ascii="Calibri" w:hAnsi="Calibri" w:cs="Calibri"/>
        </w:rPr>
        <w:t>. https://www.lavanguardia.com/motor/consejos/20230224/8780046/mapa-carretera-interactivo-aemet-dgt-planificar-mejor-ruta-nieve-lluvia.html</w:t>
      </w:r>
    </w:p>
    <w:p w14:paraId="46567C74" w14:textId="77777777" w:rsidR="004B1864" w:rsidRPr="004B1864" w:rsidRDefault="004B1864" w:rsidP="004B1864">
      <w:pPr>
        <w:pStyle w:val="Bibliografa"/>
        <w:rPr>
          <w:rFonts w:ascii="Calibri" w:hAnsi="Calibri" w:cs="Calibri"/>
          <w:lang w:val="en-GB"/>
        </w:rPr>
      </w:pPr>
      <w:r w:rsidRPr="004B1864">
        <w:rPr>
          <w:rFonts w:ascii="Calibri" w:hAnsi="Calibri" w:cs="Calibri"/>
          <w:lang w:val="en-GB"/>
        </w:rPr>
        <w:t xml:space="preserve">Michael T. Gibson, Todd Curtin, &amp; Amit Jhalli. </w:t>
      </w:r>
      <w:r w:rsidRPr="004B1864">
        <w:rPr>
          <w:rFonts w:ascii="Calibri" w:hAnsi="Calibri" w:cs="Calibri"/>
        </w:rPr>
        <w:t xml:space="preserve">(2020, junio 30). Los accidentes de bicicleta más comunes | Michael T. Gibson P.A., Auto Justice Attorney. </w:t>
      </w:r>
      <w:r w:rsidRPr="004B1864">
        <w:rPr>
          <w:rFonts w:ascii="Calibri" w:hAnsi="Calibri" w:cs="Calibri"/>
          <w:i/>
          <w:iCs/>
          <w:lang w:val="en-GB"/>
        </w:rPr>
        <w:t xml:space="preserve">Michael T. Gibson P.A. </w:t>
      </w:r>
      <w:r w:rsidRPr="004B1864">
        <w:rPr>
          <w:rFonts w:ascii="Calibri" w:hAnsi="Calibri" w:cs="Calibri"/>
          <w:i/>
          <w:iCs/>
          <w:lang w:val="en-GB"/>
        </w:rPr>
        <w:lastRenderedPageBreak/>
        <w:t>Auto Justice Attorney</w:t>
      </w:r>
      <w:r w:rsidRPr="004B1864">
        <w:rPr>
          <w:rFonts w:ascii="Calibri" w:hAnsi="Calibri" w:cs="Calibri"/>
          <w:lang w:val="en-GB"/>
        </w:rPr>
        <w:t>. https://autojusticeattorney.com/es/common-bicycle-accidents/</w:t>
      </w:r>
    </w:p>
    <w:p w14:paraId="7EF150BE" w14:textId="77777777" w:rsidR="004B1864" w:rsidRPr="004B1864" w:rsidRDefault="004B1864" w:rsidP="004B1864">
      <w:pPr>
        <w:pStyle w:val="Bibliografa"/>
        <w:rPr>
          <w:rFonts w:ascii="Calibri" w:hAnsi="Calibri" w:cs="Calibri"/>
        </w:rPr>
      </w:pPr>
      <w:r w:rsidRPr="004B1864">
        <w:rPr>
          <w:rFonts w:ascii="Calibri" w:hAnsi="Calibri" w:cs="Calibri"/>
          <w:i/>
          <w:iCs/>
          <w:lang w:val="en-GB"/>
        </w:rPr>
        <w:t>MongoDB: The Developer Data Platform</w:t>
      </w:r>
      <w:r w:rsidRPr="004B1864">
        <w:rPr>
          <w:rFonts w:ascii="Calibri" w:hAnsi="Calibri" w:cs="Calibri"/>
          <w:lang w:val="en-GB"/>
        </w:rPr>
        <w:t xml:space="preserve">. </w:t>
      </w:r>
      <w:r w:rsidRPr="004B1864">
        <w:rPr>
          <w:rFonts w:ascii="Calibri" w:hAnsi="Calibri" w:cs="Calibri"/>
        </w:rPr>
        <w:t>(s. f.). MongoDB. Recuperado 19 de mayo de 2024, de https://www.mongodb.com</w:t>
      </w:r>
    </w:p>
    <w:p w14:paraId="0AB38ABA" w14:textId="77777777" w:rsidR="004B1864" w:rsidRPr="004B1864" w:rsidRDefault="004B1864" w:rsidP="004B1864">
      <w:pPr>
        <w:pStyle w:val="Bibliografa"/>
        <w:rPr>
          <w:rFonts w:ascii="Calibri" w:hAnsi="Calibri" w:cs="Calibri"/>
        </w:rPr>
      </w:pPr>
      <w:r w:rsidRPr="004B1864">
        <w:rPr>
          <w:rFonts w:ascii="Calibri" w:hAnsi="Calibri" w:cs="Calibri"/>
          <w:i/>
          <w:iCs/>
        </w:rPr>
        <w:t>MySQL</w:t>
      </w:r>
      <w:r w:rsidRPr="004B1864">
        <w:rPr>
          <w:rFonts w:ascii="Calibri" w:hAnsi="Calibri" w:cs="Calibri"/>
        </w:rPr>
        <w:t>. (s. f.). [MySQL]. Recuperado 19 de mayo de 2024, de https://www.mysql.com/</w:t>
      </w:r>
    </w:p>
    <w:p w14:paraId="24DDC53C" w14:textId="77777777" w:rsidR="004B1864" w:rsidRPr="004B1864" w:rsidRDefault="004B1864" w:rsidP="004B1864">
      <w:pPr>
        <w:pStyle w:val="Bibliografa"/>
        <w:rPr>
          <w:rFonts w:ascii="Calibri" w:hAnsi="Calibri" w:cs="Calibri"/>
        </w:rPr>
      </w:pPr>
      <w:r w:rsidRPr="004B1864">
        <w:rPr>
          <w:rFonts w:ascii="Calibri" w:hAnsi="Calibri" w:cs="Calibri"/>
        </w:rPr>
        <w:t xml:space="preserve">Na8. (2023, marzo 3). </w:t>
      </w:r>
      <w:r w:rsidRPr="004B1864">
        <w:rPr>
          <w:rFonts w:ascii="Calibri" w:hAnsi="Calibri" w:cs="Calibri"/>
          <w:i/>
          <w:iCs/>
        </w:rPr>
        <w:t>Sets de Entrenamiento, Test y Validación | Aprende Machine Learning</w:t>
      </w:r>
      <w:r w:rsidRPr="004B1864">
        <w:rPr>
          <w:rFonts w:ascii="Calibri" w:hAnsi="Calibri" w:cs="Calibri"/>
        </w:rPr>
        <w:t>. Aprende Machine Learning en Español. https://www.aprendemachinelearning.com/sets-de-entrenamiento-test-validacion-cruzada/</w:t>
      </w:r>
    </w:p>
    <w:p w14:paraId="6AE44318" w14:textId="77777777" w:rsidR="004B1864" w:rsidRPr="004B1864" w:rsidRDefault="004B1864" w:rsidP="004B1864">
      <w:pPr>
        <w:pStyle w:val="Bibliografa"/>
        <w:rPr>
          <w:rFonts w:ascii="Calibri" w:hAnsi="Calibri" w:cs="Calibri"/>
          <w:lang w:val="en-GB"/>
        </w:rPr>
      </w:pPr>
      <w:r w:rsidRPr="004B1864">
        <w:rPr>
          <w:rFonts w:ascii="Calibri" w:hAnsi="Calibri" w:cs="Calibri"/>
        </w:rPr>
        <w:t xml:space="preserve">Navarro, S. (2022, abril 25). ¿Qué son Data Lakes? </w:t>
      </w:r>
      <w:r w:rsidRPr="004B1864">
        <w:rPr>
          <w:rFonts w:ascii="Calibri" w:hAnsi="Calibri" w:cs="Calibri"/>
          <w:lang w:val="en-GB"/>
        </w:rPr>
        <w:t xml:space="preserve">| KeepCoding Bootcamps. </w:t>
      </w:r>
      <w:r w:rsidRPr="004B1864">
        <w:rPr>
          <w:rFonts w:ascii="Calibri" w:hAnsi="Calibri" w:cs="Calibri"/>
          <w:i/>
          <w:iCs/>
          <w:lang w:val="en-GB"/>
        </w:rPr>
        <w:t>¿Qué son Data Lakes?</w:t>
      </w:r>
      <w:r w:rsidRPr="004B1864">
        <w:rPr>
          <w:rFonts w:ascii="Calibri" w:hAnsi="Calibri" w:cs="Calibri"/>
          <w:lang w:val="en-GB"/>
        </w:rPr>
        <w:t xml:space="preserve"> https://keepcoding.io/blog/data-lakes/</w:t>
      </w:r>
    </w:p>
    <w:p w14:paraId="51EEE7AE" w14:textId="77777777" w:rsidR="004B1864" w:rsidRPr="004B1864" w:rsidRDefault="004B1864" w:rsidP="004B1864">
      <w:pPr>
        <w:pStyle w:val="Bibliografa"/>
        <w:rPr>
          <w:rFonts w:ascii="Calibri" w:hAnsi="Calibri" w:cs="Calibri"/>
        </w:rPr>
      </w:pPr>
      <w:r w:rsidRPr="004B1864">
        <w:rPr>
          <w:rFonts w:ascii="Calibri" w:hAnsi="Calibri" w:cs="Calibri"/>
          <w:i/>
          <w:iCs/>
          <w:lang w:val="en-GB"/>
        </w:rPr>
        <w:t>Neo4j Graph Database &amp; Analytics – The Leader in Graph Databases</w:t>
      </w:r>
      <w:r w:rsidRPr="004B1864">
        <w:rPr>
          <w:rFonts w:ascii="Calibri" w:hAnsi="Calibri" w:cs="Calibri"/>
          <w:lang w:val="en-GB"/>
        </w:rPr>
        <w:t xml:space="preserve">. </w:t>
      </w:r>
      <w:r w:rsidRPr="004B1864">
        <w:rPr>
          <w:rFonts w:ascii="Calibri" w:hAnsi="Calibri" w:cs="Calibri"/>
        </w:rPr>
        <w:t>(s. f.). [Neo4j]. Graph Database &amp; Analytics. Recuperado 19 de mayo de 2024, de https://neo4j.com/</w:t>
      </w:r>
    </w:p>
    <w:p w14:paraId="553AD0B5" w14:textId="77777777" w:rsidR="004B1864" w:rsidRPr="004B1864" w:rsidRDefault="004B1864" w:rsidP="004B1864">
      <w:pPr>
        <w:pStyle w:val="Bibliografa"/>
        <w:rPr>
          <w:rFonts w:ascii="Calibri" w:hAnsi="Calibri" w:cs="Calibri"/>
        </w:rPr>
      </w:pPr>
      <w:r w:rsidRPr="004B1864">
        <w:rPr>
          <w:rFonts w:ascii="Calibri" w:hAnsi="Calibri" w:cs="Calibri"/>
          <w:i/>
          <w:iCs/>
        </w:rPr>
        <w:t>Normativa</w:t>
      </w:r>
      <w:r w:rsidRPr="004B1864">
        <w:rPr>
          <w:rFonts w:ascii="Calibri" w:hAnsi="Calibri" w:cs="Calibri"/>
        </w:rPr>
        <w:t>. (2017, junio 14). [Normativa]. Normativa. https://opendata.euskadi.eus/sobre-open-data/-/normativa-open-data/</w:t>
      </w:r>
    </w:p>
    <w:p w14:paraId="4C658911" w14:textId="77777777" w:rsidR="004B1864" w:rsidRPr="004B1864" w:rsidRDefault="004B1864" w:rsidP="004B1864">
      <w:pPr>
        <w:pStyle w:val="Bibliografa"/>
        <w:rPr>
          <w:rFonts w:ascii="Calibri" w:hAnsi="Calibri" w:cs="Calibri"/>
        </w:rPr>
      </w:pPr>
      <w:r w:rsidRPr="004B1864">
        <w:rPr>
          <w:rFonts w:ascii="Calibri" w:hAnsi="Calibri" w:cs="Calibri"/>
          <w:i/>
          <w:iCs/>
          <w:lang w:val="en-GB"/>
        </w:rPr>
        <w:t>Open Data Euskadi | datos.gob.es</w:t>
      </w:r>
      <w:r w:rsidRPr="004B1864">
        <w:rPr>
          <w:rFonts w:ascii="Calibri" w:hAnsi="Calibri" w:cs="Calibri"/>
          <w:lang w:val="en-GB"/>
        </w:rPr>
        <w:t xml:space="preserve">. (s. f.). </w:t>
      </w:r>
      <w:r w:rsidRPr="004B1864">
        <w:rPr>
          <w:rFonts w:ascii="Calibri" w:hAnsi="Calibri" w:cs="Calibri"/>
        </w:rPr>
        <w:t>Recuperado 7 de junio de 2024, de https://datos.gob.es/es/iniciativas/open-data-euskadi</w:t>
      </w:r>
    </w:p>
    <w:p w14:paraId="6E483ECB" w14:textId="77777777" w:rsidR="004B1864" w:rsidRPr="004B1864" w:rsidRDefault="004B1864" w:rsidP="004B1864">
      <w:pPr>
        <w:pStyle w:val="Bibliografa"/>
        <w:rPr>
          <w:rFonts w:ascii="Calibri" w:hAnsi="Calibri" w:cs="Calibri"/>
          <w:lang w:val="en-GB"/>
        </w:rPr>
      </w:pPr>
      <w:r w:rsidRPr="004B1864">
        <w:rPr>
          <w:rFonts w:ascii="Calibri" w:hAnsi="Calibri" w:cs="Calibri"/>
        </w:rPr>
        <w:t xml:space="preserve">Ortega, C. (2019, agosto 21). Métodos de recolección de datos más efectivos. </w:t>
      </w:r>
      <w:r w:rsidRPr="004B1864">
        <w:rPr>
          <w:rFonts w:ascii="Calibri" w:hAnsi="Calibri" w:cs="Calibri"/>
          <w:i/>
          <w:iCs/>
          <w:lang w:val="en-GB"/>
        </w:rPr>
        <w:t>QuestionPro</w:t>
      </w:r>
      <w:r w:rsidRPr="004B1864">
        <w:rPr>
          <w:rFonts w:ascii="Calibri" w:hAnsi="Calibri" w:cs="Calibri"/>
          <w:lang w:val="en-GB"/>
        </w:rPr>
        <w:t>. https://www.questionpro.com/blog/es/metodos-de-recoleccion-de-datos/</w:t>
      </w:r>
    </w:p>
    <w:p w14:paraId="649DE7FB" w14:textId="77777777" w:rsidR="004B1864" w:rsidRPr="004B1864" w:rsidRDefault="004B1864" w:rsidP="004B1864">
      <w:pPr>
        <w:pStyle w:val="Bibliografa"/>
        <w:rPr>
          <w:rFonts w:ascii="Calibri" w:hAnsi="Calibri" w:cs="Calibri"/>
        </w:rPr>
      </w:pPr>
      <w:r w:rsidRPr="004B1864">
        <w:rPr>
          <w:rFonts w:ascii="Calibri" w:hAnsi="Calibri" w:cs="Calibri"/>
          <w:lang w:val="en-GB"/>
        </w:rPr>
        <w:t xml:space="preserve">PostgreSQL Global Development Group. (2024, mayo 19). </w:t>
      </w:r>
      <w:r w:rsidRPr="004B1864">
        <w:rPr>
          <w:rFonts w:ascii="Calibri" w:hAnsi="Calibri" w:cs="Calibri"/>
          <w:i/>
          <w:iCs/>
        </w:rPr>
        <w:t>PostgreSQL</w:t>
      </w:r>
      <w:r w:rsidRPr="004B1864">
        <w:rPr>
          <w:rFonts w:ascii="Calibri" w:hAnsi="Calibri" w:cs="Calibri"/>
        </w:rPr>
        <w:t>. PostgreSQL. https://www.postgresql.org/</w:t>
      </w:r>
    </w:p>
    <w:p w14:paraId="18D97A4D" w14:textId="77777777" w:rsidR="004B1864" w:rsidRPr="004B1864" w:rsidRDefault="004B1864" w:rsidP="004B1864">
      <w:pPr>
        <w:pStyle w:val="Bibliografa"/>
        <w:rPr>
          <w:rFonts w:ascii="Calibri" w:hAnsi="Calibri" w:cs="Calibri"/>
        </w:rPr>
      </w:pPr>
      <w:r w:rsidRPr="004B1864">
        <w:rPr>
          <w:rFonts w:ascii="Calibri" w:hAnsi="Calibri" w:cs="Calibri"/>
          <w:i/>
          <w:iCs/>
        </w:rPr>
        <w:lastRenderedPageBreak/>
        <w:t>Power BI: Visualización de datos | Microsoft Power Platform</w:t>
      </w:r>
      <w:r w:rsidRPr="004B1864">
        <w:rPr>
          <w:rFonts w:ascii="Calibri" w:hAnsi="Calibri" w:cs="Calibri"/>
        </w:rPr>
        <w:t>. (s. f.). [Power BI]. Recuperado 20 de mayo de 2024, de https://www.microsoft.com/es-es/power-platform/products/power-bi</w:t>
      </w:r>
    </w:p>
    <w:p w14:paraId="6A35A7F3" w14:textId="77777777" w:rsidR="004B1864" w:rsidRPr="004B1864" w:rsidRDefault="004B1864" w:rsidP="004B1864">
      <w:pPr>
        <w:pStyle w:val="Bibliografa"/>
        <w:rPr>
          <w:rFonts w:ascii="Calibri" w:hAnsi="Calibri" w:cs="Calibri"/>
        </w:rPr>
      </w:pPr>
      <w:r w:rsidRPr="004B1864">
        <w:rPr>
          <w:rFonts w:ascii="Calibri" w:hAnsi="Calibri" w:cs="Calibri"/>
        </w:rPr>
        <w:t xml:space="preserve">Press, E. (2023, enero 7). Los accidentes con ciclistas en Euskadi crecen un 20% en los últimos cinco años y los heridos graves y fallecidos un 9%. </w:t>
      </w:r>
      <w:r w:rsidRPr="004B1864">
        <w:rPr>
          <w:rFonts w:ascii="Calibri" w:hAnsi="Calibri" w:cs="Calibri"/>
          <w:i/>
          <w:iCs/>
        </w:rPr>
        <w:t>7 de enero de 2023</w:t>
      </w:r>
      <w:r w:rsidRPr="004B1864">
        <w:rPr>
          <w:rFonts w:ascii="Calibri" w:hAnsi="Calibri" w:cs="Calibri"/>
        </w:rPr>
        <w:t>. https://www.europapress.es/euskadi/noticia-accidentes-ciclistas-euskadi-crecen-20-ultimos-cinco-anos-heridos-graves-fallecidos-20230107120751.html</w:t>
      </w:r>
    </w:p>
    <w:p w14:paraId="2778F629" w14:textId="77777777" w:rsidR="004B1864" w:rsidRPr="004B1864" w:rsidRDefault="004B1864" w:rsidP="004B1864">
      <w:pPr>
        <w:pStyle w:val="Bibliografa"/>
        <w:rPr>
          <w:rFonts w:ascii="Calibri" w:hAnsi="Calibri" w:cs="Calibri"/>
        </w:rPr>
      </w:pPr>
      <w:r w:rsidRPr="004B1864">
        <w:rPr>
          <w:rFonts w:ascii="Calibri" w:hAnsi="Calibri" w:cs="Calibri"/>
          <w:i/>
          <w:iCs/>
        </w:rPr>
        <w:t>QlikView – Analítica y cuadros de mando interactivos y eficaces | Qlik</w:t>
      </w:r>
      <w:r w:rsidRPr="004B1864">
        <w:rPr>
          <w:rFonts w:ascii="Calibri" w:hAnsi="Calibri" w:cs="Calibri"/>
        </w:rPr>
        <w:t>. (s. f.). QlikView – Analítica y cuadros de mando interactivos y eficaces | Qlik. Recuperado 20 de mayo de 2024, de https://www.qlik.com/es-es/products/qlikview</w:t>
      </w:r>
    </w:p>
    <w:p w14:paraId="66885769" w14:textId="77777777" w:rsidR="004B1864" w:rsidRPr="004B1864" w:rsidRDefault="004B1864" w:rsidP="004B1864">
      <w:pPr>
        <w:pStyle w:val="Bibliografa"/>
        <w:rPr>
          <w:rFonts w:ascii="Calibri" w:hAnsi="Calibri" w:cs="Calibri"/>
        </w:rPr>
      </w:pPr>
      <w:r w:rsidRPr="004B1864">
        <w:rPr>
          <w:rFonts w:ascii="Calibri" w:hAnsi="Calibri" w:cs="Calibri"/>
          <w:i/>
          <w:iCs/>
        </w:rPr>
        <w:t>¿Qué es D3? | D3 por observable</w:t>
      </w:r>
      <w:r w:rsidRPr="004B1864">
        <w:rPr>
          <w:rFonts w:ascii="Calibri" w:hAnsi="Calibri" w:cs="Calibri"/>
        </w:rPr>
        <w:t>. (s. f.). ¿Qué es D3? Recuperado 20 de mayo de 2024, de https://d3js.org/what-is-d3</w:t>
      </w:r>
    </w:p>
    <w:p w14:paraId="178E5327" w14:textId="77777777" w:rsidR="004B1864" w:rsidRPr="004B1864" w:rsidRDefault="004B1864" w:rsidP="004B1864">
      <w:pPr>
        <w:pStyle w:val="Bibliografa"/>
        <w:rPr>
          <w:rFonts w:ascii="Calibri" w:hAnsi="Calibri" w:cs="Calibri"/>
        </w:rPr>
      </w:pPr>
      <w:r w:rsidRPr="004B1864">
        <w:rPr>
          <w:rFonts w:ascii="Calibri" w:hAnsi="Calibri" w:cs="Calibri"/>
          <w:i/>
          <w:iCs/>
        </w:rPr>
        <w:t>¿Qué es el aprendizaje no supervisado? | IBM</w:t>
      </w:r>
      <w:r w:rsidRPr="004B1864">
        <w:rPr>
          <w:rFonts w:ascii="Calibri" w:hAnsi="Calibri" w:cs="Calibri"/>
        </w:rPr>
        <w:t>. (2023, mayo 4). [IBM]. https://www.ibm.com/es-es/topics/unsupervised-learning</w:t>
      </w:r>
    </w:p>
    <w:p w14:paraId="4A18CA3F" w14:textId="77777777" w:rsidR="004B1864" w:rsidRPr="004B1864" w:rsidRDefault="004B1864" w:rsidP="004B1864">
      <w:pPr>
        <w:pStyle w:val="Bibliografa"/>
        <w:rPr>
          <w:rFonts w:ascii="Calibri" w:hAnsi="Calibri" w:cs="Calibri"/>
        </w:rPr>
      </w:pPr>
      <w:r w:rsidRPr="004B1864">
        <w:rPr>
          <w:rFonts w:ascii="Calibri" w:hAnsi="Calibri" w:cs="Calibri"/>
          <w:i/>
          <w:iCs/>
        </w:rPr>
        <w:t>¿Qué es el aprendizaje supervisado? | IBM</w:t>
      </w:r>
      <w:r w:rsidRPr="004B1864">
        <w:rPr>
          <w:rFonts w:ascii="Calibri" w:hAnsi="Calibri" w:cs="Calibri"/>
        </w:rPr>
        <w:t>. (2024, mayo 10). [IBM]. https://www.ibm.com/es-es/topics/supervised-learning</w:t>
      </w:r>
    </w:p>
    <w:p w14:paraId="3413ACE0" w14:textId="77777777" w:rsidR="004B1864" w:rsidRPr="004B1864" w:rsidRDefault="004B1864" w:rsidP="004B1864">
      <w:pPr>
        <w:pStyle w:val="Bibliografa"/>
        <w:rPr>
          <w:rFonts w:ascii="Calibri" w:hAnsi="Calibri" w:cs="Calibri"/>
        </w:rPr>
      </w:pPr>
      <w:r w:rsidRPr="004B1864">
        <w:rPr>
          <w:rFonts w:ascii="Calibri" w:hAnsi="Calibri" w:cs="Calibri"/>
          <w:i/>
          <w:iCs/>
        </w:rPr>
        <w:t>¿Qué es una base de datos NoSQL? | IBM</w:t>
      </w:r>
      <w:r w:rsidRPr="004B1864">
        <w:rPr>
          <w:rFonts w:ascii="Calibri" w:hAnsi="Calibri" w:cs="Calibri"/>
        </w:rPr>
        <w:t>. (2024, abril 14). [IBM]. https://www.ibm.com/es-es/topics/nosql-databases</w:t>
      </w:r>
    </w:p>
    <w:p w14:paraId="71DBECFB" w14:textId="77777777" w:rsidR="004B1864" w:rsidRPr="004B1864" w:rsidRDefault="004B1864" w:rsidP="004B1864">
      <w:pPr>
        <w:pStyle w:val="Bibliografa"/>
        <w:rPr>
          <w:rFonts w:ascii="Calibri" w:hAnsi="Calibri" w:cs="Calibri"/>
        </w:rPr>
      </w:pPr>
      <w:r w:rsidRPr="004B1864">
        <w:rPr>
          <w:rFonts w:ascii="Calibri" w:hAnsi="Calibri" w:cs="Calibri"/>
          <w:i/>
          <w:iCs/>
        </w:rPr>
        <w:t>¿Qué es una base de datos relacional?</w:t>
      </w:r>
      <w:r w:rsidRPr="004B1864">
        <w:rPr>
          <w:rFonts w:ascii="Calibri" w:hAnsi="Calibri" w:cs="Calibri"/>
        </w:rPr>
        <w:t xml:space="preserve"> (s. f.). Oracle. Recuperado 19 de mayo de 2024, de https://www.oracle.com/es/database/what-is-a-relational-database/</w:t>
      </w:r>
    </w:p>
    <w:p w14:paraId="1D1F50B2" w14:textId="77777777" w:rsidR="004B1864" w:rsidRPr="004B1864" w:rsidRDefault="004B1864" w:rsidP="004B1864">
      <w:pPr>
        <w:pStyle w:val="Bibliografa"/>
        <w:rPr>
          <w:rFonts w:ascii="Calibri" w:hAnsi="Calibri" w:cs="Calibri"/>
        </w:rPr>
      </w:pPr>
      <w:r w:rsidRPr="004B1864">
        <w:rPr>
          <w:rFonts w:ascii="Calibri" w:hAnsi="Calibri" w:cs="Calibri"/>
          <w:i/>
          <w:iCs/>
        </w:rPr>
        <w:t>¿Qué son los almacenes de datos?</w:t>
      </w:r>
      <w:r w:rsidRPr="004B1864">
        <w:rPr>
          <w:rFonts w:ascii="Calibri" w:hAnsi="Calibri" w:cs="Calibri"/>
        </w:rPr>
        <w:t xml:space="preserve"> (s. f.). Google Cloud. Recuperado 19 de mayo de 2024, de https://cloud.google.com/learn/what-is-a-data-warehouse?hl=es</w:t>
      </w:r>
    </w:p>
    <w:p w14:paraId="55678BB6" w14:textId="77777777" w:rsidR="004B1864" w:rsidRPr="004B1864" w:rsidRDefault="004B1864" w:rsidP="004B1864">
      <w:pPr>
        <w:pStyle w:val="Bibliografa"/>
        <w:rPr>
          <w:rFonts w:ascii="Calibri" w:hAnsi="Calibri" w:cs="Calibri"/>
        </w:rPr>
      </w:pPr>
      <w:r w:rsidRPr="004B1864">
        <w:rPr>
          <w:rFonts w:ascii="Calibri" w:hAnsi="Calibri" w:cs="Calibri"/>
          <w:i/>
          <w:iCs/>
        </w:rPr>
        <w:lastRenderedPageBreak/>
        <w:t>¿Qué son los lagos de datos?</w:t>
      </w:r>
      <w:r w:rsidRPr="004B1864">
        <w:rPr>
          <w:rFonts w:ascii="Calibri" w:hAnsi="Calibri" w:cs="Calibri"/>
        </w:rPr>
        <w:t xml:space="preserve"> (s. f.). Google Cloud. Recuperado 19 de mayo de 2024, de https://cloud.google.com/learn/what-is-a-data-lake?hl=es</w:t>
      </w:r>
    </w:p>
    <w:p w14:paraId="0067B72A" w14:textId="77777777" w:rsidR="004B1864" w:rsidRPr="004B1864" w:rsidRDefault="004B1864" w:rsidP="004B1864">
      <w:pPr>
        <w:pStyle w:val="Bibliografa"/>
        <w:rPr>
          <w:rFonts w:ascii="Calibri" w:hAnsi="Calibri" w:cs="Calibri"/>
        </w:rPr>
      </w:pPr>
      <w:r w:rsidRPr="004B1864">
        <w:rPr>
          <w:rFonts w:ascii="Calibri" w:hAnsi="Calibri" w:cs="Calibri"/>
          <w:i/>
          <w:iCs/>
        </w:rPr>
        <w:t>Redis—La plataforma de datos en tiempo real</w:t>
      </w:r>
      <w:r w:rsidRPr="004B1864">
        <w:rPr>
          <w:rFonts w:ascii="Calibri" w:hAnsi="Calibri" w:cs="Calibri"/>
        </w:rPr>
        <w:t>. (s. f.). [Redis]. Redis. Recuperado 19 de mayo de 2024, de https://redis.io/es/</w:t>
      </w:r>
    </w:p>
    <w:p w14:paraId="25EA64E8" w14:textId="77777777" w:rsidR="004B1864" w:rsidRPr="004B1864" w:rsidRDefault="004B1864" w:rsidP="004B1864">
      <w:pPr>
        <w:pStyle w:val="Bibliografa"/>
        <w:rPr>
          <w:rFonts w:ascii="Calibri" w:hAnsi="Calibri" w:cs="Calibri"/>
        </w:rPr>
      </w:pPr>
      <w:r w:rsidRPr="004B1864">
        <w:rPr>
          <w:rFonts w:ascii="Calibri" w:hAnsi="Calibri" w:cs="Calibri"/>
          <w:i/>
          <w:iCs/>
          <w:lang w:val="en-GB"/>
        </w:rPr>
        <w:t>SAP BusinessObjects | Plataforma y suite de Business Intelligence (BI)</w:t>
      </w:r>
      <w:r w:rsidRPr="004B1864">
        <w:rPr>
          <w:rFonts w:ascii="Calibri" w:hAnsi="Calibri" w:cs="Calibri"/>
          <w:lang w:val="en-GB"/>
        </w:rPr>
        <w:t xml:space="preserve">. </w:t>
      </w:r>
      <w:r w:rsidRPr="004B1864">
        <w:rPr>
          <w:rFonts w:ascii="Calibri" w:hAnsi="Calibri" w:cs="Calibri"/>
        </w:rPr>
        <w:t>(s. f.). SAP. Recuperado 20 de mayo de 2024, de https://www.sap.com/spain/products/technology-platform/bi-platform.html</w:t>
      </w:r>
    </w:p>
    <w:p w14:paraId="2C2DD6ED" w14:textId="77777777" w:rsidR="004B1864" w:rsidRPr="004B1864" w:rsidRDefault="004B1864" w:rsidP="004B1864">
      <w:pPr>
        <w:pStyle w:val="Bibliografa"/>
        <w:rPr>
          <w:rFonts w:ascii="Calibri" w:hAnsi="Calibri" w:cs="Calibri"/>
        </w:rPr>
      </w:pPr>
      <w:r w:rsidRPr="004B1864">
        <w:rPr>
          <w:rFonts w:ascii="Calibri" w:hAnsi="Calibri" w:cs="Calibri"/>
          <w:i/>
          <w:iCs/>
          <w:lang w:val="en-GB"/>
        </w:rPr>
        <w:t>ScrumDesk, Meaningful Scrum Project Management Tool for Agile teams</w:t>
      </w:r>
      <w:r w:rsidRPr="004B1864">
        <w:rPr>
          <w:rFonts w:ascii="Calibri" w:hAnsi="Calibri" w:cs="Calibri"/>
          <w:lang w:val="en-GB"/>
        </w:rPr>
        <w:t xml:space="preserve">. </w:t>
      </w:r>
      <w:r w:rsidRPr="004B1864">
        <w:rPr>
          <w:rFonts w:ascii="Calibri" w:hAnsi="Calibri" w:cs="Calibri"/>
        </w:rPr>
        <w:t>(s. f.). ScrumDesk, Meaningful Agile. Recuperado 23 de mayo de 2024, de https://www.scrumdesk.com/</w:t>
      </w:r>
    </w:p>
    <w:p w14:paraId="759AFE43" w14:textId="77777777" w:rsidR="004B1864" w:rsidRPr="004B1864" w:rsidRDefault="004B1864" w:rsidP="004B1864">
      <w:pPr>
        <w:pStyle w:val="Bibliografa"/>
        <w:rPr>
          <w:rFonts w:ascii="Calibri" w:hAnsi="Calibri" w:cs="Calibri"/>
        </w:rPr>
      </w:pPr>
      <w:r w:rsidRPr="004B1864">
        <w:rPr>
          <w:rFonts w:ascii="Calibri" w:hAnsi="Calibri" w:cs="Calibri"/>
          <w:i/>
          <w:iCs/>
        </w:rPr>
        <w:t>Software de análisis e inteligencia de negocios | Tableau</w:t>
      </w:r>
      <w:r w:rsidRPr="004B1864">
        <w:rPr>
          <w:rFonts w:ascii="Calibri" w:hAnsi="Calibri" w:cs="Calibri"/>
        </w:rPr>
        <w:t>. (s. f.). [Tableau]. Recuperado 20 de mayo de 2024, de https://www.tableau.com/es-es</w:t>
      </w:r>
    </w:p>
    <w:p w14:paraId="56194B12" w14:textId="77777777" w:rsidR="004B1864" w:rsidRPr="004B1864" w:rsidRDefault="004B1864" w:rsidP="004B1864">
      <w:pPr>
        <w:pStyle w:val="Bibliografa"/>
        <w:rPr>
          <w:rFonts w:ascii="Calibri" w:hAnsi="Calibri" w:cs="Calibri"/>
        </w:rPr>
      </w:pPr>
      <w:r w:rsidRPr="004B1864">
        <w:rPr>
          <w:rFonts w:ascii="Calibri" w:hAnsi="Calibri" w:cs="Calibri"/>
          <w:i/>
          <w:iCs/>
        </w:rPr>
        <w:t>Soluciones de data lake | IBM</w:t>
      </w:r>
      <w:r w:rsidRPr="004B1864">
        <w:rPr>
          <w:rFonts w:ascii="Calibri" w:hAnsi="Calibri" w:cs="Calibri"/>
        </w:rPr>
        <w:t>. (s. f.). [IBM]. Recuperado 19 de mayo de 2024, de https://www.ibm.com/es-es/data-lake</w:t>
      </w:r>
    </w:p>
    <w:p w14:paraId="2361DFC3" w14:textId="77777777" w:rsidR="004B1864" w:rsidRPr="004B1864" w:rsidRDefault="004B1864" w:rsidP="004B1864">
      <w:pPr>
        <w:pStyle w:val="Bibliografa"/>
        <w:rPr>
          <w:rFonts w:ascii="Calibri" w:hAnsi="Calibri" w:cs="Calibri"/>
        </w:rPr>
      </w:pPr>
      <w:r w:rsidRPr="004B1864">
        <w:rPr>
          <w:rFonts w:ascii="Calibri" w:hAnsi="Calibri" w:cs="Calibri"/>
          <w:i/>
          <w:iCs/>
          <w:lang w:val="en-GB"/>
        </w:rPr>
        <w:t>SQL Server 2022 | Microsoft</w:t>
      </w:r>
      <w:r w:rsidRPr="004B1864">
        <w:rPr>
          <w:rFonts w:ascii="Calibri" w:hAnsi="Calibri" w:cs="Calibri"/>
          <w:lang w:val="en-GB"/>
        </w:rPr>
        <w:t xml:space="preserve">. (s. f.). </w:t>
      </w:r>
      <w:r w:rsidRPr="004B1864">
        <w:rPr>
          <w:rFonts w:ascii="Calibri" w:hAnsi="Calibri" w:cs="Calibri"/>
        </w:rPr>
        <w:t>[Microsoft SQL Server]. Recuperado 19 de mayo de 2024, de https://www.microsoft.com/es-es/sql-server/sql-server-2022</w:t>
      </w:r>
    </w:p>
    <w:p w14:paraId="7CD1F6BB" w14:textId="77777777" w:rsidR="004B1864" w:rsidRPr="004B1864" w:rsidRDefault="004B1864" w:rsidP="004B1864">
      <w:pPr>
        <w:pStyle w:val="Bibliografa"/>
        <w:rPr>
          <w:rFonts w:ascii="Calibri" w:hAnsi="Calibri" w:cs="Calibri"/>
        </w:rPr>
      </w:pPr>
      <w:r w:rsidRPr="004B1864">
        <w:rPr>
          <w:rFonts w:ascii="Calibri" w:hAnsi="Calibri" w:cs="Calibri"/>
        </w:rPr>
        <w:t xml:space="preserve">Tehreem Naeem. (2020, noviembre 7). ¿Qué es el repositorio de datos? (Definición, tipos y beneficios). </w:t>
      </w:r>
      <w:r w:rsidRPr="004B1864">
        <w:rPr>
          <w:rFonts w:ascii="Calibri" w:hAnsi="Calibri" w:cs="Calibri"/>
          <w:i/>
          <w:iCs/>
        </w:rPr>
        <w:t>Astera</w:t>
      </w:r>
      <w:r w:rsidRPr="004B1864">
        <w:rPr>
          <w:rFonts w:ascii="Calibri" w:hAnsi="Calibri" w:cs="Calibri"/>
        </w:rPr>
        <w:t>. https://www.astera.com/es/type/blog/data-repository/</w:t>
      </w:r>
    </w:p>
    <w:p w14:paraId="1DF35B4C" w14:textId="77777777" w:rsidR="004B1864" w:rsidRPr="004B1864" w:rsidRDefault="004B1864" w:rsidP="004B1864">
      <w:pPr>
        <w:pStyle w:val="Bibliografa"/>
        <w:rPr>
          <w:rFonts w:ascii="Calibri" w:hAnsi="Calibri" w:cs="Calibri"/>
        </w:rPr>
      </w:pPr>
      <w:r w:rsidRPr="004B1864">
        <w:rPr>
          <w:rFonts w:ascii="Calibri" w:hAnsi="Calibri" w:cs="Calibri"/>
        </w:rPr>
        <w:t xml:space="preserve">Zapata, J. R. (2024, marzo 14). Visualización de Datos con Python. </w:t>
      </w:r>
      <w:r w:rsidRPr="004B1864">
        <w:rPr>
          <w:rFonts w:ascii="Calibri" w:hAnsi="Calibri" w:cs="Calibri"/>
          <w:i/>
          <w:iCs/>
        </w:rPr>
        <w:t>Jose Ricardo Zapata</w:t>
      </w:r>
      <w:r w:rsidRPr="004B1864">
        <w:rPr>
          <w:rFonts w:ascii="Calibri" w:hAnsi="Calibri" w:cs="Calibri"/>
        </w:rPr>
        <w:t>. https://joserzapata.github.io/courses/python-ciencia-datos/visualizacion/</w:t>
      </w:r>
    </w:p>
    <w:p w14:paraId="1D5391B3" w14:textId="281BFA40" w:rsidR="00AF4FFA" w:rsidRPr="00AF4FFA" w:rsidRDefault="00AF4FFA" w:rsidP="00194057">
      <w:pPr>
        <w:pStyle w:val="Referenciasbibliogrficas"/>
        <w:rPr>
          <w:lang w:val="es-ES"/>
        </w:rPr>
      </w:pPr>
      <w:r w:rsidRPr="00855D70">
        <w:rPr>
          <w:i/>
          <w:iCs/>
        </w:rPr>
        <w:fldChar w:fldCharType="end"/>
      </w:r>
    </w:p>
    <w:p w14:paraId="2DB100BF" w14:textId="620F2E3D" w:rsidR="00F77190" w:rsidRDefault="00A75783">
      <w:pPr>
        <w:spacing w:before="0" w:after="0" w:line="240" w:lineRule="auto"/>
        <w:jc w:val="left"/>
      </w:pPr>
      <w:r>
        <w:br w:type="page"/>
      </w:r>
    </w:p>
    <w:p w14:paraId="1D7681FE" w14:textId="551BC3F2" w:rsidR="00A75783" w:rsidRDefault="00F77190" w:rsidP="00F77190">
      <w:pPr>
        <w:pStyle w:val="Ttulo1sinnumerar"/>
      </w:pPr>
      <w:bookmarkStart w:id="133" w:name="_Toc173236085"/>
      <w:r>
        <w:lastRenderedPageBreak/>
        <w:t>Glosario</w:t>
      </w:r>
      <w:bookmarkEnd w:id="133"/>
    </w:p>
    <w:p w14:paraId="516499F2" w14:textId="1660DAD5" w:rsidR="00F77190" w:rsidRDefault="00F77190" w:rsidP="00F77190">
      <w:r>
        <w:t>Por orden alfabético:</w:t>
      </w:r>
    </w:p>
    <w:p w14:paraId="63440B8E" w14:textId="77777777" w:rsidR="00DF0F39" w:rsidRDefault="00DF0F39" w:rsidP="005A0DA6">
      <w:pPr>
        <w:pStyle w:val="Prrafodelista"/>
        <w:numPr>
          <w:ilvl w:val="0"/>
          <w:numId w:val="17"/>
        </w:numPr>
      </w:pPr>
      <w:r>
        <w:t>Adam:</w:t>
      </w:r>
    </w:p>
    <w:p w14:paraId="447C42D1" w14:textId="77777777" w:rsidR="00DF0F39" w:rsidRDefault="00DF0F39" w:rsidP="005A0DA6">
      <w:pPr>
        <w:pStyle w:val="Prrafodelista"/>
        <w:numPr>
          <w:ilvl w:val="0"/>
          <w:numId w:val="17"/>
        </w:numPr>
      </w:pPr>
      <w:r>
        <w:t>Array:</w:t>
      </w:r>
    </w:p>
    <w:p w14:paraId="6E1C2BE8" w14:textId="77777777" w:rsidR="00DF0F39" w:rsidRDefault="00DF0F39" w:rsidP="005A0DA6">
      <w:pPr>
        <w:pStyle w:val="Prrafodelista"/>
        <w:numPr>
          <w:ilvl w:val="0"/>
          <w:numId w:val="17"/>
        </w:numPr>
      </w:pPr>
      <w:r>
        <w:t>Bearer Token:</w:t>
      </w:r>
    </w:p>
    <w:p w14:paraId="49CD5745" w14:textId="77777777" w:rsidR="00DF0F39" w:rsidRDefault="00DF0F39" w:rsidP="005A0DA6">
      <w:pPr>
        <w:pStyle w:val="Prrafodelista"/>
        <w:numPr>
          <w:ilvl w:val="0"/>
          <w:numId w:val="17"/>
        </w:numPr>
      </w:pPr>
      <w:r>
        <w:t>Creative Commons:</w:t>
      </w:r>
    </w:p>
    <w:p w14:paraId="6599D2CC" w14:textId="77777777" w:rsidR="00DF0F39" w:rsidRDefault="00DF0F39" w:rsidP="005A0DA6">
      <w:pPr>
        <w:pStyle w:val="Prrafodelista"/>
        <w:numPr>
          <w:ilvl w:val="0"/>
          <w:numId w:val="17"/>
        </w:numPr>
      </w:pPr>
      <w:r>
        <w:t>Cross Validation:</w:t>
      </w:r>
    </w:p>
    <w:p w14:paraId="5938C90E" w14:textId="77777777" w:rsidR="00DF0F39" w:rsidRDefault="00DF0F39" w:rsidP="005A0DA6">
      <w:pPr>
        <w:pStyle w:val="Prrafodelista"/>
        <w:numPr>
          <w:ilvl w:val="0"/>
          <w:numId w:val="17"/>
        </w:numPr>
      </w:pPr>
      <w:r>
        <w:t>Dashborad:</w:t>
      </w:r>
    </w:p>
    <w:p w14:paraId="7285FBF8" w14:textId="77777777" w:rsidR="00DF0F39" w:rsidRDefault="00DF0F39" w:rsidP="005A0DA6">
      <w:pPr>
        <w:pStyle w:val="Prrafodelista"/>
        <w:numPr>
          <w:ilvl w:val="0"/>
          <w:numId w:val="17"/>
        </w:numPr>
      </w:pPr>
      <w:r>
        <w:t>Data Lake:</w:t>
      </w:r>
    </w:p>
    <w:p w14:paraId="192049CA" w14:textId="77777777" w:rsidR="00DF0F39" w:rsidRDefault="00DF0F39" w:rsidP="005A0DA6">
      <w:pPr>
        <w:pStyle w:val="Prrafodelista"/>
        <w:numPr>
          <w:ilvl w:val="0"/>
          <w:numId w:val="17"/>
        </w:numPr>
      </w:pPr>
      <w:r>
        <w:t>Data Warehouse:</w:t>
      </w:r>
    </w:p>
    <w:p w14:paraId="06BB850E" w14:textId="77777777" w:rsidR="00DF0F39" w:rsidRDefault="00DF0F39" w:rsidP="005A0DA6">
      <w:pPr>
        <w:pStyle w:val="Prrafodelista"/>
        <w:numPr>
          <w:ilvl w:val="0"/>
          <w:numId w:val="17"/>
        </w:numPr>
      </w:pPr>
      <w:r>
        <w:t>Euskalmet:</w:t>
      </w:r>
    </w:p>
    <w:p w14:paraId="62EC262D" w14:textId="77777777" w:rsidR="00DF0F39" w:rsidRDefault="00DF0F39" w:rsidP="005A0DA6">
      <w:pPr>
        <w:pStyle w:val="Prrafodelista"/>
        <w:numPr>
          <w:ilvl w:val="0"/>
          <w:numId w:val="17"/>
        </w:numPr>
      </w:pPr>
      <w:r>
        <w:t>Fuzzy C-Means:</w:t>
      </w:r>
    </w:p>
    <w:p w14:paraId="1881801D" w14:textId="77777777" w:rsidR="00DF0F39" w:rsidRDefault="00DF0F39" w:rsidP="005A0DA6">
      <w:pPr>
        <w:pStyle w:val="Prrafodelista"/>
        <w:numPr>
          <w:ilvl w:val="0"/>
          <w:numId w:val="17"/>
        </w:numPr>
      </w:pPr>
      <w:r>
        <w:t>Hardware:</w:t>
      </w:r>
    </w:p>
    <w:p w14:paraId="3B1CA45D" w14:textId="0156319E" w:rsidR="00DF0F39" w:rsidRDefault="00DF0F39" w:rsidP="005A0DA6">
      <w:pPr>
        <w:pStyle w:val="Prrafodelista"/>
        <w:numPr>
          <w:ilvl w:val="0"/>
          <w:numId w:val="17"/>
        </w:numPr>
      </w:pPr>
      <w:r>
        <w:t>Input:</w:t>
      </w:r>
    </w:p>
    <w:p w14:paraId="54DA56BB" w14:textId="77777777" w:rsidR="00DF0F39" w:rsidRDefault="00DF0F39" w:rsidP="005A0DA6">
      <w:pPr>
        <w:pStyle w:val="Prrafodelista"/>
        <w:numPr>
          <w:ilvl w:val="0"/>
          <w:numId w:val="17"/>
        </w:numPr>
      </w:pPr>
      <w:r>
        <w:t>K-Means:</w:t>
      </w:r>
    </w:p>
    <w:p w14:paraId="573E20B2" w14:textId="77777777" w:rsidR="00DF0F39" w:rsidRDefault="00DF0F39" w:rsidP="005A0DA6">
      <w:pPr>
        <w:pStyle w:val="Prrafodelista"/>
        <w:numPr>
          <w:ilvl w:val="0"/>
          <w:numId w:val="17"/>
        </w:numPr>
      </w:pPr>
      <w:r w:rsidRPr="00C71511">
        <w:t>LinearRegression</w:t>
      </w:r>
      <w:r>
        <w:t>:</w:t>
      </w:r>
    </w:p>
    <w:p w14:paraId="05792190" w14:textId="77777777" w:rsidR="00DF0F39" w:rsidRDefault="00DF0F39" w:rsidP="005A0DA6">
      <w:pPr>
        <w:pStyle w:val="Prrafodelista"/>
        <w:numPr>
          <w:ilvl w:val="0"/>
          <w:numId w:val="17"/>
        </w:numPr>
      </w:pPr>
      <w:r>
        <w:t>Matplotlib:</w:t>
      </w:r>
    </w:p>
    <w:p w14:paraId="13093D13" w14:textId="77777777" w:rsidR="00DF0F39" w:rsidRDefault="00DF0F39" w:rsidP="005A0DA6">
      <w:pPr>
        <w:pStyle w:val="Prrafodelista"/>
        <w:numPr>
          <w:ilvl w:val="0"/>
          <w:numId w:val="17"/>
        </w:numPr>
      </w:pPr>
      <w:r>
        <w:t>MongoDB:</w:t>
      </w:r>
    </w:p>
    <w:p w14:paraId="6478B860" w14:textId="77777777" w:rsidR="00DF0F39" w:rsidRDefault="00DF0F39" w:rsidP="005A0DA6">
      <w:pPr>
        <w:pStyle w:val="Prrafodelista"/>
        <w:numPr>
          <w:ilvl w:val="0"/>
          <w:numId w:val="17"/>
        </w:numPr>
      </w:pPr>
      <w:r>
        <w:t>Naive Bayes:</w:t>
      </w:r>
    </w:p>
    <w:p w14:paraId="064616BE" w14:textId="77777777" w:rsidR="00DF0F39" w:rsidRDefault="00DF0F39" w:rsidP="005A0DA6">
      <w:pPr>
        <w:pStyle w:val="Prrafodelista"/>
        <w:numPr>
          <w:ilvl w:val="0"/>
          <w:numId w:val="17"/>
        </w:numPr>
      </w:pPr>
      <w:r>
        <w:t>Open Data Euskadi:</w:t>
      </w:r>
    </w:p>
    <w:p w14:paraId="49E31EA9" w14:textId="56792A3C" w:rsidR="00DF0F39" w:rsidRPr="00C71511" w:rsidRDefault="00DF0F39" w:rsidP="005A0DA6">
      <w:pPr>
        <w:pStyle w:val="Prrafodelista"/>
        <w:numPr>
          <w:ilvl w:val="0"/>
          <w:numId w:val="17"/>
        </w:numPr>
      </w:pPr>
      <w:r>
        <w:t>Output:</w:t>
      </w:r>
    </w:p>
    <w:p w14:paraId="291C169B" w14:textId="77777777" w:rsidR="00DF0F39" w:rsidRDefault="00DF0F39" w:rsidP="005A0DA6">
      <w:pPr>
        <w:pStyle w:val="Prrafodelista"/>
        <w:numPr>
          <w:ilvl w:val="0"/>
          <w:numId w:val="17"/>
        </w:numPr>
      </w:pPr>
      <w:r>
        <w:t>Overfitting:</w:t>
      </w:r>
    </w:p>
    <w:p w14:paraId="359C10A6" w14:textId="77777777" w:rsidR="00DF0F39" w:rsidRDefault="00DF0F39" w:rsidP="005A0DA6">
      <w:pPr>
        <w:pStyle w:val="Prrafodelista"/>
        <w:numPr>
          <w:ilvl w:val="0"/>
          <w:numId w:val="17"/>
        </w:numPr>
      </w:pPr>
      <w:r>
        <w:t>Plotly:</w:t>
      </w:r>
    </w:p>
    <w:p w14:paraId="3F379010" w14:textId="77777777" w:rsidR="00DF0F39" w:rsidRDefault="00DF0F39" w:rsidP="005A0DA6">
      <w:pPr>
        <w:pStyle w:val="Prrafodelista"/>
        <w:numPr>
          <w:ilvl w:val="0"/>
          <w:numId w:val="17"/>
        </w:numPr>
      </w:pPr>
      <w:r>
        <w:t>Postman:</w:t>
      </w:r>
    </w:p>
    <w:p w14:paraId="519E94E5" w14:textId="77777777" w:rsidR="00DF0F39" w:rsidRDefault="00DF0F39" w:rsidP="005A0DA6">
      <w:pPr>
        <w:pStyle w:val="Prrafodelista"/>
        <w:numPr>
          <w:ilvl w:val="0"/>
          <w:numId w:val="17"/>
        </w:numPr>
      </w:pPr>
      <w:r>
        <w:t>Power BI:</w:t>
      </w:r>
    </w:p>
    <w:p w14:paraId="4BC30249" w14:textId="77777777" w:rsidR="00DF0F39" w:rsidRDefault="00DF0F39" w:rsidP="005A0DA6">
      <w:pPr>
        <w:pStyle w:val="Prrafodelista"/>
        <w:numPr>
          <w:ilvl w:val="0"/>
          <w:numId w:val="17"/>
        </w:numPr>
      </w:pPr>
      <w:r>
        <w:t>Pymongo</w:t>
      </w:r>
    </w:p>
    <w:p w14:paraId="133B9658" w14:textId="77777777" w:rsidR="00DF0F39" w:rsidRDefault="00DF0F39" w:rsidP="005A0DA6">
      <w:pPr>
        <w:pStyle w:val="Prrafodelista"/>
        <w:numPr>
          <w:ilvl w:val="0"/>
          <w:numId w:val="17"/>
        </w:numPr>
      </w:pPr>
      <w:r>
        <w:t>Relu:</w:t>
      </w:r>
    </w:p>
    <w:p w14:paraId="7003700E" w14:textId="77777777" w:rsidR="00DF0F39" w:rsidRDefault="00DF0F39" w:rsidP="005A0DA6">
      <w:pPr>
        <w:pStyle w:val="Prrafodelista"/>
        <w:numPr>
          <w:ilvl w:val="0"/>
          <w:numId w:val="17"/>
        </w:numPr>
      </w:pPr>
      <w:r>
        <w:t>Seaborn:</w:t>
      </w:r>
    </w:p>
    <w:p w14:paraId="4EEEAADE" w14:textId="77777777" w:rsidR="00DF0F39" w:rsidRDefault="00DF0F39" w:rsidP="005A0DA6">
      <w:pPr>
        <w:pStyle w:val="Prrafodelista"/>
        <w:numPr>
          <w:ilvl w:val="0"/>
          <w:numId w:val="17"/>
        </w:numPr>
      </w:pPr>
      <w:r>
        <w:t>Snapshot:</w:t>
      </w:r>
    </w:p>
    <w:p w14:paraId="351DE223" w14:textId="77777777" w:rsidR="00DF0F39" w:rsidRDefault="00DF0F39" w:rsidP="005A0DA6">
      <w:pPr>
        <w:pStyle w:val="Prrafodelista"/>
        <w:numPr>
          <w:ilvl w:val="0"/>
          <w:numId w:val="17"/>
        </w:numPr>
      </w:pPr>
      <w:r>
        <w:t>Summary:</w:t>
      </w:r>
    </w:p>
    <w:p w14:paraId="58F20119" w14:textId="77777777" w:rsidR="005F15CA" w:rsidRDefault="005F15CA">
      <w:pPr>
        <w:spacing w:before="0" w:after="0" w:line="240" w:lineRule="auto"/>
        <w:jc w:val="left"/>
        <w:rPr>
          <w:rFonts w:asciiTheme="majorHAnsi" w:hAnsiTheme="majorHAnsi"/>
          <w:bCs/>
          <w:color w:val="0098CD"/>
          <w:kern w:val="32"/>
          <w:sz w:val="36"/>
          <w:szCs w:val="32"/>
        </w:rPr>
      </w:pPr>
      <w:r>
        <w:lastRenderedPageBreak/>
        <w:br w:type="page"/>
      </w:r>
    </w:p>
    <w:p w14:paraId="1606B6CC" w14:textId="406AB6C2" w:rsidR="00F77190" w:rsidRDefault="00F77190" w:rsidP="00F77190">
      <w:pPr>
        <w:pStyle w:val="Ttulo1sinnumerar"/>
      </w:pPr>
      <w:bookmarkStart w:id="134" w:name="_Toc173236086"/>
      <w:r>
        <w:lastRenderedPageBreak/>
        <w:t>Lista de siglas y acrónimos</w:t>
      </w:r>
      <w:bookmarkEnd w:id="134"/>
    </w:p>
    <w:p w14:paraId="537E45EE" w14:textId="7BCC5416" w:rsidR="00F77190" w:rsidRDefault="00F77190" w:rsidP="00F77190">
      <w:r>
        <w:t>Por orden alfabético:</w:t>
      </w:r>
    </w:p>
    <w:p w14:paraId="0D5DB474" w14:textId="77777777" w:rsidR="00FB68A1" w:rsidRDefault="00FB68A1" w:rsidP="005A0DA6">
      <w:pPr>
        <w:pStyle w:val="Prrafodelista"/>
        <w:numPr>
          <w:ilvl w:val="0"/>
          <w:numId w:val="17"/>
        </w:numPr>
      </w:pPr>
      <w:r>
        <w:t>ACID:</w:t>
      </w:r>
    </w:p>
    <w:p w14:paraId="5EE06FA6" w14:textId="77777777" w:rsidR="00FB68A1" w:rsidRDefault="00FB68A1" w:rsidP="005A0DA6">
      <w:pPr>
        <w:pStyle w:val="Prrafodelista"/>
        <w:numPr>
          <w:ilvl w:val="0"/>
          <w:numId w:val="17"/>
        </w:numPr>
      </w:pPr>
      <w:r>
        <w:t>AEMET:</w:t>
      </w:r>
    </w:p>
    <w:p w14:paraId="63282545" w14:textId="77777777" w:rsidR="00FB68A1" w:rsidRDefault="00FB68A1" w:rsidP="005A0DA6">
      <w:pPr>
        <w:pStyle w:val="Prrafodelista"/>
        <w:numPr>
          <w:ilvl w:val="0"/>
          <w:numId w:val="17"/>
        </w:numPr>
      </w:pPr>
      <w:r>
        <w:t>API:</w:t>
      </w:r>
    </w:p>
    <w:p w14:paraId="162AAC79" w14:textId="77777777" w:rsidR="00FB68A1" w:rsidRDefault="00FB68A1" w:rsidP="005A0DA6">
      <w:pPr>
        <w:pStyle w:val="Prrafodelista"/>
        <w:numPr>
          <w:ilvl w:val="0"/>
          <w:numId w:val="17"/>
        </w:numPr>
      </w:pPr>
      <w:r>
        <w:t>BI:</w:t>
      </w:r>
    </w:p>
    <w:p w14:paraId="7E2760B7" w14:textId="77777777" w:rsidR="00FB68A1" w:rsidRDefault="00FB68A1" w:rsidP="005A0DA6">
      <w:pPr>
        <w:pStyle w:val="Prrafodelista"/>
        <w:numPr>
          <w:ilvl w:val="0"/>
          <w:numId w:val="17"/>
        </w:numPr>
      </w:pPr>
      <w:r>
        <w:t>CSV:</w:t>
      </w:r>
    </w:p>
    <w:p w14:paraId="47B6469D" w14:textId="77777777" w:rsidR="00FB68A1" w:rsidRDefault="00FB68A1" w:rsidP="005A0DA6">
      <w:pPr>
        <w:pStyle w:val="Prrafodelista"/>
        <w:numPr>
          <w:ilvl w:val="0"/>
          <w:numId w:val="17"/>
        </w:numPr>
      </w:pPr>
      <w:r>
        <w:t>D3:</w:t>
      </w:r>
    </w:p>
    <w:p w14:paraId="36BFD1DF" w14:textId="77777777" w:rsidR="00FB68A1" w:rsidRDefault="00FB68A1" w:rsidP="005A0DA6">
      <w:pPr>
        <w:pStyle w:val="Prrafodelista"/>
        <w:numPr>
          <w:ilvl w:val="0"/>
          <w:numId w:val="17"/>
        </w:numPr>
      </w:pPr>
      <w:r>
        <w:t>DGT:</w:t>
      </w:r>
    </w:p>
    <w:p w14:paraId="77E333DF" w14:textId="77777777" w:rsidR="00FB68A1" w:rsidRDefault="00FB68A1" w:rsidP="005A0DA6">
      <w:pPr>
        <w:pStyle w:val="Prrafodelista"/>
        <w:numPr>
          <w:ilvl w:val="0"/>
          <w:numId w:val="17"/>
        </w:numPr>
      </w:pPr>
      <w:r>
        <w:t>EDA:</w:t>
      </w:r>
    </w:p>
    <w:p w14:paraId="6249E660" w14:textId="77777777" w:rsidR="00FB68A1" w:rsidRDefault="00FB68A1" w:rsidP="005A0DA6">
      <w:pPr>
        <w:pStyle w:val="Prrafodelista"/>
        <w:numPr>
          <w:ilvl w:val="0"/>
          <w:numId w:val="17"/>
        </w:numPr>
      </w:pPr>
      <w:r>
        <w:t>EM:</w:t>
      </w:r>
    </w:p>
    <w:p w14:paraId="4817CE29" w14:textId="77777777" w:rsidR="00FB68A1" w:rsidRDefault="00FB68A1" w:rsidP="005A0DA6">
      <w:pPr>
        <w:pStyle w:val="Prrafodelista"/>
        <w:numPr>
          <w:ilvl w:val="0"/>
          <w:numId w:val="17"/>
        </w:numPr>
      </w:pPr>
      <w:r>
        <w:t>ERP:</w:t>
      </w:r>
    </w:p>
    <w:p w14:paraId="544CDA34" w14:textId="77777777" w:rsidR="00FB68A1" w:rsidRDefault="00FB68A1" w:rsidP="005A0DA6">
      <w:pPr>
        <w:pStyle w:val="Prrafodelista"/>
        <w:numPr>
          <w:ilvl w:val="0"/>
          <w:numId w:val="17"/>
        </w:numPr>
      </w:pPr>
      <w:r>
        <w:t>FIA:</w:t>
      </w:r>
    </w:p>
    <w:p w14:paraId="235BD888" w14:textId="77777777" w:rsidR="00FB68A1" w:rsidRDefault="00FB68A1" w:rsidP="005A0DA6">
      <w:pPr>
        <w:pStyle w:val="Prrafodelista"/>
        <w:numPr>
          <w:ilvl w:val="0"/>
          <w:numId w:val="17"/>
        </w:numPr>
      </w:pPr>
      <w:r>
        <w:t>HTML:</w:t>
      </w:r>
    </w:p>
    <w:p w14:paraId="158E9281" w14:textId="77777777" w:rsidR="00FB68A1" w:rsidRDefault="00FB68A1" w:rsidP="005A0DA6">
      <w:pPr>
        <w:pStyle w:val="Prrafodelista"/>
        <w:numPr>
          <w:ilvl w:val="0"/>
          <w:numId w:val="17"/>
        </w:numPr>
      </w:pPr>
      <w:r>
        <w:t>IA:</w:t>
      </w:r>
    </w:p>
    <w:p w14:paraId="19972214" w14:textId="77777777" w:rsidR="00FB68A1" w:rsidRDefault="00FB68A1" w:rsidP="005A0DA6">
      <w:pPr>
        <w:pStyle w:val="Prrafodelista"/>
        <w:numPr>
          <w:ilvl w:val="0"/>
          <w:numId w:val="17"/>
        </w:numPr>
      </w:pPr>
      <w:r>
        <w:t>IOT:</w:t>
      </w:r>
    </w:p>
    <w:p w14:paraId="56030A1E" w14:textId="77777777" w:rsidR="00FB68A1" w:rsidRDefault="00FB68A1" w:rsidP="005A0DA6">
      <w:pPr>
        <w:pStyle w:val="Prrafodelista"/>
        <w:numPr>
          <w:ilvl w:val="0"/>
          <w:numId w:val="17"/>
        </w:numPr>
      </w:pPr>
      <w:r>
        <w:t>JS:</w:t>
      </w:r>
    </w:p>
    <w:p w14:paraId="4DA80B39" w14:textId="77777777" w:rsidR="00FB68A1" w:rsidRDefault="00FB68A1" w:rsidP="005A0DA6">
      <w:pPr>
        <w:pStyle w:val="Prrafodelista"/>
        <w:numPr>
          <w:ilvl w:val="0"/>
          <w:numId w:val="17"/>
        </w:numPr>
      </w:pPr>
      <w:r>
        <w:t>JSON:</w:t>
      </w:r>
    </w:p>
    <w:p w14:paraId="42C359E1" w14:textId="77777777" w:rsidR="00FB68A1" w:rsidRDefault="00FB68A1" w:rsidP="005A0DA6">
      <w:pPr>
        <w:pStyle w:val="Prrafodelista"/>
        <w:numPr>
          <w:ilvl w:val="0"/>
          <w:numId w:val="17"/>
        </w:numPr>
      </w:pPr>
      <w:r>
        <w:t>LOPDGDD:</w:t>
      </w:r>
    </w:p>
    <w:p w14:paraId="5B5BF437" w14:textId="77777777" w:rsidR="00FB68A1" w:rsidRDefault="00FB68A1" w:rsidP="005A0DA6">
      <w:pPr>
        <w:pStyle w:val="Prrafodelista"/>
        <w:numPr>
          <w:ilvl w:val="0"/>
          <w:numId w:val="17"/>
        </w:numPr>
      </w:pPr>
      <w:r>
        <w:t>MAE:</w:t>
      </w:r>
    </w:p>
    <w:p w14:paraId="71B4B5E6" w14:textId="77777777" w:rsidR="00FB68A1" w:rsidRDefault="00FB68A1" w:rsidP="005A0DA6">
      <w:pPr>
        <w:pStyle w:val="Prrafodelista"/>
        <w:numPr>
          <w:ilvl w:val="0"/>
          <w:numId w:val="17"/>
        </w:numPr>
      </w:pPr>
      <w:r>
        <w:t>MSE</w:t>
      </w:r>
    </w:p>
    <w:p w14:paraId="3CB3232E" w14:textId="77777777" w:rsidR="00FB68A1" w:rsidRDefault="00FB68A1" w:rsidP="005A0DA6">
      <w:pPr>
        <w:pStyle w:val="Prrafodelista"/>
        <w:numPr>
          <w:ilvl w:val="0"/>
          <w:numId w:val="17"/>
        </w:numPr>
      </w:pPr>
      <w:r>
        <w:t>RGPD:</w:t>
      </w:r>
    </w:p>
    <w:p w14:paraId="3F596178" w14:textId="77777777" w:rsidR="00FB68A1" w:rsidRDefault="00FB68A1" w:rsidP="005A0DA6">
      <w:pPr>
        <w:pStyle w:val="Prrafodelista"/>
        <w:numPr>
          <w:ilvl w:val="0"/>
          <w:numId w:val="17"/>
        </w:numPr>
      </w:pPr>
      <w:r>
        <w:t>SAP:</w:t>
      </w:r>
    </w:p>
    <w:p w14:paraId="62FD168D" w14:textId="77777777" w:rsidR="00FB68A1" w:rsidRDefault="00FB68A1" w:rsidP="005A0DA6">
      <w:pPr>
        <w:pStyle w:val="Prrafodelista"/>
        <w:numPr>
          <w:ilvl w:val="0"/>
          <w:numId w:val="17"/>
        </w:numPr>
      </w:pPr>
      <w:r>
        <w:t>SQL:</w:t>
      </w:r>
    </w:p>
    <w:p w14:paraId="225716E3" w14:textId="77777777" w:rsidR="00FB68A1" w:rsidRDefault="00FB68A1" w:rsidP="005A0DA6">
      <w:pPr>
        <w:pStyle w:val="Prrafodelista"/>
        <w:numPr>
          <w:ilvl w:val="0"/>
          <w:numId w:val="17"/>
        </w:numPr>
      </w:pPr>
      <w:r>
        <w:t>SVM:</w:t>
      </w:r>
    </w:p>
    <w:p w14:paraId="0215B904" w14:textId="77777777" w:rsidR="00FB68A1" w:rsidRDefault="00FB68A1" w:rsidP="005A0DA6">
      <w:pPr>
        <w:pStyle w:val="Prrafodelista"/>
        <w:numPr>
          <w:ilvl w:val="0"/>
          <w:numId w:val="17"/>
        </w:numPr>
      </w:pPr>
      <w:r>
        <w:t>TFM:</w:t>
      </w:r>
    </w:p>
    <w:p w14:paraId="16678AEC" w14:textId="77777777" w:rsidR="00FB68A1" w:rsidRDefault="00FB68A1" w:rsidP="005A0DA6">
      <w:pPr>
        <w:pStyle w:val="Prrafodelista"/>
        <w:numPr>
          <w:ilvl w:val="0"/>
          <w:numId w:val="17"/>
        </w:numPr>
      </w:pPr>
      <w:r>
        <w:t>XML:</w:t>
      </w:r>
    </w:p>
    <w:p w14:paraId="291692EC" w14:textId="77777777" w:rsidR="005F15CA" w:rsidRDefault="005F15CA">
      <w:pPr>
        <w:spacing w:before="0" w:after="0" w:line="240" w:lineRule="auto"/>
        <w:jc w:val="left"/>
        <w:rPr>
          <w:rFonts w:asciiTheme="majorHAnsi" w:hAnsiTheme="majorHAnsi"/>
          <w:bCs/>
          <w:color w:val="0098CD"/>
          <w:kern w:val="32"/>
          <w:sz w:val="36"/>
          <w:szCs w:val="32"/>
        </w:rPr>
      </w:pPr>
      <w:r>
        <w:br w:type="page"/>
      </w:r>
    </w:p>
    <w:p w14:paraId="257947A2" w14:textId="57210701" w:rsidR="00CA1B05" w:rsidRDefault="00CB289E" w:rsidP="00CA1B05">
      <w:pPr>
        <w:pStyle w:val="Anexo"/>
      </w:pPr>
      <w:bookmarkStart w:id="135" w:name="_Toc173236087"/>
      <w:r>
        <w:lastRenderedPageBreak/>
        <w:t>Privacidad y protección de datos</w:t>
      </w:r>
      <w:bookmarkEnd w:id="135"/>
    </w:p>
    <w:p w14:paraId="0B260C5E" w14:textId="21165018" w:rsidR="000D5E09" w:rsidRPr="000D09A0" w:rsidRDefault="000D5E09" w:rsidP="00CA1B05">
      <w:r w:rsidRPr="00CA1B05">
        <w:t xml:space="preserve">El presente anexo establece las directrices a seguir por el alumno en la elaboración de su memoria, cuando requiera cumplir con la normativa de privacidad y protección de datos </w:t>
      </w:r>
      <w:r w:rsidR="001032C7" w:rsidRPr="00CA1B05">
        <w:t>personales.</w:t>
      </w:r>
      <w:r w:rsidR="001032C7">
        <w:t xml:space="preserve"> (</w:t>
      </w:r>
      <w:r w:rsidR="00354D98" w:rsidRPr="00354D98">
        <w:rPr>
          <w:b/>
          <w:bCs/>
        </w:rPr>
        <w:t>ver instruciiones</w:t>
      </w:r>
      <w:r w:rsidR="00354D98">
        <w:t>)</w:t>
      </w:r>
    </w:p>
    <w:sectPr w:rsidR="000D5E09" w:rsidRPr="000D09A0" w:rsidSect="00245513">
      <w:pgSz w:w="11906" w:h="16838"/>
      <w:pgMar w:top="1418" w:right="1134" w:bottom="1418" w:left="1701"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2" w:author="iker sebastian perez" w:date="2024-05-18T18:32:00Z" w:initials="iS">
    <w:p w14:paraId="38C65802" w14:textId="77777777" w:rsidR="00F97999" w:rsidRDefault="00F97999" w:rsidP="00F97999">
      <w:pPr>
        <w:pStyle w:val="Textocomentario"/>
        <w:jc w:val="left"/>
      </w:pPr>
      <w:r>
        <w:rPr>
          <w:rStyle w:val="Refdecomentario"/>
        </w:rPr>
        <w:annotationRef/>
      </w:r>
      <w:r>
        <w:t>Duda, detallar más en otra fase del proyecto</w:t>
      </w:r>
    </w:p>
  </w:comment>
  <w:comment w:id="16" w:author="iker sebastian perez" w:date="2024-05-18T18:34:00Z" w:initials="iS">
    <w:p w14:paraId="0A3525F9" w14:textId="77777777" w:rsidR="00B751D4" w:rsidRDefault="00B751D4" w:rsidP="00B751D4">
      <w:pPr>
        <w:pStyle w:val="Textocomentario"/>
        <w:jc w:val="left"/>
      </w:pPr>
      <w:r>
        <w:rPr>
          <w:rStyle w:val="Refdecomentario"/>
        </w:rPr>
        <w:annotationRef/>
      </w:r>
      <w:r>
        <w:t>1-</w:t>
      </w:r>
    </w:p>
    <w:p w14:paraId="69AE64B7" w14:textId="77777777" w:rsidR="00B751D4" w:rsidRDefault="00000000" w:rsidP="00B751D4">
      <w:pPr>
        <w:pStyle w:val="Textocomentario"/>
        <w:jc w:val="left"/>
      </w:pPr>
      <w:hyperlink r:id="rId1" w:history="1">
        <w:r w:rsidR="00B751D4" w:rsidRPr="0057316C">
          <w:rPr>
            <w:rStyle w:val="Hipervnculo"/>
          </w:rPr>
          <w:t>https://www.europapress.es/euskadi/noticia-accidentes-ciclistas-euskadi-crecen-20-ultimos-cinco-anos-heridos-graves-fallecidos-20230107120751.html</w:t>
        </w:r>
      </w:hyperlink>
    </w:p>
  </w:comment>
  <w:comment w:id="17" w:author="iker sebastian perez" w:date="2024-05-18T18:34:00Z" w:initials="iS">
    <w:p w14:paraId="2CE550C5" w14:textId="77777777" w:rsidR="00B751D4" w:rsidRDefault="00B751D4" w:rsidP="00B751D4">
      <w:pPr>
        <w:pStyle w:val="Textocomentario"/>
        <w:jc w:val="left"/>
      </w:pPr>
      <w:r>
        <w:rPr>
          <w:rStyle w:val="Refdecomentario"/>
        </w:rPr>
        <w:annotationRef/>
      </w:r>
      <w:r>
        <w:t>2-</w:t>
      </w:r>
    </w:p>
    <w:p w14:paraId="5A45FE08" w14:textId="77777777" w:rsidR="00B751D4" w:rsidRDefault="00000000" w:rsidP="00B751D4">
      <w:pPr>
        <w:pStyle w:val="Textocomentario"/>
        <w:jc w:val="left"/>
      </w:pPr>
      <w:hyperlink r:id="rId2" w:history="1">
        <w:r w:rsidR="00B751D4" w:rsidRPr="003125E2">
          <w:rPr>
            <w:rStyle w:val="Hipervnculo"/>
          </w:rPr>
          <w:t>https://www.eldiario.es/euskadi/45-personas-murieron-carreteras-euskadi-2023-mitad-motoristas-viandantes-ciclistas_1_10813252.html</w:t>
        </w:r>
      </w:hyperlink>
    </w:p>
  </w:comment>
  <w:comment w:id="18" w:author="iker sebastian perez" w:date="2024-05-18T18:35:00Z" w:initials="iS">
    <w:p w14:paraId="7269A827" w14:textId="77777777" w:rsidR="00B751D4" w:rsidRDefault="00B751D4" w:rsidP="00B751D4">
      <w:pPr>
        <w:pStyle w:val="Textocomentario"/>
        <w:jc w:val="left"/>
      </w:pPr>
      <w:r>
        <w:rPr>
          <w:rStyle w:val="Refdecomentario"/>
        </w:rPr>
        <w:annotationRef/>
      </w:r>
      <w:r>
        <w:t>3-</w:t>
      </w:r>
    </w:p>
    <w:p w14:paraId="631540CE" w14:textId="77777777" w:rsidR="00B751D4" w:rsidRDefault="00000000" w:rsidP="00B751D4">
      <w:pPr>
        <w:pStyle w:val="Textocomentario"/>
        <w:jc w:val="left"/>
      </w:pPr>
      <w:hyperlink r:id="rId3" w:history="1">
        <w:r w:rsidR="00B751D4" w:rsidRPr="00EC424D">
          <w:rPr>
            <w:rStyle w:val="Hipervnculo"/>
          </w:rPr>
          <w:t>https://www.eurosport.es/ciclismo/muere-un-ciclista-vasco-de-19-anos-horas-despues-de-ser-arrollado-por-un-coche-mientras-entrenaba_sto9894016/story.shtml</w:t>
        </w:r>
      </w:hyperlink>
    </w:p>
  </w:comment>
  <w:comment w:id="19" w:author="iker sebastian perez" w:date="2024-05-18T18:35:00Z" w:initials="iS">
    <w:p w14:paraId="05D3ED4E" w14:textId="77777777" w:rsidR="00B751D4" w:rsidRDefault="00B751D4" w:rsidP="00B751D4">
      <w:pPr>
        <w:pStyle w:val="Textocomentario"/>
        <w:jc w:val="left"/>
      </w:pPr>
      <w:r>
        <w:rPr>
          <w:rStyle w:val="Refdecomentario"/>
        </w:rPr>
        <w:annotationRef/>
      </w:r>
      <w:r>
        <w:t>4-</w:t>
      </w:r>
    </w:p>
    <w:p w14:paraId="4A1BBCBB" w14:textId="77777777" w:rsidR="00B751D4" w:rsidRDefault="00000000" w:rsidP="00B751D4">
      <w:pPr>
        <w:pStyle w:val="Textocomentario"/>
        <w:jc w:val="left"/>
      </w:pPr>
      <w:hyperlink r:id="rId4" w:history="1">
        <w:r w:rsidR="00B751D4" w:rsidRPr="00052B47">
          <w:rPr>
            <w:rStyle w:val="Hipervnculo"/>
          </w:rPr>
          <w:t>https://autojusticeattorney.com/es/common-bicycle-accidents/</w:t>
        </w:r>
      </w:hyperlink>
    </w:p>
  </w:comment>
  <w:comment w:id="20" w:author="iker sebastian perez" w:date="2024-05-18T18:36:00Z" w:initials="iS">
    <w:p w14:paraId="7A1F6E4F" w14:textId="77777777" w:rsidR="00B751D4" w:rsidRDefault="00B751D4" w:rsidP="00B751D4">
      <w:pPr>
        <w:pStyle w:val="Textocomentario"/>
        <w:jc w:val="left"/>
      </w:pPr>
      <w:r>
        <w:rPr>
          <w:rStyle w:val="Refdecomentario"/>
        </w:rPr>
        <w:annotationRef/>
      </w:r>
      <w:r>
        <w:t xml:space="preserve">5- </w:t>
      </w:r>
    </w:p>
    <w:p w14:paraId="7470CD1D" w14:textId="77777777" w:rsidR="00B751D4" w:rsidRDefault="00000000" w:rsidP="00B751D4">
      <w:pPr>
        <w:pStyle w:val="Textocomentario"/>
        <w:jc w:val="left"/>
      </w:pPr>
      <w:hyperlink r:id="rId5" w:history="1">
        <w:r w:rsidR="00B751D4" w:rsidRPr="00F32865">
          <w:rPr>
            <w:rStyle w:val="Hipervnculo"/>
          </w:rPr>
          <w:t>https://www.revistacesvimap.com/influencia-de-la-climatologia-en-los-accidentes-de-trafico/</w:t>
        </w:r>
      </w:hyperlink>
    </w:p>
  </w:comment>
  <w:comment w:id="23" w:author="iker sebastian perez" w:date="2024-05-18T18:37:00Z" w:initials="iS">
    <w:p w14:paraId="02260BF9" w14:textId="77777777" w:rsidR="00B751D4" w:rsidRDefault="00B751D4" w:rsidP="00B751D4">
      <w:pPr>
        <w:pStyle w:val="Textocomentario"/>
        <w:jc w:val="left"/>
      </w:pPr>
      <w:r>
        <w:rPr>
          <w:rStyle w:val="Refdecomentario"/>
        </w:rPr>
        <w:annotationRef/>
      </w:r>
      <w:r>
        <w:t>6-</w:t>
      </w:r>
    </w:p>
    <w:p w14:paraId="5F898313" w14:textId="77777777" w:rsidR="00B751D4" w:rsidRDefault="00000000" w:rsidP="00B751D4">
      <w:pPr>
        <w:pStyle w:val="Textocomentario"/>
        <w:jc w:val="left"/>
      </w:pPr>
      <w:hyperlink r:id="rId6" w:history="1">
        <w:r w:rsidR="00B751D4" w:rsidRPr="00AC5995">
          <w:rPr>
            <w:rStyle w:val="Hipervnculo"/>
          </w:rPr>
          <w:t>https://www.aemet.es/es/eltiempo/prediccion/meteoruta</w:t>
        </w:r>
      </w:hyperlink>
    </w:p>
  </w:comment>
  <w:comment w:id="24" w:author="iker sebastian perez" w:date="2024-05-18T18:37:00Z" w:initials="iS">
    <w:p w14:paraId="7295C641" w14:textId="77777777" w:rsidR="00B751D4" w:rsidRDefault="00B751D4" w:rsidP="00B751D4">
      <w:pPr>
        <w:pStyle w:val="Textocomentario"/>
        <w:jc w:val="left"/>
      </w:pPr>
      <w:r>
        <w:rPr>
          <w:rStyle w:val="Refdecomentario"/>
        </w:rPr>
        <w:annotationRef/>
      </w:r>
      <w:r>
        <w:t>7-</w:t>
      </w:r>
    </w:p>
    <w:p w14:paraId="05D49B3A" w14:textId="77777777" w:rsidR="00B751D4" w:rsidRDefault="00000000" w:rsidP="00B751D4">
      <w:pPr>
        <w:pStyle w:val="Textocomentario"/>
        <w:jc w:val="left"/>
      </w:pPr>
      <w:hyperlink r:id="rId7" w:history="1">
        <w:r w:rsidR="00B751D4" w:rsidRPr="006C1EC1">
          <w:rPr>
            <w:rStyle w:val="Hipervnculo"/>
          </w:rPr>
          <w:t>https://www.lavanguardia.com/motor/consejos/20230224/8780046/mapa-carretera-interactivo-aemet-dgt-planificar-mejor-ruta-nieve-lluvia.html</w:t>
        </w:r>
      </w:hyperlink>
    </w:p>
  </w:comment>
  <w:comment w:id="27" w:author="iker sebastian perez" w:date="2024-05-18T18:38:00Z" w:initials="iS">
    <w:p w14:paraId="30EA1614" w14:textId="77777777" w:rsidR="00B751D4" w:rsidRDefault="00B751D4" w:rsidP="00B751D4">
      <w:pPr>
        <w:pStyle w:val="Textocomentario"/>
        <w:jc w:val="left"/>
      </w:pPr>
      <w:r>
        <w:rPr>
          <w:rStyle w:val="Refdecomentario"/>
        </w:rPr>
        <w:annotationRef/>
      </w:r>
      <w:r>
        <w:t>8-</w:t>
      </w:r>
    </w:p>
    <w:p w14:paraId="1C9A8B54" w14:textId="77777777" w:rsidR="00B751D4" w:rsidRDefault="00000000" w:rsidP="00B751D4">
      <w:pPr>
        <w:pStyle w:val="Textocomentario"/>
        <w:jc w:val="left"/>
      </w:pPr>
      <w:hyperlink r:id="rId8" w:history="1">
        <w:r w:rsidR="00B751D4" w:rsidRPr="00FF02EB">
          <w:rPr>
            <w:rStyle w:val="Hipervnculo"/>
          </w:rPr>
          <w:t>https://revista.dgt.es/es/reportajes/2015/11NOVIEMBRE/1113Comobity-la-App-segura-para-ciclistas.shtml</w:t>
        </w:r>
      </w:hyperlink>
    </w:p>
  </w:comment>
  <w:comment w:id="31" w:author="iker sebastian perez" w:date="2024-05-18T18:38:00Z" w:initials="iS">
    <w:p w14:paraId="2B3B72D0" w14:textId="77777777" w:rsidR="00B751D4" w:rsidRDefault="00B751D4" w:rsidP="00B751D4">
      <w:pPr>
        <w:pStyle w:val="Textocomentario"/>
        <w:jc w:val="left"/>
      </w:pPr>
      <w:r>
        <w:rPr>
          <w:rStyle w:val="Refdecomentario"/>
        </w:rPr>
        <w:annotationRef/>
      </w:r>
      <w:r>
        <w:t>9-</w:t>
      </w:r>
    </w:p>
    <w:p w14:paraId="3A9C959B" w14:textId="77777777" w:rsidR="00B751D4" w:rsidRDefault="00000000" w:rsidP="00B751D4">
      <w:pPr>
        <w:pStyle w:val="Textocomentario"/>
        <w:jc w:val="left"/>
      </w:pPr>
      <w:hyperlink r:id="rId9" w:history="1">
        <w:r w:rsidR="00B751D4" w:rsidRPr="00495641">
          <w:rPr>
            <w:rStyle w:val="Hipervnculo"/>
          </w:rPr>
          <w:t>https://www.tutiempo.net/trafico.html</w:t>
        </w:r>
      </w:hyperlink>
    </w:p>
  </w:comment>
  <w:comment w:id="35" w:author="iker sebastian perez" w:date="2024-05-18T18:39:00Z" w:initials="iS">
    <w:p w14:paraId="0D24352B" w14:textId="77777777" w:rsidR="00B751D4" w:rsidRDefault="00B751D4" w:rsidP="00B751D4">
      <w:pPr>
        <w:pStyle w:val="Textocomentario"/>
        <w:jc w:val="left"/>
      </w:pPr>
      <w:r>
        <w:rPr>
          <w:rStyle w:val="Refdecomentario"/>
        </w:rPr>
        <w:annotationRef/>
      </w:r>
      <w:r>
        <w:t>10-</w:t>
      </w:r>
    </w:p>
    <w:p w14:paraId="12F45590" w14:textId="77777777" w:rsidR="00B751D4" w:rsidRDefault="00000000" w:rsidP="00B751D4">
      <w:pPr>
        <w:pStyle w:val="Textocomentario"/>
        <w:jc w:val="left"/>
      </w:pPr>
      <w:hyperlink r:id="rId10" w:history="1">
        <w:r w:rsidR="00B751D4" w:rsidRPr="00833810">
          <w:rPr>
            <w:rStyle w:val="Hipervnculo"/>
          </w:rPr>
          <w:t>https://www.ciclismoafondo.es/noticias/lanzan-app-detectar-automaticamente-accidentes-ciclistas_268495_102.html</w:t>
        </w:r>
      </w:hyperlink>
    </w:p>
  </w:comment>
  <w:comment w:id="41" w:author="iker sebastian perez" w:date="2024-05-19T11:05:00Z" w:initials="iS">
    <w:p w14:paraId="29E5ACA8" w14:textId="77777777" w:rsidR="000F1427" w:rsidRDefault="000F1427" w:rsidP="000F1427">
      <w:pPr>
        <w:pStyle w:val="Textocomentario"/>
        <w:jc w:val="left"/>
      </w:pPr>
      <w:r>
        <w:rPr>
          <w:rStyle w:val="Refdecomentario"/>
        </w:rPr>
        <w:annotationRef/>
      </w:r>
      <w:r>
        <w:t>11-</w:t>
      </w:r>
    </w:p>
    <w:p w14:paraId="5F11BCD4" w14:textId="77777777" w:rsidR="000F1427" w:rsidRDefault="00000000" w:rsidP="000F1427">
      <w:pPr>
        <w:pStyle w:val="Textocomentario"/>
        <w:jc w:val="left"/>
      </w:pPr>
      <w:hyperlink r:id="rId11" w:history="1">
        <w:r w:rsidR="000F1427" w:rsidRPr="00101D2B">
          <w:rPr>
            <w:rStyle w:val="Hipervnculo"/>
          </w:rPr>
          <w:t>https://davidcasr.medium.com/api-todo-lo-que-debes-saber-d8b011d30aff</w:t>
        </w:r>
      </w:hyperlink>
    </w:p>
  </w:comment>
  <w:comment w:id="42" w:author="iker sebastian perez" w:date="2024-05-19T11:13:00Z" w:initials="iS">
    <w:p w14:paraId="5621C4D9" w14:textId="77777777" w:rsidR="000F1427" w:rsidRDefault="000F1427" w:rsidP="000F1427">
      <w:pPr>
        <w:pStyle w:val="Textocomentario"/>
        <w:jc w:val="left"/>
      </w:pPr>
      <w:r>
        <w:rPr>
          <w:rStyle w:val="Refdecomentario"/>
        </w:rPr>
        <w:annotationRef/>
      </w:r>
      <w:r>
        <w:t>12-</w:t>
      </w:r>
    </w:p>
    <w:p w14:paraId="65C36465" w14:textId="77777777" w:rsidR="000F1427" w:rsidRDefault="00000000" w:rsidP="000F1427">
      <w:pPr>
        <w:pStyle w:val="Textocomentario"/>
        <w:jc w:val="left"/>
      </w:pPr>
      <w:hyperlink r:id="rId12" w:history="1">
        <w:r w:rsidR="000F1427" w:rsidRPr="00815494">
          <w:rPr>
            <w:rStyle w:val="Hipervnculo"/>
          </w:rPr>
          <w:t>https://www.astera.com/es/type/blog/data-repository/</w:t>
        </w:r>
      </w:hyperlink>
    </w:p>
  </w:comment>
  <w:comment w:id="43" w:author="iker sebastian perez" w:date="2024-05-18T18:40:00Z" w:initials="iS">
    <w:p w14:paraId="4AE969C7" w14:textId="77777777" w:rsidR="00954B24" w:rsidRDefault="00B751D4" w:rsidP="00954B24">
      <w:pPr>
        <w:pStyle w:val="Textocomentario"/>
        <w:jc w:val="left"/>
      </w:pPr>
      <w:r>
        <w:rPr>
          <w:rStyle w:val="Refdecomentario"/>
        </w:rPr>
        <w:annotationRef/>
      </w:r>
      <w:r w:rsidR="00954B24">
        <w:t>13-</w:t>
      </w:r>
    </w:p>
    <w:p w14:paraId="32666B77" w14:textId="77777777" w:rsidR="00954B24" w:rsidRDefault="00000000" w:rsidP="00954B24">
      <w:pPr>
        <w:pStyle w:val="Textocomentario"/>
        <w:jc w:val="left"/>
      </w:pPr>
      <w:hyperlink r:id="rId13" w:history="1">
        <w:r w:rsidR="00954B24" w:rsidRPr="00710B6C">
          <w:rPr>
            <w:rStyle w:val="Hipervnculo"/>
          </w:rPr>
          <w:t>https://datademia.es/blog/que-es-web-scraping</w:t>
        </w:r>
      </w:hyperlink>
    </w:p>
  </w:comment>
  <w:comment w:id="44" w:author="iker sebastian perez" w:date="2024-05-19T11:51:00Z" w:initials="iS">
    <w:p w14:paraId="25035545" w14:textId="77777777" w:rsidR="008A65E1" w:rsidRDefault="008A65E1" w:rsidP="008A65E1">
      <w:pPr>
        <w:pStyle w:val="Textocomentario"/>
        <w:jc w:val="left"/>
      </w:pPr>
      <w:r>
        <w:rPr>
          <w:rStyle w:val="Refdecomentario"/>
        </w:rPr>
        <w:annotationRef/>
      </w:r>
      <w:r>
        <w:t>14-</w:t>
      </w:r>
    </w:p>
    <w:p w14:paraId="3A372370" w14:textId="77777777" w:rsidR="008A65E1" w:rsidRDefault="00000000" w:rsidP="008A65E1">
      <w:pPr>
        <w:pStyle w:val="Textocomentario"/>
        <w:jc w:val="left"/>
      </w:pPr>
      <w:hyperlink r:id="rId14" w:anchor=":~:text=Las%20encuestas%20se%20utilizan%20para,papel%20y%20las%20encuestas%20online" w:history="1">
        <w:r w:rsidR="008A65E1" w:rsidRPr="000B3A73">
          <w:rPr>
            <w:rStyle w:val="Hipervnculo"/>
          </w:rPr>
          <w:t>https://www.questionpro.com/blog/es/metodos-de-recoleccion-de-datos/#:~:text=Las%20encuestas%20se%20utilizan%20para,papel%20y%20las%20encuestas%20online</w:t>
        </w:r>
      </w:hyperlink>
      <w:r w:rsidR="008A65E1">
        <w:t>.</w:t>
      </w:r>
    </w:p>
  </w:comment>
  <w:comment w:id="46" w:author="iker sebastian perez" w:date="2024-05-19T12:33:00Z" w:initials="iS">
    <w:p w14:paraId="39ED83FF" w14:textId="77777777" w:rsidR="00831739" w:rsidRDefault="00831739" w:rsidP="00831739">
      <w:pPr>
        <w:pStyle w:val="Textocomentario"/>
        <w:jc w:val="left"/>
      </w:pPr>
      <w:r>
        <w:rPr>
          <w:rStyle w:val="Refdecomentario"/>
        </w:rPr>
        <w:annotationRef/>
      </w:r>
      <w:r>
        <w:t>15-</w:t>
      </w:r>
      <w:r>
        <w:br/>
      </w:r>
      <w:hyperlink r:id="rId15" w:history="1">
        <w:r w:rsidRPr="00A92E37">
          <w:rPr>
            <w:rStyle w:val="Hipervnculo"/>
          </w:rPr>
          <w:t>https://cloud.google.com/learn/what-is-a-data-lake?hl=es</w:t>
        </w:r>
      </w:hyperlink>
    </w:p>
  </w:comment>
  <w:comment w:id="47" w:author="iker sebastian perez" w:date="2024-05-19T12:50:00Z" w:initials="iS">
    <w:p w14:paraId="72078399" w14:textId="77777777" w:rsidR="000A6F49" w:rsidRDefault="000A6F49" w:rsidP="000A6F49">
      <w:pPr>
        <w:pStyle w:val="Textocomentario"/>
        <w:jc w:val="left"/>
      </w:pPr>
      <w:r>
        <w:rPr>
          <w:rStyle w:val="Refdecomentario"/>
        </w:rPr>
        <w:annotationRef/>
      </w:r>
      <w:r>
        <w:t>16-</w:t>
      </w:r>
    </w:p>
    <w:p w14:paraId="2E90DF41" w14:textId="77777777" w:rsidR="000A6F49" w:rsidRDefault="00000000" w:rsidP="000A6F49">
      <w:pPr>
        <w:pStyle w:val="Textocomentario"/>
        <w:jc w:val="left"/>
      </w:pPr>
      <w:hyperlink r:id="rId16" w:history="1">
        <w:r w:rsidR="000A6F49" w:rsidRPr="00BC7B3F">
          <w:rPr>
            <w:rStyle w:val="Hipervnculo"/>
          </w:rPr>
          <w:t>https://www.ibm.com/es-es/data-lake?utm_content=SRCWW&amp;p1=Search&amp;p4=43700075186384381&amp;p5=e&amp;p9=58700008277892508&amp;gad_source=1&amp;gclid=Cj0KCQjwxqayBhDFARIsAANWRnTZFWVtieHjPdqh6BJC9jUxF8xeAUmfd0Wb5IEHuaXAfbsjw2Va-4IaAs8aEALw_wcB&amp;gclsrc=aw.ds</w:t>
        </w:r>
      </w:hyperlink>
    </w:p>
  </w:comment>
  <w:comment w:id="48" w:author="iker sebastian perez" w:date="2024-05-20T20:34:00Z" w:initials="iS">
    <w:p w14:paraId="1C27BE2D" w14:textId="77777777" w:rsidR="00C45209" w:rsidRDefault="00C45209" w:rsidP="00C45209">
      <w:pPr>
        <w:pStyle w:val="Textocomentario"/>
        <w:jc w:val="left"/>
      </w:pPr>
      <w:r>
        <w:rPr>
          <w:rStyle w:val="Refdecomentario"/>
        </w:rPr>
        <w:annotationRef/>
      </w:r>
      <w:r>
        <w:t>17-</w:t>
      </w:r>
    </w:p>
    <w:p w14:paraId="0DAB0D4B" w14:textId="77777777" w:rsidR="00C45209" w:rsidRDefault="00000000" w:rsidP="00C45209">
      <w:pPr>
        <w:pStyle w:val="Textocomentario"/>
        <w:jc w:val="left"/>
      </w:pPr>
      <w:hyperlink r:id="rId17" w:history="1">
        <w:r w:rsidR="00C45209" w:rsidRPr="007F648C">
          <w:rPr>
            <w:rStyle w:val="Hipervnculo"/>
          </w:rPr>
          <w:t>https://keepcoding.io/blog/data-lakes/</w:t>
        </w:r>
      </w:hyperlink>
    </w:p>
  </w:comment>
  <w:comment w:id="49" w:author="iker sebastian perez" w:date="2024-05-19T13:00:00Z" w:initials="iS">
    <w:p w14:paraId="1158D7D2" w14:textId="77777777" w:rsidR="00C45209" w:rsidRDefault="00701EE8" w:rsidP="00C45209">
      <w:pPr>
        <w:pStyle w:val="Textocomentario"/>
        <w:jc w:val="left"/>
      </w:pPr>
      <w:r>
        <w:rPr>
          <w:rStyle w:val="Refdecomentario"/>
        </w:rPr>
        <w:annotationRef/>
      </w:r>
      <w:r w:rsidR="00C45209">
        <w:t>18-</w:t>
      </w:r>
    </w:p>
    <w:p w14:paraId="6BA1AEF3" w14:textId="77777777" w:rsidR="00C45209" w:rsidRDefault="00000000" w:rsidP="00C45209">
      <w:pPr>
        <w:pStyle w:val="Textocomentario"/>
        <w:jc w:val="left"/>
      </w:pPr>
      <w:hyperlink r:id="rId18" w:history="1">
        <w:r w:rsidR="00C45209" w:rsidRPr="0050464A">
          <w:rPr>
            <w:rStyle w:val="Hipervnculo"/>
          </w:rPr>
          <w:t>https://cloud.google.com/learn/what-is-a-data-warehouse?hl=es</w:t>
        </w:r>
      </w:hyperlink>
    </w:p>
  </w:comment>
  <w:comment w:id="50" w:author="iker sebastian perez" w:date="2024-05-19T13:00:00Z" w:initials="iS">
    <w:p w14:paraId="222D50CB" w14:textId="77777777" w:rsidR="00C45209" w:rsidRDefault="000A6F49" w:rsidP="00C45209">
      <w:pPr>
        <w:pStyle w:val="Textocomentario"/>
        <w:jc w:val="left"/>
      </w:pPr>
      <w:r>
        <w:rPr>
          <w:rStyle w:val="Refdecomentario"/>
        </w:rPr>
        <w:annotationRef/>
      </w:r>
      <w:r w:rsidR="00C45209">
        <w:t>19-</w:t>
      </w:r>
    </w:p>
    <w:p w14:paraId="1F5D8F96" w14:textId="77777777" w:rsidR="00C45209" w:rsidRDefault="00000000" w:rsidP="00C45209">
      <w:pPr>
        <w:pStyle w:val="Textocomentario"/>
        <w:jc w:val="left"/>
      </w:pPr>
      <w:hyperlink r:id="rId19" w:history="1">
        <w:r w:rsidR="00C45209" w:rsidRPr="00235CDC">
          <w:rPr>
            <w:rStyle w:val="Hipervnculo"/>
          </w:rPr>
          <w:t>https://datascientest.com/es/data-warehouse-que-es-y-como-utilizarlo</w:t>
        </w:r>
      </w:hyperlink>
    </w:p>
  </w:comment>
  <w:comment w:id="52" w:author="iker sebastian perez" w:date="2024-05-19T13:21:00Z" w:initials="iS">
    <w:p w14:paraId="46F5194F" w14:textId="77777777" w:rsidR="00074756" w:rsidRDefault="00BF7C6D" w:rsidP="00074756">
      <w:pPr>
        <w:pStyle w:val="Textocomentario"/>
        <w:jc w:val="left"/>
      </w:pPr>
      <w:r>
        <w:rPr>
          <w:rStyle w:val="Refdecomentario"/>
        </w:rPr>
        <w:annotationRef/>
      </w:r>
      <w:r w:rsidR="00074756">
        <w:t>20-</w:t>
      </w:r>
    </w:p>
    <w:p w14:paraId="0F09F136" w14:textId="77777777" w:rsidR="00074756" w:rsidRDefault="00000000" w:rsidP="00074756">
      <w:pPr>
        <w:pStyle w:val="Textocomentario"/>
        <w:jc w:val="left"/>
      </w:pPr>
      <w:hyperlink r:id="rId20" w:history="1">
        <w:r w:rsidR="00074756" w:rsidRPr="006311FA">
          <w:rPr>
            <w:rStyle w:val="Hipervnculo"/>
          </w:rPr>
          <w:t>https://www.oracle.com/es/database/what-is-a-relational-database/</w:t>
        </w:r>
      </w:hyperlink>
    </w:p>
  </w:comment>
  <w:comment w:id="53" w:author="iker sebastian perez" w:date="2024-05-19T13:45:00Z" w:initials="iS">
    <w:p w14:paraId="2F7E11D0" w14:textId="77777777" w:rsidR="00074756" w:rsidRDefault="00B5563A" w:rsidP="00074756">
      <w:pPr>
        <w:pStyle w:val="Textocomentario"/>
        <w:jc w:val="left"/>
      </w:pPr>
      <w:r>
        <w:rPr>
          <w:rStyle w:val="Refdecomentario"/>
        </w:rPr>
        <w:annotationRef/>
      </w:r>
      <w:r w:rsidR="00074756">
        <w:t>21-</w:t>
      </w:r>
    </w:p>
    <w:p w14:paraId="6C148464" w14:textId="77777777" w:rsidR="00074756" w:rsidRDefault="00000000" w:rsidP="00074756">
      <w:pPr>
        <w:pStyle w:val="Textocomentario"/>
        <w:jc w:val="left"/>
      </w:pPr>
      <w:hyperlink r:id="rId21" w:history="1">
        <w:r w:rsidR="00074756" w:rsidRPr="004A4E1A">
          <w:rPr>
            <w:rStyle w:val="Hipervnculo"/>
          </w:rPr>
          <w:t>https://www.mysql.com/</w:t>
        </w:r>
      </w:hyperlink>
    </w:p>
  </w:comment>
  <w:comment w:id="54" w:author="iker sebastian perez" w:date="2024-05-19T13:46:00Z" w:initials="iS">
    <w:p w14:paraId="3C89EADB" w14:textId="77777777" w:rsidR="00074756" w:rsidRDefault="00633A32" w:rsidP="00074756">
      <w:pPr>
        <w:pStyle w:val="Textocomentario"/>
        <w:jc w:val="left"/>
      </w:pPr>
      <w:r>
        <w:rPr>
          <w:rStyle w:val="Refdecomentario"/>
        </w:rPr>
        <w:annotationRef/>
      </w:r>
      <w:r w:rsidR="00074756">
        <w:t>22-</w:t>
      </w:r>
    </w:p>
    <w:p w14:paraId="6BE8BE2F" w14:textId="77777777" w:rsidR="00074756" w:rsidRDefault="00000000" w:rsidP="00074756">
      <w:pPr>
        <w:pStyle w:val="Textocomentario"/>
        <w:jc w:val="left"/>
      </w:pPr>
      <w:hyperlink r:id="rId22" w:history="1">
        <w:r w:rsidR="00074756" w:rsidRPr="005B76B9">
          <w:rPr>
            <w:rStyle w:val="Hipervnculo"/>
          </w:rPr>
          <w:t>https://www.postgresql.org/</w:t>
        </w:r>
      </w:hyperlink>
    </w:p>
  </w:comment>
  <w:comment w:id="55" w:author="iker sebastian perez" w:date="2024-05-19T13:47:00Z" w:initials="iS">
    <w:p w14:paraId="7E0EA90B" w14:textId="77777777" w:rsidR="00074756" w:rsidRDefault="00633A32" w:rsidP="00074756">
      <w:pPr>
        <w:pStyle w:val="Textocomentario"/>
        <w:jc w:val="left"/>
      </w:pPr>
      <w:r>
        <w:rPr>
          <w:rStyle w:val="Refdecomentario"/>
        </w:rPr>
        <w:annotationRef/>
      </w:r>
      <w:r w:rsidR="00074756">
        <w:t>23-</w:t>
      </w:r>
    </w:p>
    <w:p w14:paraId="705FAAA1" w14:textId="77777777" w:rsidR="00074756" w:rsidRDefault="00000000" w:rsidP="00074756">
      <w:pPr>
        <w:pStyle w:val="Textocomentario"/>
        <w:jc w:val="left"/>
      </w:pPr>
      <w:hyperlink r:id="rId23" w:history="1">
        <w:r w:rsidR="00074756" w:rsidRPr="005F4492">
          <w:rPr>
            <w:rStyle w:val="Hipervnculo"/>
          </w:rPr>
          <w:t>https://www.microsoft.com/es-es/sql-server/sql-server-2022</w:t>
        </w:r>
      </w:hyperlink>
    </w:p>
  </w:comment>
  <w:comment w:id="56" w:author="iker sebastian perez" w:date="2024-05-19T13:48:00Z" w:initials="iS">
    <w:p w14:paraId="7E84F7F9" w14:textId="77777777" w:rsidR="00074756" w:rsidRDefault="00633A32" w:rsidP="00074756">
      <w:pPr>
        <w:pStyle w:val="Textocomentario"/>
        <w:jc w:val="left"/>
      </w:pPr>
      <w:r>
        <w:rPr>
          <w:rStyle w:val="Refdecomentario"/>
        </w:rPr>
        <w:annotationRef/>
      </w:r>
      <w:r w:rsidR="00074756">
        <w:t>24-</w:t>
      </w:r>
    </w:p>
    <w:p w14:paraId="2C34CE38" w14:textId="77777777" w:rsidR="00074756" w:rsidRDefault="00000000" w:rsidP="00074756">
      <w:pPr>
        <w:pStyle w:val="Textocomentario"/>
        <w:jc w:val="left"/>
      </w:pPr>
      <w:hyperlink r:id="rId24" w:history="1">
        <w:r w:rsidR="00074756" w:rsidRPr="002207B4">
          <w:rPr>
            <w:rStyle w:val="Hipervnculo"/>
          </w:rPr>
          <w:t>https://www.oracle.com/es/database/</w:t>
        </w:r>
      </w:hyperlink>
    </w:p>
  </w:comment>
  <w:comment w:id="57" w:author="iker sebastian perez" w:date="2024-05-19T13:41:00Z" w:initials="iS">
    <w:p w14:paraId="473E3D2E" w14:textId="77777777" w:rsidR="00074756" w:rsidRDefault="00B5563A" w:rsidP="00074756">
      <w:pPr>
        <w:pStyle w:val="Textocomentario"/>
        <w:jc w:val="left"/>
      </w:pPr>
      <w:r>
        <w:rPr>
          <w:rStyle w:val="Refdecomentario"/>
        </w:rPr>
        <w:annotationRef/>
      </w:r>
      <w:r w:rsidR="00074756">
        <w:t xml:space="preserve">25- </w:t>
      </w:r>
    </w:p>
    <w:p w14:paraId="4F17A925" w14:textId="77777777" w:rsidR="00074756" w:rsidRDefault="00000000" w:rsidP="00074756">
      <w:pPr>
        <w:pStyle w:val="Textocomentario"/>
        <w:jc w:val="left"/>
      </w:pPr>
      <w:hyperlink r:id="rId25" w:history="1">
        <w:r w:rsidR="00074756" w:rsidRPr="002A192D">
          <w:rPr>
            <w:rStyle w:val="Hipervnculo"/>
          </w:rPr>
          <w:t>https://aws.amazon.com/es/nosql/</w:t>
        </w:r>
      </w:hyperlink>
    </w:p>
  </w:comment>
  <w:comment w:id="58" w:author="iker sebastian perez" w:date="2024-05-19T13:42:00Z" w:initials="iS">
    <w:p w14:paraId="086B026C" w14:textId="77777777" w:rsidR="00074756" w:rsidRDefault="00B5563A" w:rsidP="00074756">
      <w:pPr>
        <w:pStyle w:val="Textocomentario"/>
        <w:jc w:val="left"/>
      </w:pPr>
      <w:r>
        <w:rPr>
          <w:rStyle w:val="Refdecomentario"/>
        </w:rPr>
        <w:annotationRef/>
      </w:r>
      <w:r w:rsidR="00074756">
        <w:t>26-</w:t>
      </w:r>
    </w:p>
    <w:p w14:paraId="09136E6F" w14:textId="77777777" w:rsidR="00074756" w:rsidRDefault="00000000" w:rsidP="00074756">
      <w:pPr>
        <w:pStyle w:val="Textocomentario"/>
        <w:jc w:val="left"/>
      </w:pPr>
      <w:hyperlink r:id="rId26" w:history="1">
        <w:r w:rsidR="00074756" w:rsidRPr="00F64951">
          <w:rPr>
            <w:rStyle w:val="Hipervnculo"/>
          </w:rPr>
          <w:t>https://www.ibm.com/es-es/topics/nosql-databases</w:t>
        </w:r>
      </w:hyperlink>
    </w:p>
  </w:comment>
  <w:comment w:id="59" w:author="iker sebastian perez" w:date="2024-05-19T13:51:00Z" w:initials="iS">
    <w:p w14:paraId="3AFABDAC" w14:textId="77777777" w:rsidR="00074756" w:rsidRDefault="00633A32" w:rsidP="00074756">
      <w:pPr>
        <w:pStyle w:val="Textocomentario"/>
        <w:jc w:val="left"/>
      </w:pPr>
      <w:r>
        <w:rPr>
          <w:rStyle w:val="Refdecomentario"/>
        </w:rPr>
        <w:annotationRef/>
      </w:r>
      <w:r w:rsidR="00074756">
        <w:t>27-</w:t>
      </w:r>
    </w:p>
    <w:p w14:paraId="47EDD5C5" w14:textId="77777777" w:rsidR="00074756" w:rsidRDefault="00000000" w:rsidP="00074756">
      <w:pPr>
        <w:pStyle w:val="Textocomentario"/>
        <w:jc w:val="left"/>
      </w:pPr>
      <w:hyperlink r:id="rId27" w:history="1">
        <w:r w:rsidR="00074756" w:rsidRPr="0046252B">
          <w:rPr>
            <w:rStyle w:val="Hipervnculo"/>
          </w:rPr>
          <w:t>https://www.mongodb.com/</w:t>
        </w:r>
      </w:hyperlink>
    </w:p>
  </w:comment>
  <w:comment w:id="60" w:author="iker sebastian perez" w:date="2024-05-19T13:52:00Z" w:initials="iS">
    <w:p w14:paraId="2021C1DF" w14:textId="77777777" w:rsidR="00074756" w:rsidRDefault="00633A32" w:rsidP="00074756">
      <w:pPr>
        <w:pStyle w:val="Textocomentario"/>
        <w:jc w:val="left"/>
      </w:pPr>
      <w:r>
        <w:rPr>
          <w:rStyle w:val="Refdecomentario"/>
        </w:rPr>
        <w:annotationRef/>
      </w:r>
      <w:r w:rsidR="00074756">
        <w:t>28-</w:t>
      </w:r>
    </w:p>
    <w:p w14:paraId="04FD1BD4" w14:textId="77777777" w:rsidR="00074756" w:rsidRDefault="00000000" w:rsidP="00074756">
      <w:pPr>
        <w:pStyle w:val="Textocomentario"/>
        <w:jc w:val="left"/>
      </w:pPr>
      <w:hyperlink r:id="rId28" w:history="1">
        <w:r w:rsidR="00074756" w:rsidRPr="00E16EDE">
          <w:rPr>
            <w:rStyle w:val="Hipervnculo"/>
          </w:rPr>
          <w:t>https://cassandra.apache.org/_/index.html</w:t>
        </w:r>
      </w:hyperlink>
    </w:p>
  </w:comment>
  <w:comment w:id="61" w:author="iker sebastian perez" w:date="2024-05-19T13:54:00Z" w:initials="iS">
    <w:p w14:paraId="0F97D224" w14:textId="77777777" w:rsidR="00074756" w:rsidRDefault="00633A32" w:rsidP="00074756">
      <w:pPr>
        <w:pStyle w:val="Textocomentario"/>
        <w:jc w:val="left"/>
      </w:pPr>
      <w:r>
        <w:rPr>
          <w:rStyle w:val="Refdecomentario"/>
        </w:rPr>
        <w:annotationRef/>
      </w:r>
      <w:r w:rsidR="00074756">
        <w:t>29-</w:t>
      </w:r>
    </w:p>
    <w:p w14:paraId="7A312EDB" w14:textId="77777777" w:rsidR="00074756" w:rsidRDefault="00000000" w:rsidP="00074756">
      <w:pPr>
        <w:pStyle w:val="Textocomentario"/>
        <w:jc w:val="left"/>
      </w:pPr>
      <w:hyperlink r:id="rId29" w:history="1">
        <w:r w:rsidR="00074756" w:rsidRPr="00900112">
          <w:rPr>
            <w:rStyle w:val="Hipervnculo"/>
          </w:rPr>
          <w:t>https://redis.io/es/</w:t>
        </w:r>
      </w:hyperlink>
    </w:p>
  </w:comment>
  <w:comment w:id="62" w:author="iker sebastian perez" w:date="2024-05-19T19:13:00Z" w:initials="iS">
    <w:p w14:paraId="7CD18199" w14:textId="77777777" w:rsidR="00074756" w:rsidRDefault="004F12D7" w:rsidP="00074756">
      <w:pPr>
        <w:pStyle w:val="Textocomentario"/>
        <w:jc w:val="left"/>
      </w:pPr>
      <w:r>
        <w:rPr>
          <w:rStyle w:val="Refdecomentario"/>
        </w:rPr>
        <w:annotationRef/>
      </w:r>
      <w:r w:rsidR="00074756">
        <w:t>30-</w:t>
      </w:r>
    </w:p>
    <w:p w14:paraId="534D99C5" w14:textId="77777777" w:rsidR="00074756" w:rsidRDefault="00000000" w:rsidP="00074756">
      <w:pPr>
        <w:pStyle w:val="Textocomentario"/>
        <w:jc w:val="left"/>
      </w:pPr>
      <w:hyperlink r:id="rId30" w:history="1">
        <w:r w:rsidR="00074756" w:rsidRPr="00170BD2">
          <w:rPr>
            <w:rStyle w:val="Hipervnculo"/>
          </w:rPr>
          <w:t>https://neo4j.com/</w:t>
        </w:r>
      </w:hyperlink>
    </w:p>
  </w:comment>
  <w:comment w:id="64" w:author="iker sebastian perez" w:date="2024-05-19T18:00:00Z" w:initials="iS">
    <w:p w14:paraId="2EDE0257" w14:textId="77777777" w:rsidR="00074756" w:rsidRDefault="00D53792" w:rsidP="00074756">
      <w:pPr>
        <w:pStyle w:val="Textocomentario"/>
        <w:jc w:val="left"/>
      </w:pPr>
      <w:r>
        <w:rPr>
          <w:rStyle w:val="Refdecomentario"/>
        </w:rPr>
        <w:annotationRef/>
      </w:r>
      <w:r w:rsidR="00074756">
        <w:t>31-</w:t>
      </w:r>
    </w:p>
    <w:p w14:paraId="519FDBC3" w14:textId="77777777" w:rsidR="00074756" w:rsidRDefault="00000000" w:rsidP="00074756">
      <w:pPr>
        <w:pStyle w:val="Textocomentario"/>
        <w:jc w:val="left"/>
      </w:pPr>
      <w:hyperlink r:id="rId31" w:history="1">
        <w:r w:rsidR="00074756" w:rsidRPr="00AF46DE">
          <w:rPr>
            <w:rStyle w:val="Hipervnculo"/>
          </w:rPr>
          <w:t>https://www.ibm.com/es-es/topics/supervised-learning</w:t>
        </w:r>
      </w:hyperlink>
    </w:p>
  </w:comment>
  <w:comment w:id="65" w:author="iker sebastian perez" w:date="2024-05-19T18:12:00Z" w:initials="iS">
    <w:p w14:paraId="0DBBEFB1" w14:textId="77777777" w:rsidR="00074756" w:rsidRDefault="006C0EB8" w:rsidP="00074756">
      <w:pPr>
        <w:pStyle w:val="Textocomentario"/>
        <w:jc w:val="left"/>
      </w:pPr>
      <w:r>
        <w:rPr>
          <w:rStyle w:val="Refdecomentario"/>
        </w:rPr>
        <w:annotationRef/>
      </w:r>
      <w:r w:rsidR="00074756">
        <w:t>32-</w:t>
      </w:r>
    </w:p>
    <w:p w14:paraId="788DF311" w14:textId="77777777" w:rsidR="00074756" w:rsidRDefault="00000000" w:rsidP="00074756">
      <w:pPr>
        <w:pStyle w:val="Textocomentario"/>
        <w:jc w:val="left"/>
      </w:pPr>
      <w:hyperlink r:id="rId32" w:history="1">
        <w:r w:rsidR="00074756" w:rsidRPr="00F36AB9">
          <w:rPr>
            <w:rStyle w:val="Hipervnculo"/>
          </w:rPr>
          <w:t>https://www.aprendemachinelearning.com/sets-de-entrenamiento-test-validacion-cruzada/</w:t>
        </w:r>
      </w:hyperlink>
    </w:p>
  </w:comment>
  <w:comment w:id="66" w:author="iker sebastian perez" w:date="2024-06-02T12:16:00Z" w:initials="iS">
    <w:p w14:paraId="42072B6B" w14:textId="77777777" w:rsidR="0070274C" w:rsidRDefault="0070274C" w:rsidP="0070274C">
      <w:pPr>
        <w:pStyle w:val="Textocomentario"/>
        <w:jc w:val="left"/>
      </w:pPr>
      <w:r>
        <w:rPr>
          <w:rStyle w:val="Refdecomentario"/>
        </w:rPr>
        <w:annotationRef/>
      </w:r>
      <w:r>
        <w:t>32.5-</w:t>
      </w:r>
      <w:r>
        <w:br/>
      </w:r>
      <w:hyperlink r:id="rId33" w:history="1">
        <w:r w:rsidRPr="00971F82">
          <w:rPr>
            <w:rStyle w:val="Hipervnculo"/>
          </w:rPr>
          <w:t>https://economipedia.com/definiciones/teorema-de-bayes.html</w:t>
        </w:r>
      </w:hyperlink>
    </w:p>
  </w:comment>
  <w:comment w:id="67" w:author="iker sebastian perez" w:date="2024-05-19T18:37:00Z" w:initials="iS">
    <w:p w14:paraId="4D792500" w14:textId="70B89A1D" w:rsidR="00074756" w:rsidRDefault="00807C4E" w:rsidP="00074756">
      <w:pPr>
        <w:pStyle w:val="Textocomentario"/>
        <w:jc w:val="left"/>
      </w:pPr>
      <w:r>
        <w:rPr>
          <w:rStyle w:val="Refdecomentario"/>
        </w:rPr>
        <w:annotationRef/>
      </w:r>
      <w:r w:rsidR="00074756">
        <w:t>33-</w:t>
      </w:r>
    </w:p>
    <w:p w14:paraId="46887D16" w14:textId="77777777" w:rsidR="00074756" w:rsidRDefault="00000000" w:rsidP="00074756">
      <w:pPr>
        <w:pStyle w:val="Textocomentario"/>
        <w:jc w:val="left"/>
      </w:pPr>
      <w:hyperlink r:id="rId34" w:history="1">
        <w:r w:rsidR="00074756" w:rsidRPr="00A04EA3">
          <w:rPr>
            <w:rStyle w:val="Hipervnculo"/>
          </w:rPr>
          <w:t>https://www.ibm.com/es-es/topics/unsupervised-learning</w:t>
        </w:r>
      </w:hyperlink>
    </w:p>
  </w:comment>
  <w:comment w:id="69" w:author="iker sebastian perez" w:date="2024-05-20T18:17:00Z" w:initials="iS">
    <w:p w14:paraId="0C2D070B" w14:textId="77777777" w:rsidR="00074756" w:rsidRDefault="002E6972" w:rsidP="00074756">
      <w:pPr>
        <w:pStyle w:val="Textocomentario"/>
        <w:jc w:val="left"/>
      </w:pPr>
      <w:r>
        <w:rPr>
          <w:rStyle w:val="Refdecomentario"/>
        </w:rPr>
        <w:annotationRef/>
      </w:r>
      <w:r w:rsidR="00074756">
        <w:t>34-</w:t>
      </w:r>
    </w:p>
    <w:p w14:paraId="56448FF3" w14:textId="77777777" w:rsidR="00074756" w:rsidRDefault="00000000" w:rsidP="00074756">
      <w:pPr>
        <w:pStyle w:val="Textocomentario"/>
        <w:jc w:val="left"/>
      </w:pPr>
      <w:hyperlink r:id="rId35" w:history="1">
        <w:r w:rsidR="00074756" w:rsidRPr="00FC75D3">
          <w:rPr>
            <w:rStyle w:val="Hipervnculo"/>
          </w:rPr>
          <w:t>https://joserzapata.github.io/courses/python-ciencia-datos/visualizacion/</w:t>
        </w:r>
      </w:hyperlink>
    </w:p>
  </w:comment>
  <w:comment w:id="71" w:author="iker sebastian perez" w:date="2024-05-20T18:48:00Z" w:initials="iS">
    <w:p w14:paraId="6EE32FDE" w14:textId="77777777" w:rsidR="00074756" w:rsidRDefault="002973E7" w:rsidP="00074756">
      <w:pPr>
        <w:pStyle w:val="Textocomentario"/>
        <w:jc w:val="left"/>
      </w:pPr>
      <w:r>
        <w:rPr>
          <w:rStyle w:val="Refdecomentario"/>
        </w:rPr>
        <w:annotationRef/>
      </w:r>
      <w:r w:rsidR="00074756">
        <w:t>35-</w:t>
      </w:r>
    </w:p>
    <w:p w14:paraId="5532B8EC" w14:textId="77777777" w:rsidR="00074756" w:rsidRDefault="00000000" w:rsidP="00074756">
      <w:pPr>
        <w:pStyle w:val="Textocomentario"/>
        <w:jc w:val="left"/>
      </w:pPr>
      <w:hyperlink r:id="rId36" w:history="1">
        <w:r w:rsidR="00074756" w:rsidRPr="00896B36">
          <w:rPr>
            <w:rStyle w:val="Hipervnculo"/>
          </w:rPr>
          <w:t>https://d3js.org/what-is-d3</w:t>
        </w:r>
      </w:hyperlink>
    </w:p>
  </w:comment>
  <w:comment w:id="73" w:author="iker sebastian perez" w:date="2024-05-20T19:12:00Z" w:initials="iS">
    <w:p w14:paraId="3DDD86E0" w14:textId="77777777" w:rsidR="00074756" w:rsidRDefault="005249C6" w:rsidP="00074756">
      <w:pPr>
        <w:pStyle w:val="Textocomentario"/>
        <w:jc w:val="left"/>
      </w:pPr>
      <w:r>
        <w:rPr>
          <w:rStyle w:val="Refdecomentario"/>
        </w:rPr>
        <w:annotationRef/>
      </w:r>
      <w:r w:rsidR="00074756">
        <w:t>36-</w:t>
      </w:r>
    </w:p>
    <w:p w14:paraId="04D2C015" w14:textId="77777777" w:rsidR="00074756" w:rsidRDefault="00000000" w:rsidP="00074756">
      <w:pPr>
        <w:pStyle w:val="Textocomentario"/>
        <w:jc w:val="left"/>
      </w:pPr>
      <w:hyperlink r:id="rId37" w:history="1">
        <w:r w:rsidR="00074756" w:rsidRPr="00305988">
          <w:rPr>
            <w:rStyle w:val="Hipervnculo"/>
          </w:rPr>
          <w:t>https://bimexanalytics.com/blog/la-visualizacion-de-datos-es-un-elemento-fundamental-del-business-intelligence-bi-se-trata-de-representar-graficamente-datos-complejos-para-convertirlos-en-informacion-comprensible-y-accesible/</w:t>
        </w:r>
      </w:hyperlink>
    </w:p>
  </w:comment>
  <w:comment w:id="74" w:author="iker sebastian perez" w:date="2024-05-20T21:17:00Z" w:initials="iS">
    <w:p w14:paraId="0B392437" w14:textId="77777777" w:rsidR="00186992" w:rsidRDefault="00186992" w:rsidP="00186992">
      <w:pPr>
        <w:pStyle w:val="Textocomentario"/>
        <w:jc w:val="left"/>
      </w:pPr>
      <w:r>
        <w:rPr>
          <w:rStyle w:val="Refdecomentario"/>
        </w:rPr>
        <w:annotationRef/>
      </w:r>
      <w:r>
        <w:t>37-</w:t>
      </w:r>
    </w:p>
    <w:p w14:paraId="0DEF9A25" w14:textId="77777777" w:rsidR="00186992" w:rsidRDefault="00000000" w:rsidP="00186992">
      <w:pPr>
        <w:pStyle w:val="Textocomentario"/>
        <w:jc w:val="left"/>
      </w:pPr>
      <w:hyperlink r:id="rId38" w:history="1">
        <w:r w:rsidR="00186992" w:rsidRPr="003417BF">
          <w:rPr>
            <w:rStyle w:val="Hipervnculo"/>
          </w:rPr>
          <w:t>https://www.microsoft.com/es-es/power-platform/products/power-bi</w:t>
        </w:r>
      </w:hyperlink>
    </w:p>
  </w:comment>
  <w:comment w:id="75" w:author="iker sebastian perez" w:date="2024-05-20T21:19:00Z" w:initials="iS">
    <w:p w14:paraId="605CBB25" w14:textId="77777777" w:rsidR="00186992" w:rsidRDefault="00186992" w:rsidP="00186992">
      <w:pPr>
        <w:pStyle w:val="Textocomentario"/>
        <w:jc w:val="left"/>
      </w:pPr>
      <w:r>
        <w:rPr>
          <w:rStyle w:val="Refdecomentario"/>
        </w:rPr>
        <w:annotationRef/>
      </w:r>
      <w:r>
        <w:t>38-</w:t>
      </w:r>
    </w:p>
    <w:p w14:paraId="5C644FD2" w14:textId="77777777" w:rsidR="00186992" w:rsidRDefault="00000000" w:rsidP="00186992">
      <w:pPr>
        <w:pStyle w:val="Textocomentario"/>
        <w:jc w:val="left"/>
      </w:pPr>
      <w:hyperlink r:id="rId39" w:history="1">
        <w:r w:rsidR="00186992" w:rsidRPr="00CD3EC0">
          <w:rPr>
            <w:rStyle w:val="Hipervnculo"/>
          </w:rPr>
          <w:t>https://www.tableau.com/es-es</w:t>
        </w:r>
      </w:hyperlink>
    </w:p>
  </w:comment>
  <w:comment w:id="76" w:author="iker sebastian perez" w:date="2024-05-20T21:20:00Z" w:initials="iS">
    <w:p w14:paraId="439D0394" w14:textId="77777777" w:rsidR="00186992" w:rsidRDefault="00186992" w:rsidP="00186992">
      <w:pPr>
        <w:pStyle w:val="Textocomentario"/>
        <w:jc w:val="left"/>
      </w:pPr>
      <w:r>
        <w:rPr>
          <w:rStyle w:val="Refdecomentario"/>
        </w:rPr>
        <w:annotationRef/>
      </w:r>
      <w:r>
        <w:t>39-</w:t>
      </w:r>
    </w:p>
    <w:p w14:paraId="267F2C04" w14:textId="77777777" w:rsidR="00186992" w:rsidRDefault="00000000" w:rsidP="00186992">
      <w:pPr>
        <w:pStyle w:val="Textocomentario"/>
        <w:jc w:val="left"/>
      </w:pPr>
      <w:hyperlink r:id="rId40" w:history="1">
        <w:r w:rsidR="00186992" w:rsidRPr="00FE21D2">
          <w:rPr>
            <w:rStyle w:val="Hipervnculo"/>
          </w:rPr>
          <w:t>https://www.qlik.com/es-es/products/qlikview</w:t>
        </w:r>
      </w:hyperlink>
    </w:p>
  </w:comment>
  <w:comment w:id="77" w:author="iker sebastian perez" w:date="2024-05-20T21:24:00Z" w:initials="iS">
    <w:p w14:paraId="4EC11A4B" w14:textId="77777777" w:rsidR="00186992" w:rsidRDefault="00186992" w:rsidP="00186992">
      <w:pPr>
        <w:pStyle w:val="Textocomentario"/>
        <w:jc w:val="left"/>
      </w:pPr>
      <w:r>
        <w:rPr>
          <w:rStyle w:val="Refdecomentario"/>
        </w:rPr>
        <w:annotationRef/>
      </w:r>
      <w:r>
        <w:t>40-</w:t>
      </w:r>
    </w:p>
    <w:p w14:paraId="1A840C16" w14:textId="77777777" w:rsidR="00186992" w:rsidRDefault="00000000" w:rsidP="00186992">
      <w:pPr>
        <w:pStyle w:val="Textocomentario"/>
        <w:jc w:val="left"/>
      </w:pPr>
      <w:hyperlink r:id="rId41" w:history="1">
        <w:r w:rsidR="00186992" w:rsidRPr="00B177A0">
          <w:rPr>
            <w:rStyle w:val="Hipervnculo"/>
          </w:rPr>
          <w:t>https://www.sap.com/spain/products/technology-platform/bi-platform.html</w:t>
        </w:r>
      </w:hyperlink>
    </w:p>
  </w:comment>
  <w:comment w:id="87" w:author="iker sebastian perez" w:date="2024-06-01T10:24:00Z" w:initials="iS">
    <w:p w14:paraId="31476F61" w14:textId="503945B2" w:rsidR="00CB0213" w:rsidRDefault="00CB0213" w:rsidP="00CB0213">
      <w:pPr>
        <w:pStyle w:val="Textocomentario"/>
        <w:jc w:val="left"/>
      </w:pPr>
      <w:r>
        <w:rPr>
          <w:rStyle w:val="Refdecomentario"/>
        </w:rPr>
        <w:annotationRef/>
      </w:r>
      <w:r>
        <w:t>Asegurar valor</w:t>
      </w:r>
    </w:p>
  </w:comment>
  <w:comment w:id="92" w:author="iker sebastian perez" w:date="2024-05-23T18:16:00Z" w:initials="iS">
    <w:p w14:paraId="372532AC" w14:textId="77777777" w:rsidR="002F3339" w:rsidRDefault="002F3339" w:rsidP="002F3339">
      <w:pPr>
        <w:pStyle w:val="Textocomentario"/>
        <w:jc w:val="left"/>
      </w:pPr>
      <w:r>
        <w:rPr>
          <w:rStyle w:val="Refdecomentario"/>
        </w:rPr>
        <w:annotationRef/>
      </w:r>
      <w:r>
        <w:t>41-</w:t>
      </w:r>
    </w:p>
    <w:p w14:paraId="2915D244" w14:textId="77777777" w:rsidR="002F3339" w:rsidRDefault="00000000" w:rsidP="002F3339">
      <w:pPr>
        <w:pStyle w:val="Textocomentario"/>
        <w:jc w:val="left"/>
      </w:pPr>
      <w:hyperlink r:id="rId42" w:history="1">
        <w:r w:rsidR="002F3339" w:rsidRPr="008B246B">
          <w:rPr>
            <w:rStyle w:val="Hipervnculo"/>
          </w:rPr>
          <w:t>https://medium.com/@esmeradovela/las-5-etapas-del-ciclo-de-vida-de-los-datos-f4ddc3c1ed3f</w:t>
        </w:r>
      </w:hyperlink>
    </w:p>
  </w:comment>
  <w:comment w:id="93" w:author="iker sebastian perez" w:date="2024-05-23T18:37:00Z" w:initials="iS">
    <w:p w14:paraId="4530561E" w14:textId="77777777" w:rsidR="002F3339" w:rsidRDefault="002F3339" w:rsidP="002F3339">
      <w:pPr>
        <w:pStyle w:val="Textocomentario"/>
        <w:jc w:val="left"/>
      </w:pPr>
      <w:r>
        <w:rPr>
          <w:rStyle w:val="Refdecomentario"/>
        </w:rPr>
        <w:annotationRef/>
      </w:r>
      <w:r>
        <w:t>42-</w:t>
      </w:r>
    </w:p>
    <w:p w14:paraId="6A648773" w14:textId="77777777" w:rsidR="002F3339" w:rsidRDefault="00000000" w:rsidP="002F3339">
      <w:pPr>
        <w:pStyle w:val="Textocomentario"/>
        <w:jc w:val="left"/>
      </w:pPr>
      <w:hyperlink r:id="rId43" w:history="1">
        <w:r w:rsidR="002F3339" w:rsidRPr="00D33A3D">
          <w:rPr>
            <w:rStyle w:val="Hipervnculo"/>
          </w:rPr>
          <w:t>https://www.xataka.com/basics/que-github-que-que-le-ofrece-a-desarrolladores</w:t>
        </w:r>
      </w:hyperlink>
    </w:p>
  </w:comment>
  <w:comment w:id="94" w:author="iker sebastian perez" w:date="2024-05-23T19:10:00Z" w:initials="iS">
    <w:p w14:paraId="2DAD3CB7" w14:textId="77777777" w:rsidR="002F3339" w:rsidRDefault="002F3339" w:rsidP="002F3339">
      <w:pPr>
        <w:pStyle w:val="Textocomentario"/>
        <w:jc w:val="left"/>
      </w:pPr>
      <w:r>
        <w:rPr>
          <w:rStyle w:val="Refdecomentario"/>
        </w:rPr>
        <w:annotationRef/>
      </w:r>
      <w:r>
        <w:t>43-</w:t>
      </w:r>
    </w:p>
    <w:p w14:paraId="69FF0E92" w14:textId="77777777" w:rsidR="002F3339" w:rsidRDefault="00000000" w:rsidP="002F3339">
      <w:pPr>
        <w:pStyle w:val="Textocomentario"/>
        <w:jc w:val="left"/>
      </w:pPr>
      <w:hyperlink r:id="rId44" w:anchor=":~:text=El%20control%20de%20versiones%20con%20Git%20es%20una%20metodolog%C3%ADa%20que,hasta%20su%20forma%20m%C3%A1s%20actualizada" w:history="1">
        <w:r w:rsidR="002F3339" w:rsidRPr="00821875">
          <w:rPr>
            <w:rStyle w:val="Hipervnculo"/>
          </w:rPr>
          <w:t>https://keepcoding.io/blog/control-de-versiones-con-git/#:~:text=El%20control%20de%20versiones%20con%20Git%20es%20una%20metodolog%C3%ADa%20que,hasta%20su%20forma%20m%C3%A1s%20actualizada</w:t>
        </w:r>
      </w:hyperlink>
      <w:r w:rsidR="002F3339">
        <w:t>.</w:t>
      </w:r>
    </w:p>
  </w:comment>
  <w:comment w:id="95" w:author="iker sebastian perez" w:date="2024-05-23T20:31:00Z" w:initials="iS">
    <w:p w14:paraId="78DEEBED" w14:textId="77777777" w:rsidR="002F3339" w:rsidRDefault="002F3339" w:rsidP="002F3339">
      <w:pPr>
        <w:pStyle w:val="Textocomentario"/>
        <w:jc w:val="left"/>
      </w:pPr>
      <w:r>
        <w:rPr>
          <w:rStyle w:val="Refdecomentario"/>
        </w:rPr>
        <w:annotationRef/>
      </w:r>
      <w:r>
        <w:t>44-</w:t>
      </w:r>
    </w:p>
    <w:p w14:paraId="1B0DCABA" w14:textId="77777777" w:rsidR="002F3339" w:rsidRDefault="00000000" w:rsidP="002F3339">
      <w:pPr>
        <w:pStyle w:val="Textocomentario"/>
        <w:jc w:val="left"/>
      </w:pPr>
      <w:hyperlink r:id="rId45" w:history="1">
        <w:r w:rsidR="002F3339" w:rsidRPr="00271A26">
          <w:rPr>
            <w:rStyle w:val="Hipervnculo"/>
          </w:rPr>
          <w:t>https://www.scrumdesk.com/</w:t>
        </w:r>
      </w:hyperlink>
    </w:p>
  </w:comment>
  <w:comment w:id="100" w:author="iker sebastian perez" w:date="2024-05-24T20:19:00Z" w:initials="iS">
    <w:p w14:paraId="55E86966" w14:textId="77777777" w:rsidR="00626CB3" w:rsidRDefault="00626CB3" w:rsidP="00626CB3">
      <w:pPr>
        <w:pStyle w:val="Textocomentario"/>
        <w:jc w:val="left"/>
      </w:pPr>
      <w:r>
        <w:rPr>
          <w:rStyle w:val="Refdecomentario"/>
        </w:rPr>
        <w:annotationRef/>
      </w:r>
      <w:r>
        <w:t>45-</w:t>
      </w:r>
    </w:p>
    <w:p w14:paraId="59C17469" w14:textId="77777777" w:rsidR="00626CB3" w:rsidRDefault="00000000" w:rsidP="00626CB3">
      <w:pPr>
        <w:pStyle w:val="Textocomentario"/>
        <w:jc w:val="left"/>
      </w:pPr>
      <w:hyperlink r:id="rId46" w:history="1">
        <w:r w:rsidR="00626CB3" w:rsidRPr="00E103C7">
          <w:rPr>
            <w:rStyle w:val="Hipervnculo"/>
          </w:rPr>
          <w:t>https://opendata.euskadi.eus/general/-/informacion-legal-opendata/</w:t>
        </w:r>
      </w:hyperlink>
    </w:p>
  </w:comment>
  <w:comment w:id="101" w:author="iker sebastian perez" w:date="2024-05-30T19:04:00Z" w:initials="iS">
    <w:p w14:paraId="530EF3D3" w14:textId="77777777" w:rsidR="00FA49FE" w:rsidRDefault="00FA49FE" w:rsidP="00FA49FE">
      <w:pPr>
        <w:pStyle w:val="Textocomentario"/>
        <w:jc w:val="left"/>
      </w:pPr>
      <w:r>
        <w:rPr>
          <w:rStyle w:val="Refdecomentario"/>
        </w:rPr>
        <w:annotationRef/>
      </w:r>
      <w:r>
        <w:t>46-</w:t>
      </w:r>
    </w:p>
    <w:p w14:paraId="374D5CB1" w14:textId="77777777" w:rsidR="00FA49FE" w:rsidRDefault="00000000" w:rsidP="00FA49FE">
      <w:pPr>
        <w:pStyle w:val="Textocomentario"/>
        <w:jc w:val="left"/>
      </w:pPr>
      <w:hyperlink r:id="rId47" w:history="1">
        <w:r w:rsidR="00FA49FE" w:rsidRPr="00AB1C43">
          <w:rPr>
            <w:rStyle w:val="Hipervnculo"/>
          </w:rPr>
          <w:t>https://www.boe.es/eli/es/lo/2018/12/05/3</w:t>
        </w:r>
      </w:hyperlink>
    </w:p>
  </w:comment>
  <w:comment w:id="102" w:author="iker sebastian perez" w:date="2024-05-30T19:05:00Z" w:initials="iS">
    <w:p w14:paraId="1C5478C4" w14:textId="77777777" w:rsidR="00FA49FE" w:rsidRDefault="00FA49FE" w:rsidP="00FA49FE">
      <w:pPr>
        <w:pStyle w:val="Textocomentario"/>
        <w:jc w:val="left"/>
      </w:pPr>
      <w:r>
        <w:rPr>
          <w:rStyle w:val="Refdecomentario"/>
        </w:rPr>
        <w:annotationRef/>
      </w:r>
      <w:r>
        <w:t>47-</w:t>
      </w:r>
    </w:p>
    <w:p w14:paraId="3F930E9D" w14:textId="77777777" w:rsidR="00FA49FE" w:rsidRDefault="00000000" w:rsidP="00FA49FE">
      <w:pPr>
        <w:pStyle w:val="Textocomentario"/>
        <w:jc w:val="left"/>
      </w:pPr>
      <w:hyperlink r:id="rId48" w:history="1">
        <w:r w:rsidR="00FA49FE" w:rsidRPr="00FC014B">
          <w:rPr>
            <w:rStyle w:val="Hipervnculo"/>
          </w:rPr>
          <w:t>https://www.boe.es/buscar/doc.php?id=DOUE-L-2016-80807</w:t>
        </w:r>
      </w:hyperlink>
    </w:p>
  </w:comment>
  <w:comment w:id="103" w:author="iker sebastian perez" w:date="2024-05-30T19:09:00Z" w:initials="iS">
    <w:p w14:paraId="59883DDC" w14:textId="77777777" w:rsidR="00B51D81" w:rsidRDefault="00B51D81" w:rsidP="00B51D81">
      <w:pPr>
        <w:pStyle w:val="Textocomentario"/>
        <w:jc w:val="left"/>
      </w:pPr>
      <w:r>
        <w:rPr>
          <w:rStyle w:val="Refdecomentario"/>
        </w:rPr>
        <w:annotationRef/>
      </w:r>
      <w:r>
        <w:t>48-</w:t>
      </w:r>
    </w:p>
    <w:p w14:paraId="2AEA675F" w14:textId="77777777" w:rsidR="00B51D81" w:rsidRDefault="00000000" w:rsidP="00B51D81">
      <w:pPr>
        <w:pStyle w:val="Textocomentario"/>
        <w:jc w:val="left"/>
      </w:pPr>
      <w:hyperlink r:id="rId49" w:history="1">
        <w:r w:rsidR="00B51D81" w:rsidRPr="001D63DF">
          <w:rPr>
            <w:rStyle w:val="Hipervnculo"/>
          </w:rPr>
          <w:t>https://opendata.euskadi.eus/sobre-open-data/-/normativa-open-data/</w:t>
        </w:r>
      </w:hyperlink>
    </w:p>
  </w:comment>
  <w:comment w:id="106" w:author="iker sebastian perez" w:date="2024-06-07T18:36:00Z" w:initials="iS">
    <w:p w14:paraId="587FFD7B" w14:textId="77777777" w:rsidR="004B1864" w:rsidRDefault="004B1864" w:rsidP="004B1864">
      <w:pPr>
        <w:pStyle w:val="Textocomentario"/>
        <w:jc w:val="left"/>
      </w:pPr>
      <w:r>
        <w:rPr>
          <w:rStyle w:val="Refdecomentario"/>
        </w:rPr>
        <w:annotationRef/>
      </w:r>
      <w:r>
        <w:t>49-</w:t>
      </w:r>
    </w:p>
    <w:p w14:paraId="3045CD8F" w14:textId="77777777" w:rsidR="004B1864" w:rsidRDefault="00000000" w:rsidP="004B1864">
      <w:pPr>
        <w:pStyle w:val="Textocomentario"/>
        <w:jc w:val="left"/>
      </w:pPr>
      <w:hyperlink r:id="rId50" w:history="1">
        <w:r w:rsidR="004B1864" w:rsidRPr="00F17F74">
          <w:rPr>
            <w:rStyle w:val="Hipervnculo"/>
          </w:rPr>
          <w:t>https://datos.gob.es/es/iniciativas/open-data-euskadi</w:t>
        </w:r>
      </w:hyperlink>
    </w:p>
  </w:comment>
  <w:comment w:id="112" w:author="iker sebastian perez" w:date="2024-06-20T18:00:00Z" w:initials="iS">
    <w:p w14:paraId="5B8DBEB7" w14:textId="77777777" w:rsidR="00E6756F" w:rsidRDefault="00E6756F" w:rsidP="00E6756F">
      <w:pPr>
        <w:pStyle w:val="Textocomentario"/>
        <w:jc w:val="left"/>
      </w:pPr>
      <w:r>
        <w:rPr>
          <w:rStyle w:val="Refdecomentario"/>
        </w:rPr>
        <w:annotationRef/>
      </w:r>
      <w:r>
        <w:t>Se sustituirá por la estructuración de todas las colecciones cuando esté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8C65802" w15:done="0"/>
  <w15:commentEx w15:paraId="69AE64B7" w15:done="0"/>
  <w15:commentEx w15:paraId="5A45FE08" w15:done="0"/>
  <w15:commentEx w15:paraId="631540CE" w15:done="0"/>
  <w15:commentEx w15:paraId="4A1BBCBB" w15:done="0"/>
  <w15:commentEx w15:paraId="7470CD1D" w15:done="0"/>
  <w15:commentEx w15:paraId="5F898313" w15:done="0"/>
  <w15:commentEx w15:paraId="05D49B3A" w15:done="0"/>
  <w15:commentEx w15:paraId="1C9A8B54" w15:done="0"/>
  <w15:commentEx w15:paraId="3A9C959B" w15:done="0"/>
  <w15:commentEx w15:paraId="12F45590" w15:done="0"/>
  <w15:commentEx w15:paraId="5F11BCD4" w15:done="0"/>
  <w15:commentEx w15:paraId="65C36465" w15:done="0"/>
  <w15:commentEx w15:paraId="32666B77" w15:done="0"/>
  <w15:commentEx w15:paraId="3A372370" w15:done="0"/>
  <w15:commentEx w15:paraId="39ED83FF" w15:done="0"/>
  <w15:commentEx w15:paraId="2E90DF41" w15:done="0"/>
  <w15:commentEx w15:paraId="0DAB0D4B" w15:done="0"/>
  <w15:commentEx w15:paraId="6BA1AEF3" w15:done="0"/>
  <w15:commentEx w15:paraId="1F5D8F96" w15:done="0"/>
  <w15:commentEx w15:paraId="0F09F136" w15:done="0"/>
  <w15:commentEx w15:paraId="6C148464" w15:done="0"/>
  <w15:commentEx w15:paraId="6BE8BE2F" w15:done="0"/>
  <w15:commentEx w15:paraId="705FAAA1" w15:done="0"/>
  <w15:commentEx w15:paraId="2C34CE38" w15:done="0"/>
  <w15:commentEx w15:paraId="4F17A925" w15:done="0"/>
  <w15:commentEx w15:paraId="09136E6F" w15:done="0"/>
  <w15:commentEx w15:paraId="47EDD5C5" w15:done="0"/>
  <w15:commentEx w15:paraId="04FD1BD4" w15:done="0"/>
  <w15:commentEx w15:paraId="7A312EDB" w15:done="0"/>
  <w15:commentEx w15:paraId="534D99C5" w15:done="0"/>
  <w15:commentEx w15:paraId="519FDBC3" w15:done="0"/>
  <w15:commentEx w15:paraId="788DF311" w15:done="0"/>
  <w15:commentEx w15:paraId="42072B6B" w15:done="0"/>
  <w15:commentEx w15:paraId="46887D16" w15:done="0"/>
  <w15:commentEx w15:paraId="56448FF3" w15:done="0"/>
  <w15:commentEx w15:paraId="5532B8EC" w15:done="0"/>
  <w15:commentEx w15:paraId="04D2C015" w15:done="0"/>
  <w15:commentEx w15:paraId="0DEF9A25" w15:done="0"/>
  <w15:commentEx w15:paraId="5C644FD2" w15:done="0"/>
  <w15:commentEx w15:paraId="267F2C04" w15:done="0"/>
  <w15:commentEx w15:paraId="1A840C16" w15:done="0"/>
  <w15:commentEx w15:paraId="31476F61" w15:done="0"/>
  <w15:commentEx w15:paraId="2915D244" w15:done="0"/>
  <w15:commentEx w15:paraId="6A648773" w15:done="0"/>
  <w15:commentEx w15:paraId="69FF0E92" w15:done="0"/>
  <w15:commentEx w15:paraId="1B0DCABA" w15:done="0"/>
  <w15:commentEx w15:paraId="59C17469" w15:done="0"/>
  <w15:commentEx w15:paraId="374D5CB1" w15:done="0"/>
  <w15:commentEx w15:paraId="3F930E9D" w15:done="0"/>
  <w15:commentEx w15:paraId="2AEA675F" w15:done="0"/>
  <w15:commentEx w15:paraId="3045CD8F" w15:done="0"/>
  <w15:commentEx w15:paraId="5B8DBEB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E52D4C2" w16cex:dateUtc="2024-05-18T16:32:00Z"/>
  <w16cex:commentExtensible w16cex:durableId="4930C7A6" w16cex:dateUtc="2024-05-18T16:34:00Z"/>
  <w16cex:commentExtensible w16cex:durableId="3D3E240E" w16cex:dateUtc="2024-05-18T16:34:00Z"/>
  <w16cex:commentExtensible w16cex:durableId="2465A914" w16cex:dateUtc="2024-05-18T16:35:00Z"/>
  <w16cex:commentExtensible w16cex:durableId="7C79A7B8" w16cex:dateUtc="2024-05-18T16:35:00Z"/>
  <w16cex:commentExtensible w16cex:durableId="4E09F3BA" w16cex:dateUtc="2024-05-18T16:36:00Z"/>
  <w16cex:commentExtensible w16cex:durableId="1B6CD71C" w16cex:dateUtc="2024-05-18T16:37:00Z"/>
  <w16cex:commentExtensible w16cex:durableId="3D5D0E63" w16cex:dateUtc="2024-05-18T16:37:00Z"/>
  <w16cex:commentExtensible w16cex:durableId="5244B349" w16cex:dateUtc="2024-05-18T16:38:00Z"/>
  <w16cex:commentExtensible w16cex:durableId="053A20A0" w16cex:dateUtc="2024-05-18T16:38:00Z"/>
  <w16cex:commentExtensible w16cex:durableId="52715ACD" w16cex:dateUtc="2024-05-18T16:39:00Z"/>
  <w16cex:commentExtensible w16cex:durableId="50BFF97A" w16cex:dateUtc="2024-05-19T09:05:00Z"/>
  <w16cex:commentExtensible w16cex:durableId="37C2B741" w16cex:dateUtc="2024-05-19T09:13:00Z"/>
  <w16cex:commentExtensible w16cex:durableId="1EA818D9" w16cex:dateUtc="2024-05-18T16:40:00Z"/>
  <w16cex:commentExtensible w16cex:durableId="75140E05" w16cex:dateUtc="2024-05-19T09:51:00Z"/>
  <w16cex:commentExtensible w16cex:durableId="4268CA7A" w16cex:dateUtc="2024-05-19T10:33:00Z"/>
  <w16cex:commentExtensible w16cex:durableId="4D7CAB7D" w16cex:dateUtc="2024-05-19T10:50:00Z"/>
  <w16cex:commentExtensible w16cex:durableId="29F96BFC" w16cex:dateUtc="2024-05-20T18:34:00Z"/>
  <w16cex:commentExtensible w16cex:durableId="3E81D95A" w16cex:dateUtc="2024-05-19T11:00:00Z"/>
  <w16cex:commentExtensible w16cex:durableId="2620B091" w16cex:dateUtc="2024-05-19T11:00:00Z"/>
  <w16cex:commentExtensible w16cex:durableId="0AD7AE07" w16cex:dateUtc="2024-05-19T11:21:00Z"/>
  <w16cex:commentExtensible w16cex:durableId="79947761" w16cex:dateUtc="2024-05-19T11:45:00Z"/>
  <w16cex:commentExtensible w16cex:durableId="5CB939FF" w16cex:dateUtc="2024-05-19T11:46:00Z"/>
  <w16cex:commentExtensible w16cex:durableId="413972B8" w16cex:dateUtc="2024-05-19T11:47:00Z"/>
  <w16cex:commentExtensible w16cex:durableId="081BF565" w16cex:dateUtc="2024-05-19T11:48:00Z"/>
  <w16cex:commentExtensible w16cex:durableId="686CC66A" w16cex:dateUtc="2024-05-19T11:41:00Z"/>
  <w16cex:commentExtensible w16cex:durableId="3D016850" w16cex:dateUtc="2024-05-19T11:42:00Z"/>
  <w16cex:commentExtensible w16cex:durableId="14A4EF6F" w16cex:dateUtc="2024-05-19T11:51:00Z"/>
  <w16cex:commentExtensible w16cex:durableId="3C9ABF35" w16cex:dateUtc="2024-05-19T11:52:00Z"/>
  <w16cex:commentExtensible w16cex:durableId="5026565F" w16cex:dateUtc="2024-05-19T11:54:00Z"/>
  <w16cex:commentExtensible w16cex:durableId="50DF7591" w16cex:dateUtc="2024-05-19T17:13:00Z"/>
  <w16cex:commentExtensible w16cex:durableId="54AD8DE6" w16cex:dateUtc="2024-05-19T16:00:00Z"/>
  <w16cex:commentExtensible w16cex:durableId="3640912D" w16cex:dateUtc="2024-05-19T16:12:00Z"/>
  <w16cex:commentExtensible w16cex:durableId="1249BF30" w16cex:dateUtc="2024-06-02T10:16:00Z"/>
  <w16cex:commentExtensible w16cex:durableId="11ABCFD7" w16cex:dateUtc="2024-05-19T16:37:00Z"/>
  <w16cex:commentExtensible w16cex:durableId="4B70D5EF" w16cex:dateUtc="2024-05-20T16:17:00Z"/>
  <w16cex:commentExtensible w16cex:durableId="4C69A2C5" w16cex:dateUtc="2024-05-20T16:48:00Z"/>
  <w16cex:commentExtensible w16cex:durableId="76AB4129" w16cex:dateUtc="2024-05-20T17:12:00Z"/>
  <w16cex:commentExtensible w16cex:durableId="22D740FE" w16cex:dateUtc="2024-05-20T19:17:00Z"/>
  <w16cex:commentExtensible w16cex:durableId="511F52D4" w16cex:dateUtc="2024-05-20T19:19:00Z"/>
  <w16cex:commentExtensible w16cex:durableId="6C898297" w16cex:dateUtc="2024-05-20T19:20:00Z"/>
  <w16cex:commentExtensible w16cex:durableId="1C9BAC45" w16cex:dateUtc="2024-05-20T19:24:00Z"/>
  <w16cex:commentExtensible w16cex:durableId="109C48F7" w16cex:dateUtc="2024-06-01T08:24:00Z"/>
  <w16cex:commentExtensible w16cex:durableId="5DDBCD0C" w16cex:dateUtc="2024-05-23T16:16:00Z"/>
  <w16cex:commentExtensible w16cex:durableId="5A6FBF56" w16cex:dateUtc="2024-05-23T16:37:00Z"/>
  <w16cex:commentExtensible w16cex:durableId="2A0289FA" w16cex:dateUtc="2024-05-23T17:10:00Z"/>
  <w16cex:commentExtensible w16cex:durableId="489C0AF2" w16cex:dateUtc="2024-05-23T18:31:00Z"/>
  <w16cex:commentExtensible w16cex:durableId="377F4795" w16cex:dateUtc="2024-05-24T18:19:00Z"/>
  <w16cex:commentExtensible w16cex:durableId="24DFD8E7" w16cex:dateUtc="2024-05-30T17:04:00Z"/>
  <w16cex:commentExtensible w16cex:durableId="2BEBD5D3" w16cex:dateUtc="2024-05-30T17:05:00Z"/>
  <w16cex:commentExtensible w16cex:durableId="552D7708" w16cex:dateUtc="2024-05-30T17:09:00Z"/>
  <w16cex:commentExtensible w16cex:durableId="26C97F9E" w16cex:dateUtc="2024-06-07T16:36:00Z"/>
  <w16cex:commentExtensible w16cex:durableId="510024EF" w16cex:dateUtc="2024-06-20T16: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8C65802" w16cid:durableId="6E52D4C2"/>
  <w16cid:commentId w16cid:paraId="69AE64B7" w16cid:durableId="4930C7A6"/>
  <w16cid:commentId w16cid:paraId="5A45FE08" w16cid:durableId="3D3E240E"/>
  <w16cid:commentId w16cid:paraId="631540CE" w16cid:durableId="2465A914"/>
  <w16cid:commentId w16cid:paraId="4A1BBCBB" w16cid:durableId="7C79A7B8"/>
  <w16cid:commentId w16cid:paraId="7470CD1D" w16cid:durableId="4E09F3BA"/>
  <w16cid:commentId w16cid:paraId="5F898313" w16cid:durableId="1B6CD71C"/>
  <w16cid:commentId w16cid:paraId="05D49B3A" w16cid:durableId="3D5D0E63"/>
  <w16cid:commentId w16cid:paraId="1C9A8B54" w16cid:durableId="5244B349"/>
  <w16cid:commentId w16cid:paraId="3A9C959B" w16cid:durableId="053A20A0"/>
  <w16cid:commentId w16cid:paraId="12F45590" w16cid:durableId="52715ACD"/>
  <w16cid:commentId w16cid:paraId="5F11BCD4" w16cid:durableId="50BFF97A"/>
  <w16cid:commentId w16cid:paraId="65C36465" w16cid:durableId="37C2B741"/>
  <w16cid:commentId w16cid:paraId="32666B77" w16cid:durableId="1EA818D9"/>
  <w16cid:commentId w16cid:paraId="3A372370" w16cid:durableId="75140E05"/>
  <w16cid:commentId w16cid:paraId="39ED83FF" w16cid:durableId="4268CA7A"/>
  <w16cid:commentId w16cid:paraId="2E90DF41" w16cid:durableId="4D7CAB7D"/>
  <w16cid:commentId w16cid:paraId="0DAB0D4B" w16cid:durableId="29F96BFC"/>
  <w16cid:commentId w16cid:paraId="6BA1AEF3" w16cid:durableId="3E81D95A"/>
  <w16cid:commentId w16cid:paraId="1F5D8F96" w16cid:durableId="2620B091"/>
  <w16cid:commentId w16cid:paraId="0F09F136" w16cid:durableId="0AD7AE07"/>
  <w16cid:commentId w16cid:paraId="6C148464" w16cid:durableId="79947761"/>
  <w16cid:commentId w16cid:paraId="6BE8BE2F" w16cid:durableId="5CB939FF"/>
  <w16cid:commentId w16cid:paraId="705FAAA1" w16cid:durableId="413972B8"/>
  <w16cid:commentId w16cid:paraId="2C34CE38" w16cid:durableId="081BF565"/>
  <w16cid:commentId w16cid:paraId="4F17A925" w16cid:durableId="686CC66A"/>
  <w16cid:commentId w16cid:paraId="09136E6F" w16cid:durableId="3D016850"/>
  <w16cid:commentId w16cid:paraId="47EDD5C5" w16cid:durableId="14A4EF6F"/>
  <w16cid:commentId w16cid:paraId="04FD1BD4" w16cid:durableId="3C9ABF35"/>
  <w16cid:commentId w16cid:paraId="7A312EDB" w16cid:durableId="5026565F"/>
  <w16cid:commentId w16cid:paraId="534D99C5" w16cid:durableId="50DF7591"/>
  <w16cid:commentId w16cid:paraId="519FDBC3" w16cid:durableId="54AD8DE6"/>
  <w16cid:commentId w16cid:paraId="788DF311" w16cid:durableId="3640912D"/>
  <w16cid:commentId w16cid:paraId="42072B6B" w16cid:durableId="1249BF30"/>
  <w16cid:commentId w16cid:paraId="46887D16" w16cid:durableId="11ABCFD7"/>
  <w16cid:commentId w16cid:paraId="56448FF3" w16cid:durableId="4B70D5EF"/>
  <w16cid:commentId w16cid:paraId="5532B8EC" w16cid:durableId="4C69A2C5"/>
  <w16cid:commentId w16cid:paraId="04D2C015" w16cid:durableId="76AB4129"/>
  <w16cid:commentId w16cid:paraId="0DEF9A25" w16cid:durableId="22D740FE"/>
  <w16cid:commentId w16cid:paraId="5C644FD2" w16cid:durableId="511F52D4"/>
  <w16cid:commentId w16cid:paraId="267F2C04" w16cid:durableId="6C898297"/>
  <w16cid:commentId w16cid:paraId="1A840C16" w16cid:durableId="1C9BAC45"/>
  <w16cid:commentId w16cid:paraId="31476F61" w16cid:durableId="109C48F7"/>
  <w16cid:commentId w16cid:paraId="2915D244" w16cid:durableId="5DDBCD0C"/>
  <w16cid:commentId w16cid:paraId="6A648773" w16cid:durableId="5A6FBF56"/>
  <w16cid:commentId w16cid:paraId="69FF0E92" w16cid:durableId="2A0289FA"/>
  <w16cid:commentId w16cid:paraId="1B0DCABA" w16cid:durableId="489C0AF2"/>
  <w16cid:commentId w16cid:paraId="59C17469" w16cid:durableId="377F4795"/>
  <w16cid:commentId w16cid:paraId="374D5CB1" w16cid:durableId="24DFD8E7"/>
  <w16cid:commentId w16cid:paraId="3F930E9D" w16cid:durableId="2BEBD5D3"/>
  <w16cid:commentId w16cid:paraId="2AEA675F" w16cid:durableId="552D7708"/>
  <w16cid:commentId w16cid:paraId="3045CD8F" w16cid:durableId="26C97F9E"/>
  <w16cid:commentId w16cid:paraId="5B8DBEB7" w16cid:durableId="510024E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125ABF" w14:textId="77777777" w:rsidR="000D269F" w:rsidRDefault="000D269F" w:rsidP="006403BD">
      <w:r>
        <w:separator/>
      </w:r>
    </w:p>
  </w:endnote>
  <w:endnote w:type="continuationSeparator" w:id="0">
    <w:p w14:paraId="322B61F2" w14:textId="77777777" w:rsidR="000D269F" w:rsidRDefault="000D269F" w:rsidP="00640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charset w:val="00"/>
    <w:family w:val="swiss"/>
    <w:pitch w:val="variable"/>
    <w:sig w:usb0="800000EF" w:usb1="5000207B" w:usb2="00000028" w:usb3="00000000" w:csb0="00000001"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A638AA" w14:textId="6F31FF9A" w:rsidR="00A75783" w:rsidRPr="00751A0E" w:rsidRDefault="00A75783" w:rsidP="006403BD">
    <w:pPr>
      <w:pStyle w:val="Pgina"/>
    </w:pPr>
    <w:r w:rsidRPr="00751A0E">
      <w:fldChar w:fldCharType="begin"/>
    </w:r>
    <w:r w:rsidRPr="00751A0E">
      <w:instrText>PAGE   \* MERGEFORMAT</w:instrText>
    </w:r>
    <w:r w:rsidRPr="00751A0E">
      <w:fldChar w:fldCharType="separate"/>
    </w:r>
    <w:r w:rsidR="003D1A96">
      <w:rPr>
        <w:noProof/>
      </w:rPr>
      <w:t>13</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458F43" w14:textId="77777777" w:rsidR="000D269F" w:rsidRDefault="000D269F" w:rsidP="006403BD">
      <w:r>
        <w:separator/>
      </w:r>
    </w:p>
  </w:footnote>
  <w:footnote w:type="continuationSeparator" w:id="0">
    <w:p w14:paraId="7DEE000D" w14:textId="77777777" w:rsidR="000D269F" w:rsidRDefault="000D269F" w:rsidP="006403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BCFD18" w14:textId="0B4D8339" w:rsidR="00A75783" w:rsidRPr="00ED1546" w:rsidRDefault="009C2EA7" w:rsidP="00ED1546">
    <w:pPr>
      <w:pStyle w:val="Encabezado"/>
      <w:spacing w:before="0" w:after="0" w:line="240" w:lineRule="auto"/>
      <w:jc w:val="right"/>
      <w:rPr>
        <w:rFonts w:asciiTheme="majorHAnsi" w:hAnsiTheme="majorHAnsi"/>
        <w:sz w:val="20"/>
      </w:rPr>
    </w:pPr>
    <w:r>
      <w:rPr>
        <w:rFonts w:asciiTheme="majorHAnsi" w:hAnsiTheme="majorHAnsi"/>
        <w:sz w:val="20"/>
      </w:rPr>
      <w:t>Iker Sebastián Pérez</w:t>
    </w:r>
  </w:p>
  <w:p w14:paraId="488BB47A" w14:textId="21D70D36" w:rsidR="00A75783" w:rsidRPr="00ED1546" w:rsidRDefault="00771DFE" w:rsidP="00FA37B9">
    <w:pPr>
      <w:pStyle w:val="Encabezado"/>
      <w:spacing w:before="0" w:after="0" w:line="240" w:lineRule="auto"/>
      <w:jc w:val="right"/>
      <w:rPr>
        <w:rFonts w:asciiTheme="majorHAnsi" w:hAnsiTheme="majorHAnsi"/>
        <w:sz w:val="20"/>
      </w:rPr>
    </w:pPr>
    <w:r w:rsidRPr="00771DFE">
      <w:rPr>
        <w:rFonts w:asciiTheme="majorHAnsi" w:hAnsiTheme="majorHAnsi"/>
        <w:sz w:val="20"/>
      </w:rPr>
      <w:t>Biker: desarrollo de un flujo completo de datos sobre el ciclismo en el País Vasc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E91B53"/>
    <w:multiLevelType w:val="hybridMultilevel"/>
    <w:tmpl w:val="EC6EEB66"/>
    <w:lvl w:ilvl="0" w:tplc="F8F0A42E">
      <w:start w:val="1"/>
      <w:numFmt w:val="upperLetter"/>
      <w:pStyle w:val="Anexo"/>
      <w:lvlText w:val="Anexo %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583257C"/>
    <w:multiLevelType w:val="hybridMultilevel"/>
    <w:tmpl w:val="5DF2A3E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5DB5099"/>
    <w:multiLevelType w:val="hybridMultilevel"/>
    <w:tmpl w:val="6194E6E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15F1F4E"/>
    <w:multiLevelType w:val="hybridMultilevel"/>
    <w:tmpl w:val="6E7600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2741CE5"/>
    <w:multiLevelType w:val="hybridMultilevel"/>
    <w:tmpl w:val="6E96E4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A9326F4"/>
    <w:multiLevelType w:val="hybridMultilevel"/>
    <w:tmpl w:val="3C4EE4F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D370617"/>
    <w:multiLevelType w:val="hybridMultilevel"/>
    <w:tmpl w:val="98D831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DA736F0"/>
    <w:multiLevelType w:val="hybridMultilevel"/>
    <w:tmpl w:val="C3B81A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94E4EF5"/>
    <w:multiLevelType w:val="hybridMultilevel"/>
    <w:tmpl w:val="A5C29D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342F2857"/>
    <w:multiLevelType w:val="hybridMultilevel"/>
    <w:tmpl w:val="8AB6DB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11" w15:restartNumberingAfterBreak="0">
    <w:nsid w:val="37921758"/>
    <w:multiLevelType w:val="hybridMultilevel"/>
    <w:tmpl w:val="934894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FDB7EF4"/>
    <w:multiLevelType w:val="hybridMultilevel"/>
    <w:tmpl w:val="37B6C6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40B76E27"/>
    <w:multiLevelType w:val="hybridMultilevel"/>
    <w:tmpl w:val="348094A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47652A59"/>
    <w:multiLevelType w:val="hybridMultilevel"/>
    <w:tmpl w:val="C5ECA9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A222CA9"/>
    <w:multiLevelType w:val="hybridMultilevel"/>
    <w:tmpl w:val="2350FF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A50024E"/>
    <w:multiLevelType w:val="hybridMultilevel"/>
    <w:tmpl w:val="0EA069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B505AB4"/>
    <w:multiLevelType w:val="hybridMultilevel"/>
    <w:tmpl w:val="001A4F6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D54295B"/>
    <w:multiLevelType w:val="hybridMultilevel"/>
    <w:tmpl w:val="9E14EB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6C694218"/>
    <w:multiLevelType w:val="hybridMultilevel"/>
    <w:tmpl w:val="EADA5B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DCD1164"/>
    <w:multiLevelType w:val="hybridMultilevel"/>
    <w:tmpl w:val="C632F3AE"/>
    <w:lvl w:ilvl="0" w:tplc="E2A46E34">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1000" w:hanging="432"/>
      </w:pPr>
    </w:lvl>
    <w:lvl w:ilvl="2">
      <w:start w:val="1"/>
      <w:numFmt w:val="decimal"/>
      <w:pStyle w:val="Ttulo3"/>
      <w:lvlText w:val="%1.%2.%3."/>
      <w:lvlJc w:val="left"/>
      <w:pPr>
        <w:ind w:left="3198"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D492DF6"/>
    <w:multiLevelType w:val="hybridMultilevel"/>
    <w:tmpl w:val="E424C1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7215094">
    <w:abstractNumId w:val="10"/>
  </w:num>
  <w:num w:numId="2" w16cid:durableId="761683974">
    <w:abstractNumId w:val="19"/>
  </w:num>
  <w:num w:numId="3" w16cid:durableId="840970296">
    <w:abstractNumId w:val="22"/>
  </w:num>
  <w:num w:numId="4" w16cid:durableId="1804345274">
    <w:abstractNumId w:val="0"/>
  </w:num>
  <w:num w:numId="5" w16cid:durableId="274875148">
    <w:abstractNumId w:val="16"/>
  </w:num>
  <w:num w:numId="6" w16cid:durableId="358160720">
    <w:abstractNumId w:val="15"/>
  </w:num>
  <w:num w:numId="7" w16cid:durableId="943925023">
    <w:abstractNumId w:val="23"/>
  </w:num>
  <w:num w:numId="8" w16cid:durableId="1542938869">
    <w:abstractNumId w:val="20"/>
  </w:num>
  <w:num w:numId="9" w16cid:durableId="1644506727">
    <w:abstractNumId w:val="17"/>
  </w:num>
  <w:num w:numId="10" w16cid:durableId="197277504">
    <w:abstractNumId w:val="18"/>
  </w:num>
  <w:num w:numId="11" w16cid:durableId="1688364316">
    <w:abstractNumId w:val="6"/>
  </w:num>
  <w:num w:numId="12" w16cid:durableId="76561969">
    <w:abstractNumId w:val="8"/>
  </w:num>
  <w:num w:numId="13" w16cid:durableId="695421493">
    <w:abstractNumId w:val="5"/>
  </w:num>
  <w:num w:numId="14" w16cid:durableId="845440000">
    <w:abstractNumId w:val="3"/>
  </w:num>
  <w:num w:numId="15" w16cid:durableId="27178798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427626899">
    <w:abstractNumId w:val="21"/>
  </w:num>
  <w:num w:numId="17" w16cid:durableId="675110421">
    <w:abstractNumId w:val="4"/>
  </w:num>
  <w:num w:numId="18" w16cid:durableId="1919368118">
    <w:abstractNumId w:val="2"/>
  </w:num>
  <w:num w:numId="19" w16cid:durableId="252512324">
    <w:abstractNumId w:val="12"/>
  </w:num>
  <w:num w:numId="20" w16cid:durableId="2078235581">
    <w:abstractNumId w:val="9"/>
  </w:num>
  <w:num w:numId="21" w16cid:durableId="1072120092">
    <w:abstractNumId w:val="1"/>
  </w:num>
  <w:num w:numId="22" w16cid:durableId="1843933084">
    <w:abstractNumId w:val="11"/>
  </w:num>
  <w:num w:numId="23" w16cid:durableId="1712459457">
    <w:abstractNumId w:val="14"/>
  </w:num>
  <w:num w:numId="24" w16cid:durableId="1965186705">
    <w:abstractNumId w:val="7"/>
  </w:num>
  <w:num w:numId="25" w16cid:durableId="396904623">
    <w:abstractNumId w:val="13"/>
  </w:num>
  <w:num w:numId="26" w16cid:durableId="155288450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382245305">
    <w:abstractNumId w:val="22"/>
  </w:num>
  <w:numIdMacAtCleanup w:val="1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iker sebastian perez">
    <w15:presenceInfo w15:providerId="AD" w15:userId="S::iker.sebastian984@comunidadunir.net::f0eb8af5-0596-415e-8e2e-855a0426b9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stylePaneSortMethod w:val="00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07BAD"/>
    <w:rsid w:val="000002A9"/>
    <w:rsid w:val="00001BAB"/>
    <w:rsid w:val="00003F66"/>
    <w:rsid w:val="000040D9"/>
    <w:rsid w:val="0000494A"/>
    <w:rsid w:val="00007F50"/>
    <w:rsid w:val="0001067E"/>
    <w:rsid w:val="00010FF7"/>
    <w:rsid w:val="00021482"/>
    <w:rsid w:val="00022F75"/>
    <w:rsid w:val="00025B76"/>
    <w:rsid w:val="00026621"/>
    <w:rsid w:val="00030020"/>
    <w:rsid w:val="00034697"/>
    <w:rsid w:val="00034DA4"/>
    <w:rsid w:val="00041645"/>
    <w:rsid w:val="00044DF9"/>
    <w:rsid w:val="0005699F"/>
    <w:rsid w:val="000661C9"/>
    <w:rsid w:val="00067F39"/>
    <w:rsid w:val="000724CD"/>
    <w:rsid w:val="00074756"/>
    <w:rsid w:val="000757FF"/>
    <w:rsid w:val="00077DD5"/>
    <w:rsid w:val="00081009"/>
    <w:rsid w:val="00081560"/>
    <w:rsid w:val="000872B3"/>
    <w:rsid w:val="0009671D"/>
    <w:rsid w:val="000A0B45"/>
    <w:rsid w:val="000A1265"/>
    <w:rsid w:val="000A2F03"/>
    <w:rsid w:val="000A6F49"/>
    <w:rsid w:val="000B3686"/>
    <w:rsid w:val="000B4A37"/>
    <w:rsid w:val="000B5DE1"/>
    <w:rsid w:val="000B7F10"/>
    <w:rsid w:val="000C47AA"/>
    <w:rsid w:val="000D09A0"/>
    <w:rsid w:val="000D0AB0"/>
    <w:rsid w:val="000D269F"/>
    <w:rsid w:val="000D2AFA"/>
    <w:rsid w:val="000D347F"/>
    <w:rsid w:val="000D423C"/>
    <w:rsid w:val="000D57CE"/>
    <w:rsid w:val="000D5E09"/>
    <w:rsid w:val="000D706E"/>
    <w:rsid w:val="000D7085"/>
    <w:rsid w:val="000E0CC7"/>
    <w:rsid w:val="000E1F14"/>
    <w:rsid w:val="000F1427"/>
    <w:rsid w:val="001032C7"/>
    <w:rsid w:val="00105749"/>
    <w:rsid w:val="00106D5A"/>
    <w:rsid w:val="00112232"/>
    <w:rsid w:val="00123500"/>
    <w:rsid w:val="001320F3"/>
    <w:rsid w:val="00142D5C"/>
    <w:rsid w:val="00142DC6"/>
    <w:rsid w:val="001443DC"/>
    <w:rsid w:val="0015196F"/>
    <w:rsid w:val="001526D9"/>
    <w:rsid w:val="001545FE"/>
    <w:rsid w:val="001561F1"/>
    <w:rsid w:val="00156530"/>
    <w:rsid w:val="0016015B"/>
    <w:rsid w:val="0016080C"/>
    <w:rsid w:val="00162590"/>
    <w:rsid w:val="00166012"/>
    <w:rsid w:val="00167A37"/>
    <w:rsid w:val="00170517"/>
    <w:rsid w:val="00170AD8"/>
    <w:rsid w:val="00171619"/>
    <w:rsid w:val="00171AB4"/>
    <w:rsid w:val="0017234A"/>
    <w:rsid w:val="0017435A"/>
    <w:rsid w:val="0017579A"/>
    <w:rsid w:val="00175CB7"/>
    <w:rsid w:val="00176DFC"/>
    <w:rsid w:val="00181259"/>
    <w:rsid w:val="001815B6"/>
    <w:rsid w:val="0018349A"/>
    <w:rsid w:val="00186992"/>
    <w:rsid w:val="001938F0"/>
    <w:rsid w:val="00193F28"/>
    <w:rsid w:val="00194057"/>
    <w:rsid w:val="001944D1"/>
    <w:rsid w:val="00196051"/>
    <w:rsid w:val="0019717A"/>
    <w:rsid w:val="001A01E9"/>
    <w:rsid w:val="001A1498"/>
    <w:rsid w:val="001A17A3"/>
    <w:rsid w:val="001A250F"/>
    <w:rsid w:val="001A2A14"/>
    <w:rsid w:val="001B0960"/>
    <w:rsid w:val="001B59CD"/>
    <w:rsid w:val="001C1B5D"/>
    <w:rsid w:val="001C2AB4"/>
    <w:rsid w:val="001C2FB3"/>
    <w:rsid w:val="001C487B"/>
    <w:rsid w:val="001C4EA4"/>
    <w:rsid w:val="001C5DBF"/>
    <w:rsid w:val="001C6C0F"/>
    <w:rsid w:val="001D1CE7"/>
    <w:rsid w:val="001D2B84"/>
    <w:rsid w:val="001D2CF4"/>
    <w:rsid w:val="001D46C8"/>
    <w:rsid w:val="001D607F"/>
    <w:rsid w:val="001D76E5"/>
    <w:rsid w:val="001E4D41"/>
    <w:rsid w:val="001E62CD"/>
    <w:rsid w:val="001E6A39"/>
    <w:rsid w:val="001F2B65"/>
    <w:rsid w:val="001F31A7"/>
    <w:rsid w:val="001F59C1"/>
    <w:rsid w:val="002014A2"/>
    <w:rsid w:val="002018CC"/>
    <w:rsid w:val="0020320E"/>
    <w:rsid w:val="0020605D"/>
    <w:rsid w:val="00206203"/>
    <w:rsid w:val="00207148"/>
    <w:rsid w:val="002071D6"/>
    <w:rsid w:val="00212BC6"/>
    <w:rsid w:val="0022598D"/>
    <w:rsid w:val="002259F5"/>
    <w:rsid w:val="00227030"/>
    <w:rsid w:val="00235CE3"/>
    <w:rsid w:val="002363A7"/>
    <w:rsid w:val="00244EAD"/>
    <w:rsid w:val="00245513"/>
    <w:rsid w:val="00246AA6"/>
    <w:rsid w:val="00247D1E"/>
    <w:rsid w:val="002500D1"/>
    <w:rsid w:val="0025054E"/>
    <w:rsid w:val="00252BBA"/>
    <w:rsid w:val="00253C77"/>
    <w:rsid w:val="00254331"/>
    <w:rsid w:val="00261E4E"/>
    <w:rsid w:val="002642F2"/>
    <w:rsid w:val="002654C8"/>
    <w:rsid w:val="00265B0B"/>
    <w:rsid w:val="0026639B"/>
    <w:rsid w:val="00266CBA"/>
    <w:rsid w:val="00267D59"/>
    <w:rsid w:val="0027192A"/>
    <w:rsid w:val="0027278E"/>
    <w:rsid w:val="00274397"/>
    <w:rsid w:val="0028090F"/>
    <w:rsid w:val="0028497E"/>
    <w:rsid w:val="00284E43"/>
    <w:rsid w:val="00285270"/>
    <w:rsid w:val="002904CE"/>
    <w:rsid w:val="00290650"/>
    <w:rsid w:val="0029481F"/>
    <w:rsid w:val="002973E7"/>
    <w:rsid w:val="002B38CA"/>
    <w:rsid w:val="002B3E99"/>
    <w:rsid w:val="002B40D3"/>
    <w:rsid w:val="002B4706"/>
    <w:rsid w:val="002B6B15"/>
    <w:rsid w:val="002C0997"/>
    <w:rsid w:val="002C3A02"/>
    <w:rsid w:val="002D0E1D"/>
    <w:rsid w:val="002D32D1"/>
    <w:rsid w:val="002D6027"/>
    <w:rsid w:val="002D63E4"/>
    <w:rsid w:val="002D70CE"/>
    <w:rsid w:val="002E20CB"/>
    <w:rsid w:val="002E6972"/>
    <w:rsid w:val="002F2A79"/>
    <w:rsid w:val="002F3339"/>
    <w:rsid w:val="002F4B77"/>
    <w:rsid w:val="002F51E8"/>
    <w:rsid w:val="002F76BC"/>
    <w:rsid w:val="00300131"/>
    <w:rsid w:val="00307490"/>
    <w:rsid w:val="00314646"/>
    <w:rsid w:val="003233AB"/>
    <w:rsid w:val="00323B46"/>
    <w:rsid w:val="00323F19"/>
    <w:rsid w:val="00326241"/>
    <w:rsid w:val="003346D0"/>
    <w:rsid w:val="00336DDD"/>
    <w:rsid w:val="00336EA6"/>
    <w:rsid w:val="003411DE"/>
    <w:rsid w:val="0034192C"/>
    <w:rsid w:val="00342A72"/>
    <w:rsid w:val="00344992"/>
    <w:rsid w:val="0035007C"/>
    <w:rsid w:val="00350B2E"/>
    <w:rsid w:val="0035235E"/>
    <w:rsid w:val="003524B4"/>
    <w:rsid w:val="0035422F"/>
    <w:rsid w:val="00354D98"/>
    <w:rsid w:val="0035742A"/>
    <w:rsid w:val="003609B6"/>
    <w:rsid w:val="00362CA7"/>
    <w:rsid w:val="00364FC6"/>
    <w:rsid w:val="00375D60"/>
    <w:rsid w:val="00380244"/>
    <w:rsid w:val="00381D74"/>
    <w:rsid w:val="00382E79"/>
    <w:rsid w:val="003854F3"/>
    <w:rsid w:val="00392EEA"/>
    <w:rsid w:val="003945A6"/>
    <w:rsid w:val="00394706"/>
    <w:rsid w:val="003A0304"/>
    <w:rsid w:val="003B03D5"/>
    <w:rsid w:val="003B0B59"/>
    <w:rsid w:val="003B43DD"/>
    <w:rsid w:val="003B6B1B"/>
    <w:rsid w:val="003D1A96"/>
    <w:rsid w:val="003D251B"/>
    <w:rsid w:val="003D6980"/>
    <w:rsid w:val="003E2079"/>
    <w:rsid w:val="003E3BCF"/>
    <w:rsid w:val="003E668B"/>
    <w:rsid w:val="003E6D06"/>
    <w:rsid w:val="003F152D"/>
    <w:rsid w:val="003F24BC"/>
    <w:rsid w:val="003F6F43"/>
    <w:rsid w:val="0040191B"/>
    <w:rsid w:val="004047F4"/>
    <w:rsid w:val="00405C2D"/>
    <w:rsid w:val="00410325"/>
    <w:rsid w:val="004105F1"/>
    <w:rsid w:val="00413BE9"/>
    <w:rsid w:val="00416368"/>
    <w:rsid w:val="00417627"/>
    <w:rsid w:val="004203E6"/>
    <w:rsid w:val="00421B9A"/>
    <w:rsid w:val="00423E85"/>
    <w:rsid w:val="004317BA"/>
    <w:rsid w:val="00436FA0"/>
    <w:rsid w:val="004430DF"/>
    <w:rsid w:val="00444027"/>
    <w:rsid w:val="0044411D"/>
    <w:rsid w:val="00445BDB"/>
    <w:rsid w:val="00446656"/>
    <w:rsid w:val="0044721E"/>
    <w:rsid w:val="00453334"/>
    <w:rsid w:val="004563BF"/>
    <w:rsid w:val="00461979"/>
    <w:rsid w:val="00462A49"/>
    <w:rsid w:val="0047007B"/>
    <w:rsid w:val="004701CE"/>
    <w:rsid w:val="0048195E"/>
    <w:rsid w:val="00482FB6"/>
    <w:rsid w:val="00483D2A"/>
    <w:rsid w:val="0048445F"/>
    <w:rsid w:val="0048627F"/>
    <w:rsid w:val="00490EAC"/>
    <w:rsid w:val="00491E04"/>
    <w:rsid w:val="00492281"/>
    <w:rsid w:val="00493BAF"/>
    <w:rsid w:val="00495734"/>
    <w:rsid w:val="004A3C2A"/>
    <w:rsid w:val="004A554A"/>
    <w:rsid w:val="004B110D"/>
    <w:rsid w:val="004B1864"/>
    <w:rsid w:val="004B3CC5"/>
    <w:rsid w:val="004B6D8B"/>
    <w:rsid w:val="004B6E2A"/>
    <w:rsid w:val="004B7B25"/>
    <w:rsid w:val="004C4A1D"/>
    <w:rsid w:val="004C6A33"/>
    <w:rsid w:val="004D11BF"/>
    <w:rsid w:val="004D2F77"/>
    <w:rsid w:val="004D3460"/>
    <w:rsid w:val="004D566D"/>
    <w:rsid w:val="004D57E8"/>
    <w:rsid w:val="004D5FF7"/>
    <w:rsid w:val="004E0035"/>
    <w:rsid w:val="004E1E80"/>
    <w:rsid w:val="004E49E6"/>
    <w:rsid w:val="004E5763"/>
    <w:rsid w:val="004F12D7"/>
    <w:rsid w:val="004F30CD"/>
    <w:rsid w:val="004F37AD"/>
    <w:rsid w:val="0050046E"/>
    <w:rsid w:val="00501CE7"/>
    <w:rsid w:val="0050351C"/>
    <w:rsid w:val="00503A34"/>
    <w:rsid w:val="00506743"/>
    <w:rsid w:val="00507BAD"/>
    <w:rsid w:val="00510125"/>
    <w:rsid w:val="00510E4A"/>
    <w:rsid w:val="00511AC7"/>
    <w:rsid w:val="0051371A"/>
    <w:rsid w:val="00514164"/>
    <w:rsid w:val="005141A3"/>
    <w:rsid w:val="00514B30"/>
    <w:rsid w:val="005165EE"/>
    <w:rsid w:val="00517417"/>
    <w:rsid w:val="00521A79"/>
    <w:rsid w:val="005249C6"/>
    <w:rsid w:val="0052678E"/>
    <w:rsid w:val="00532EAC"/>
    <w:rsid w:val="00534D09"/>
    <w:rsid w:val="005356E3"/>
    <w:rsid w:val="00535E47"/>
    <w:rsid w:val="00535F70"/>
    <w:rsid w:val="005412BE"/>
    <w:rsid w:val="00545A47"/>
    <w:rsid w:val="00545B76"/>
    <w:rsid w:val="0055630B"/>
    <w:rsid w:val="00556E52"/>
    <w:rsid w:val="005612D5"/>
    <w:rsid w:val="00564097"/>
    <w:rsid w:val="005648E3"/>
    <w:rsid w:val="0056576A"/>
    <w:rsid w:val="00565AAE"/>
    <w:rsid w:val="00566798"/>
    <w:rsid w:val="005730B4"/>
    <w:rsid w:val="00573EA8"/>
    <w:rsid w:val="00574F88"/>
    <w:rsid w:val="00585017"/>
    <w:rsid w:val="00585C04"/>
    <w:rsid w:val="005960D7"/>
    <w:rsid w:val="00596B3C"/>
    <w:rsid w:val="00597AD3"/>
    <w:rsid w:val="005A0DA6"/>
    <w:rsid w:val="005A176D"/>
    <w:rsid w:val="005A1CF6"/>
    <w:rsid w:val="005A2B04"/>
    <w:rsid w:val="005A320A"/>
    <w:rsid w:val="005A42B1"/>
    <w:rsid w:val="005A570D"/>
    <w:rsid w:val="005B29E6"/>
    <w:rsid w:val="005B316E"/>
    <w:rsid w:val="005B31D6"/>
    <w:rsid w:val="005B3AB6"/>
    <w:rsid w:val="005B783E"/>
    <w:rsid w:val="005C358B"/>
    <w:rsid w:val="005C420C"/>
    <w:rsid w:val="005C428D"/>
    <w:rsid w:val="005D0049"/>
    <w:rsid w:val="005D0FB3"/>
    <w:rsid w:val="005D11DE"/>
    <w:rsid w:val="005D2420"/>
    <w:rsid w:val="005D4C0B"/>
    <w:rsid w:val="005D549B"/>
    <w:rsid w:val="005E2A1D"/>
    <w:rsid w:val="005E77F1"/>
    <w:rsid w:val="005F110C"/>
    <w:rsid w:val="005F15CA"/>
    <w:rsid w:val="005F7168"/>
    <w:rsid w:val="005F72EA"/>
    <w:rsid w:val="00600B46"/>
    <w:rsid w:val="00601C73"/>
    <w:rsid w:val="00601F11"/>
    <w:rsid w:val="006024A4"/>
    <w:rsid w:val="006056D2"/>
    <w:rsid w:val="00610C85"/>
    <w:rsid w:val="00612192"/>
    <w:rsid w:val="006139F9"/>
    <w:rsid w:val="00613BFD"/>
    <w:rsid w:val="00613C99"/>
    <w:rsid w:val="006157F8"/>
    <w:rsid w:val="00616C3A"/>
    <w:rsid w:val="006173B6"/>
    <w:rsid w:val="00623B55"/>
    <w:rsid w:val="00626CB3"/>
    <w:rsid w:val="00627FCD"/>
    <w:rsid w:val="00631755"/>
    <w:rsid w:val="00633A32"/>
    <w:rsid w:val="00634CB4"/>
    <w:rsid w:val="006363C9"/>
    <w:rsid w:val="006403BD"/>
    <w:rsid w:val="006456C5"/>
    <w:rsid w:val="00651BE7"/>
    <w:rsid w:val="00653A94"/>
    <w:rsid w:val="00656555"/>
    <w:rsid w:val="0066594C"/>
    <w:rsid w:val="0066672A"/>
    <w:rsid w:val="00670B3B"/>
    <w:rsid w:val="00670DF5"/>
    <w:rsid w:val="00672E52"/>
    <w:rsid w:val="00673D42"/>
    <w:rsid w:val="0067586F"/>
    <w:rsid w:val="0067645E"/>
    <w:rsid w:val="0067670F"/>
    <w:rsid w:val="00682047"/>
    <w:rsid w:val="006844ED"/>
    <w:rsid w:val="00685F0D"/>
    <w:rsid w:val="00692D10"/>
    <w:rsid w:val="00694977"/>
    <w:rsid w:val="006A0D1B"/>
    <w:rsid w:val="006A0F85"/>
    <w:rsid w:val="006A1155"/>
    <w:rsid w:val="006A1DA7"/>
    <w:rsid w:val="006A253B"/>
    <w:rsid w:val="006A2575"/>
    <w:rsid w:val="006A4C97"/>
    <w:rsid w:val="006A5433"/>
    <w:rsid w:val="006A56B3"/>
    <w:rsid w:val="006A5F9B"/>
    <w:rsid w:val="006B02A7"/>
    <w:rsid w:val="006B24A2"/>
    <w:rsid w:val="006B4B16"/>
    <w:rsid w:val="006C0EB8"/>
    <w:rsid w:val="006C6950"/>
    <w:rsid w:val="006C7AC0"/>
    <w:rsid w:val="006D17A9"/>
    <w:rsid w:val="006D1DD3"/>
    <w:rsid w:val="006D3B11"/>
    <w:rsid w:val="006D7B06"/>
    <w:rsid w:val="006E42C4"/>
    <w:rsid w:val="006E7E24"/>
    <w:rsid w:val="006F0EE8"/>
    <w:rsid w:val="006F2CB9"/>
    <w:rsid w:val="006F5351"/>
    <w:rsid w:val="006F5C8E"/>
    <w:rsid w:val="0070012C"/>
    <w:rsid w:val="00701EE8"/>
    <w:rsid w:val="0070274C"/>
    <w:rsid w:val="00703325"/>
    <w:rsid w:val="007077DF"/>
    <w:rsid w:val="00710A83"/>
    <w:rsid w:val="007110AA"/>
    <w:rsid w:val="00711904"/>
    <w:rsid w:val="0071352D"/>
    <w:rsid w:val="007173A6"/>
    <w:rsid w:val="00721613"/>
    <w:rsid w:val="0072396A"/>
    <w:rsid w:val="00726401"/>
    <w:rsid w:val="00727AE8"/>
    <w:rsid w:val="00733C65"/>
    <w:rsid w:val="00737A05"/>
    <w:rsid w:val="0074372F"/>
    <w:rsid w:val="00744529"/>
    <w:rsid w:val="00750978"/>
    <w:rsid w:val="00751A0E"/>
    <w:rsid w:val="00756442"/>
    <w:rsid w:val="00757067"/>
    <w:rsid w:val="0076085F"/>
    <w:rsid w:val="00763515"/>
    <w:rsid w:val="007638D8"/>
    <w:rsid w:val="007666DA"/>
    <w:rsid w:val="00766987"/>
    <w:rsid w:val="007674F8"/>
    <w:rsid w:val="00771DE1"/>
    <w:rsid w:val="00771DFE"/>
    <w:rsid w:val="007759A5"/>
    <w:rsid w:val="00777BAE"/>
    <w:rsid w:val="00782ED7"/>
    <w:rsid w:val="00783318"/>
    <w:rsid w:val="00783DCC"/>
    <w:rsid w:val="00785A47"/>
    <w:rsid w:val="00785D48"/>
    <w:rsid w:val="00786945"/>
    <w:rsid w:val="00786E5E"/>
    <w:rsid w:val="0079125F"/>
    <w:rsid w:val="00793FDB"/>
    <w:rsid w:val="00795A39"/>
    <w:rsid w:val="00796218"/>
    <w:rsid w:val="007A24DA"/>
    <w:rsid w:val="007A2CC4"/>
    <w:rsid w:val="007A6759"/>
    <w:rsid w:val="007A6D72"/>
    <w:rsid w:val="007B76BF"/>
    <w:rsid w:val="007B7C8F"/>
    <w:rsid w:val="007C18BB"/>
    <w:rsid w:val="007C267D"/>
    <w:rsid w:val="007C4004"/>
    <w:rsid w:val="007D19E2"/>
    <w:rsid w:val="007D30D5"/>
    <w:rsid w:val="007D3D85"/>
    <w:rsid w:val="007D672C"/>
    <w:rsid w:val="007D7FB5"/>
    <w:rsid w:val="007E0007"/>
    <w:rsid w:val="007E04F8"/>
    <w:rsid w:val="007E0C1A"/>
    <w:rsid w:val="007E0D2A"/>
    <w:rsid w:val="007E14B2"/>
    <w:rsid w:val="007E20AF"/>
    <w:rsid w:val="007E2665"/>
    <w:rsid w:val="007E4A8E"/>
    <w:rsid w:val="007E7C6C"/>
    <w:rsid w:val="007F18FC"/>
    <w:rsid w:val="00800F21"/>
    <w:rsid w:val="00801891"/>
    <w:rsid w:val="00801A31"/>
    <w:rsid w:val="008038A5"/>
    <w:rsid w:val="00805FAE"/>
    <w:rsid w:val="00806B16"/>
    <w:rsid w:val="00807C4E"/>
    <w:rsid w:val="008101FF"/>
    <w:rsid w:val="00811669"/>
    <w:rsid w:val="00817F0D"/>
    <w:rsid w:val="00821D63"/>
    <w:rsid w:val="00821DA7"/>
    <w:rsid w:val="008228A4"/>
    <w:rsid w:val="0082295D"/>
    <w:rsid w:val="00826CED"/>
    <w:rsid w:val="008271B1"/>
    <w:rsid w:val="00827392"/>
    <w:rsid w:val="00831739"/>
    <w:rsid w:val="0083362F"/>
    <w:rsid w:val="00833CA3"/>
    <w:rsid w:val="00833F7A"/>
    <w:rsid w:val="00834548"/>
    <w:rsid w:val="00835AD1"/>
    <w:rsid w:val="00837FEB"/>
    <w:rsid w:val="008414E8"/>
    <w:rsid w:val="00842384"/>
    <w:rsid w:val="00853F7B"/>
    <w:rsid w:val="008544B8"/>
    <w:rsid w:val="00855D70"/>
    <w:rsid w:val="008579F3"/>
    <w:rsid w:val="00857AF9"/>
    <w:rsid w:val="008605EF"/>
    <w:rsid w:val="008623F2"/>
    <w:rsid w:val="00863C43"/>
    <w:rsid w:val="00864BE9"/>
    <w:rsid w:val="0086581B"/>
    <w:rsid w:val="00865E3A"/>
    <w:rsid w:val="0087026D"/>
    <w:rsid w:val="008712C0"/>
    <w:rsid w:val="00874000"/>
    <w:rsid w:val="008742C5"/>
    <w:rsid w:val="00877054"/>
    <w:rsid w:val="008828B3"/>
    <w:rsid w:val="008853F6"/>
    <w:rsid w:val="00885777"/>
    <w:rsid w:val="00890D98"/>
    <w:rsid w:val="00891A8B"/>
    <w:rsid w:val="008958B1"/>
    <w:rsid w:val="008A283D"/>
    <w:rsid w:val="008A30B1"/>
    <w:rsid w:val="008A65E1"/>
    <w:rsid w:val="008A7D8A"/>
    <w:rsid w:val="008A7DBD"/>
    <w:rsid w:val="008B05BE"/>
    <w:rsid w:val="008B2972"/>
    <w:rsid w:val="008B312E"/>
    <w:rsid w:val="008B6026"/>
    <w:rsid w:val="008C0B17"/>
    <w:rsid w:val="008C0BB2"/>
    <w:rsid w:val="008C16EB"/>
    <w:rsid w:val="008C3C3F"/>
    <w:rsid w:val="008C6A91"/>
    <w:rsid w:val="008D11DB"/>
    <w:rsid w:val="008E0EE0"/>
    <w:rsid w:val="008E30AB"/>
    <w:rsid w:val="008E5F75"/>
    <w:rsid w:val="008F4231"/>
    <w:rsid w:val="008F7148"/>
    <w:rsid w:val="00903E56"/>
    <w:rsid w:val="00905BBA"/>
    <w:rsid w:val="00906D68"/>
    <w:rsid w:val="00910373"/>
    <w:rsid w:val="009122D5"/>
    <w:rsid w:val="00914BA4"/>
    <w:rsid w:val="009158DF"/>
    <w:rsid w:val="009161B2"/>
    <w:rsid w:val="00920246"/>
    <w:rsid w:val="00920B7C"/>
    <w:rsid w:val="00920D9A"/>
    <w:rsid w:val="009224B5"/>
    <w:rsid w:val="009229F7"/>
    <w:rsid w:val="009265AB"/>
    <w:rsid w:val="0092741E"/>
    <w:rsid w:val="0093032A"/>
    <w:rsid w:val="00931286"/>
    <w:rsid w:val="009320EB"/>
    <w:rsid w:val="0093211B"/>
    <w:rsid w:val="0093330E"/>
    <w:rsid w:val="00935D03"/>
    <w:rsid w:val="00936763"/>
    <w:rsid w:val="009450AB"/>
    <w:rsid w:val="009456EA"/>
    <w:rsid w:val="00947B4F"/>
    <w:rsid w:val="00947E28"/>
    <w:rsid w:val="009522ED"/>
    <w:rsid w:val="009526C0"/>
    <w:rsid w:val="00953878"/>
    <w:rsid w:val="00954B24"/>
    <w:rsid w:val="00957AF5"/>
    <w:rsid w:val="0096151F"/>
    <w:rsid w:val="00962B99"/>
    <w:rsid w:val="00967EF2"/>
    <w:rsid w:val="009767F5"/>
    <w:rsid w:val="00977178"/>
    <w:rsid w:val="00985D99"/>
    <w:rsid w:val="00990180"/>
    <w:rsid w:val="009934F5"/>
    <w:rsid w:val="00997391"/>
    <w:rsid w:val="009A03FE"/>
    <w:rsid w:val="009A2FA9"/>
    <w:rsid w:val="009A4435"/>
    <w:rsid w:val="009A5080"/>
    <w:rsid w:val="009A684C"/>
    <w:rsid w:val="009B0758"/>
    <w:rsid w:val="009B1363"/>
    <w:rsid w:val="009B2D19"/>
    <w:rsid w:val="009B7C27"/>
    <w:rsid w:val="009C0674"/>
    <w:rsid w:val="009C1F7E"/>
    <w:rsid w:val="009C2EA7"/>
    <w:rsid w:val="009D2E3B"/>
    <w:rsid w:val="009D3C7D"/>
    <w:rsid w:val="009D5596"/>
    <w:rsid w:val="009D594E"/>
    <w:rsid w:val="009E0522"/>
    <w:rsid w:val="009E0F72"/>
    <w:rsid w:val="009E332E"/>
    <w:rsid w:val="009E3EA5"/>
    <w:rsid w:val="009E65B3"/>
    <w:rsid w:val="009E729C"/>
    <w:rsid w:val="009F22BD"/>
    <w:rsid w:val="009F38E3"/>
    <w:rsid w:val="009F6F17"/>
    <w:rsid w:val="00A02C7C"/>
    <w:rsid w:val="00A04B95"/>
    <w:rsid w:val="00A1089E"/>
    <w:rsid w:val="00A12287"/>
    <w:rsid w:val="00A17399"/>
    <w:rsid w:val="00A20E76"/>
    <w:rsid w:val="00A22DAF"/>
    <w:rsid w:val="00A27D78"/>
    <w:rsid w:val="00A30720"/>
    <w:rsid w:val="00A315BF"/>
    <w:rsid w:val="00A325D2"/>
    <w:rsid w:val="00A3600B"/>
    <w:rsid w:val="00A365F1"/>
    <w:rsid w:val="00A3709B"/>
    <w:rsid w:val="00A416DD"/>
    <w:rsid w:val="00A41F9B"/>
    <w:rsid w:val="00A4267C"/>
    <w:rsid w:val="00A42AF4"/>
    <w:rsid w:val="00A44739"/>
    <w:rsid w:val="00A46389"/>
    <w:rsid w:val="00A508D7"/>
    <w:rsid w:val="00A52163"/>
    <w:rsid w:val="00A655D2"/>
    <w:rsid w:val="00A665E6"/>
    <w:rsid w:val="00A673FF"/>
    <w:rsid w:val="00A725E6"/>
    <w:rsid w:val="00A74C17"/>
    <w:rsid w:val="00A750BC"/>
    <w:rsid w:val="00A75783"/>
    <w:rsid w:val="00A760A3"/>
    <w:rsid w:val="00A76178"/>
    <w:rsid w:val="00A76A9E"/>
    <w:rsid w:val="00A82633"/>
    <w:rsid w:val="00A83514"/>
    <w:rsid w:val="00A872A7"/>
    <w:rsid w:val="00A943F5"/>
    <w:rsid w:val="00A976F0"/>
    <w:rsid w:val="00AA0B11"/>
    <w:rsid w:val="00AA21F0"/>
    <w:rsid w:val="00AA4E7A"/>
    <w:rsid w:val="00AB3A53"/>
    <w:rsid w:val="00AC0734"/>
    <w:rsid w:val="00AC1FF0"/>
    <w:rsid w:val="00AC235B"/>
    <w:rsid w:val="00AC691B"/>
    <w:rsid w:val="00AC7023"/>
    <w:rsid w:val="00AD11E2"/>
    <w:rsid w:val="00AD72C5"/>
    <w:rsid w:val="00AE0ADE"/>
    <w:rsid w:val="00AE1CBC"/>
    <w:rsid w:val="00AE3117"/>
    <w:rsid w:val="00AE36E2"/>
    <w:rsid w:val="00AF2E67"/>
    <w:rsid w:val="00AF3F3E"/>
    <w:rsid w:val="00AF4CDF"/>
    <w:rsid w:val="00AF4FFA"/>
    <w:rsid w:val="00AF5D33"/>
    <w:rsid w:val="00B026E1"/>
    <w:rsid w:val="00B03DBE"/>
    <w:rsid w:val="00B04626"/>
    <w:rsid w:val="00B047A1"/>
    <w:rsid w:val="00B07145"/>
    <w:rsid w:val="00B100A8"/>
    <w:rsid w:val="00B1093E"/>
    <w:rsid w:val="00B21CD0"/>
    <w:rsid w:val="00B34BF5"/>
    <w:rsid w:val="00B37251"/>
    <w:rsid w:val="00B37EA5"/>
    <w:rsid w:val="00B41897"/>
    <w:rsid w:val="00B445E3"/>
    <w:rsid w:val="00B46E88"/>
    <w:rsid w:val="00B51192"/>
    <w:rsid w:val="00B51D81"/>
    <w:rsid w:val="00B52802"/>
    <w:rsid w:val="00B52C6B"/>
    <w:rsid w:val="00B5563A"/>
    <w:rsid w:val="00B557D9"/>
    <w:rsid w:val="00B5606E"/>
    <w:rsid w:val="00B56B0A"/>
    <w:rsid w:val="00B56F60"/>
    <w:rsid w:val="00B56FB6"/>
    <w:rsid w:val="00B60204"/>
    <w:rsid w:val="00B60500"/>
    <w:rsid w:val="00B60548"/>
    <w:rsid w:val="00B60561"/>
    <w:rsid w:val="00B62902"/>
    <w:rsid w:val="00B65840"/>
    <w:rsid w:val="00B669BF"/>
    <w:rsid w:val="00B745F2"/>
    <w:rsid w:val="00B751D4"/>
    <w:rsid w:val="00B767E7"/>
    <w:rsid w:val="00B76BFF"/>
    <w:rsid w:val="00B831D9"/>
    <w:rsid w:val="00B83371"/>
    <w:rsid w:val="00B968DF"/>
    <w:rsid w:val="00B97395"/>
    <w:rsid w:val="00B97ABE"/>
    <w:rsid w:val="00BA2D4A"/>
    <w:rsid w:val="00BA6C16"/>
    <w:rsid w:val="00BB12E6"/>
    <w:rsid w:val="00BB46B9"/>
    <w:rsid w:val="00BB470D"/>
    <w:rsid w:val="00BB5B73"/>
    <w:rsid w:val="00BB66F5"/>
    <w:rsid w:val="00BC0F0D"/>
    <w:rsid w:val="00BC23BF"/>
    <w:rsid w:val="00BC4D72"/>
    <w:rsid w:val="00BC6C44"/>
    <w:rsid w:val="00BD009D"/>
    <w:rsid w:val="00BD072F"/>
    <w:rsid w:val="00BD4B50"/>
    <w:rsid w:val="00BD7F4E"/>
    <w:rsid w:val="00BE4B94"/>
    <w:rsid w:val="00BE4D80"/>
    <w:rsid w:val="00BF1986"/>
    <w:rsid w:val="00BF1C76"/>
    <w:rsid w:val="00BF1E9D"/>
    <w:rsid w:val="00BF3B6F"/>
    <w:rsid w:val="00BF6926"/>
    <w:rsid w:val="00BF7C6D"/>
    <w:rsid w:val="00C00291"/>
    <w:rsid w:val="00C03714"/>
    <w:rsid w:val="00C06FF9"/>
    <w:rsid w:val="00C07703"/>
    <w:rsid w:val="00C10A65"/>
    <w:rsid w:val="00C235D4"/>
    <w:rsid w:val="00C23992"/>
    <w:rsid w:val="00C24237"/>
    <w:rsid w:val="00C2437C"/>
    <w:rsid w:val="00C25BBD"/>
    <w:rsid w:val="00C27F23"/>
    <w:rsid w:val="00C30618"/>
    <w:rsid w:val="00C308C3"/>
    <w:rsid w:val="00C3276B"/>
    <w:rsid w:val="00C335B1"/>
    <w:rsid w:val="00C355B2"/>
    <w:rsid w:val="00C36583"/>
    <w:rsid w:val="00C40C24"/>
    <w:rsid w:val="00C433F7"/>
    <w:rsid w:val="00C43836"/>
    <w:rsid w:val="00C443D1"/>
    <w:rsid w:val="00C45209"/>
    <w:rsid w:val="00C455F2"/>
    <w:rsid w:val="00C54CA0"/>
    <w:rsid w:val="00C67CB4"/>
    <w:rsid w:val="00C71511"/>
    <w:rsid w:val="00C71EAB"/>
    <w:rsid w:val="00C74A60"/>
    <w:rsid w:val="00C770A1"/>
    <w:rsid w:val="00C84740"/>
    <w:rsid w:val="00C861A7"/>
    <w:rsid w:val="00C87E3C"/>
    <w:rsid w:val="00C921D5"/>
    <w:rsid w:val="00C9222E"/>
    <w:rsid w:val="00C92760"/>
    <w:rsid w:val="00C94353"/>
    <w:rsid w:val="00CA0022"/>
    <w:rsid w:val="00CA0785"/>
    <w:rsid w:val="00CA1B05"/>
    <w:rsid w:val="00CA23D3"/>
    <w:rsid w:val="00CA5158"/>
    <w:rsid w:val="00CA592A"/>
    <w:rsid w:val="00CB0213"/>
    <w:rsid w:val="00CB0F4A"/>
    <w:rsid w:val="00CB23D8"/>
    <w:rsid w:val="00CB289E"/>
    <w:rsid w:val="00CB41D0"/>
    <w:rsid w:val="00CB6C92"/>
    <w:rsid w:val="00CB7F3F"/>
    <w:rsid w:val="00CC20E9"/>
    <w:rsid w:val="00CC3360"/>
    <w:rsid w:val="00CC3CB9"/>
    <w:rsid w:val="00CC6ED1"/>
    <w:rsid w:val="00CD1407"/>
    <w:rsid w:val="00CD67A3"/>
    <w:rsid w:val="00CD681B"/>
    <w:rsid w:val="00CE2B01"/>
    <w:rsid w:val="00CE2BFF"/>
    <w:rsid w:val="00CE5B84"/>
    <w:rsid w:val="00CE798F"/>
    <w:rsid w:val="00CF084D"/>
    <w:rsid w:val="00CF23F6"/>
    <w:rsid w:val="00CF2857"/>
    <w:rsid w:val="00CF3BED"/>
    <w:rsid w:val="00CF46C6"/>
    <w:rsid w:val="00CF69FA"/>
    <w:rsid w:val="00D024AD"/>
    <w:rsid w:val="00D04008"/>
    <w:rsid w:val="00D04325"/>
    <w:rsid w:val="00D117C0"/>
    <w:rsid w:val="00D122BB"/>
    <w:rsid w:val="00D12E3B"/>
    <w:rsid w:val="00D14067"/>
    <w:rsid w:val="00D1465D"/>
    <w:rsid w:val="00D21AAF"/>
    <w:rsid w:val="00D21DB1"/>
    <w:rsid w:val="00D2390C"/>
    <w:rsid w:val="00D26E0E"/>
    <w:rsid w:val="00D27049"/>
    <w:rsid w:val="00D27B04"/>
    <w:rsid w:val="00D27C87"/>
    <w:rsid w:val="00D309DE"/>
    <w:rsid w:val="00D34982"/>
    <w:rsid w:val="00D34BAD"/>
    <w:rsid w:val="00D355ED"/>
    <w:rsid w:val="00D35D9D"/>
    <w:rsid w:val="00D412BA"/>
    <w:rsid w:val="00D45947"/>
    <w:rsid w:val="00D45C8A"/>
    <w:rsid w:val="00D460BB"/>
    <w:rsid w:val="00D46BC9"/>
    <w:rsid w:val="00D523B1"/>
    <w:rsid w:val="00D53792"/>
    <w:rsid w:val="00D543C8"/>
    <w:rsid w:val="00D56ABE"/>
    <w:rsid w:val="00D57ADA"/>
    <w:rsid w:val="00D60F91"/>
    <w:rsid w:val="00D700D6"/>
    <w:rsid w:val="00D74186"/>
    <w:rsid w:val="00D808AE"/>
    <w:rsid w:val="00D8217B"/>
    <w:rsid w:val="00D84931"/>
    <w:rsid w:val="00D907A9"/>
    <w:rsid w:val="00D90A46"/>
    <w:rsid w:val="00D92F3B"/>
    <w:rsid w:val="00D936E1"/>
    <w:rsid w:val="00D952D8"/>
    <w:rsid w:val="00D95D14"/>
    <w:rsid w:val="00D9685B"/>
    <w:rsid w:val="00D96FFE"/>
    <w:rsid w:val="00D971A1"/>
    <w:rsid w:val="00DA0FCE"/>
    <w:rsid w:val="00DA22E0"/>
    <w:rsid w:val="00DA4233"/>
    <w:rsid w:val="00DA43A0"/>
    <w:rsid w:val="00DA6AB7"/>
    <w:rsid w:val="00DB206D"/>
    <w:rsid w:val="00DB46A4"/>
    <w:rsid w:val="00DB474F"/>
    <w:rsid w:val="00DB67DA"/>
    <w:rsid w:val="00DC11DD"/>
    <w:rsid w:val="00DC17B0"/>
    <w:rsid w:val="00DC76E9"/>
    <w:rsid w:val="00DD1DE6"/>
    <w:rsid w:val="00DE1938"/>
    <w:rsid w:val="00DF0EE0"/>
    <w:rsid w:val="00DF0F39"/>
    <w:rsid w:val="00DF3713"/>
    <w:rsid w:val="00DF523B"/>
    <w:rsid w:val="00E0141A"/>
    <w:rsid w:val="00E0542A"/>
    <w:rsid w:val="00E0606C"/>
    <w:rsid w:val="00E11B5A"/>
    <w:rsid w:val="00E14017"/>
    <w:rsid w:val="00E15FD2"/>
    <w:rsid w:val="00E24FC9"/>
    <w:rsid w:val="00E309EC"/>
    <w:rsid w:val="00E34154"/>
    <w:rsid w:val="00E37477"/>
    <w:rsid w:val="00E44145"/>
    <w:rsid w:val="00E47EF9"/>
    <w:rsid w:val="00E5067F"/>
    <w:rsid w:val="00E54271"/>
    <w:rsid w:val="00E556CE"/>
    <w:rsid w:val="00E55C93"/>
    <w:rsid w:val="00E56DFE"/>
    <w:rsid w:val="00E62AD5"/>
    <w:rsid w:val="00E6627F"/>
    <w:rsid w:val="00E6756F"/>
    <w:rsid w:val="00E72EFB"/>
    <w:rsid w:val="00E769EB"/>
    <w:rsid w:val="00E76BE8"/>
    <w:rsid w:val="00E76D35"/>
    <w:rsid w:val="00E76D83"/>
    <w:rsid w:val="00E80C66"/>
    <w:rsid w:val="00E81422"/>
    <w:rsid w:val="00E82076"/>
    <w:rsid w:val="00E8500C"/>
    <w:rsid w:val="00E87B75"/>
    <w:rsid w:val="00E9074A"/>
    <w:rsid w:val="00E907FE"/>
    <w:rsid w:val="00E9235D"/>
    <w:rsid w:val="00E94CF7"/>
    <w:rsid w:val="00EA4786"/>
    <w:rsid w:val="00EA6976"/>
    <w:rsid w:val="00EA6FAC"/>
    <w:rsid w:val="00EA710F"/>
    <w:rsid w:val="00EB04A4"/>
    <w:rsid w:val="00EB5F73"/>
    <w:rsid w:val="00EC4EA9"/>
    <w:rsid w:val="00EC6233"/>
    <w:rsid w:val="00EC62F6"/>
    <w:rsid w:val="00EC771B"/>
    <w:rsid w:val="00ED0744"/>
    <w:rsid w:val="00ED1546"/>
    <w:rsid w:val="00ED3731"/>
    <w:rsid w:val="00ED53FE"/>
    <w:rsid w:val="00ED6AAC"/>
    <w:rsid w:val="00ED7BBD"/>
    <w:rsid w:val="00EE0DA6"/>
    <w:rsid w:val="00EE17E5"/>
    <w:rsid w:val="00EE2FDA"/>
    <w:rsid w:val="00EE6047"/>
    <w:rsid w:val="00EF14BC"/>
    <w:rsid w:val="00EF22CD"/>
    <w:rsid w:val="00EF25B7"/>
    <w:rsid w:val="00EF6BC1"/>
    <w:rsid w:val="00EF7E3C"/>
    <w:rsid w:val="00F03624"/>
    <w:rsid w:val="00F06610"/>
    <w:rsid w:val="00F134D2"/>
    <w:rsid w:val="00F13F4B"/>
    <w:rsid w:val="00F21831"/>
    <w:rsid w:val="00F22A8A"/>
    <w:rsid w:val="00F249DB"/>
    <w:rsid w:val="00F252A7"/>
    <w:rsid w:val="00F25A20"/>
    <w:rsid w:val="00F30D00"/>
    <w:rsid w:val="00F30F01"/>
    <w:rsid w:val="00F31343"/>
    <w:rsid w:val="00F31519"/>
    <w:rsid w:val="00F342EF"/>
    <w:rsid w:val="00F36907"/>
    <w:rsid w:val="00F37CFB"/>
    <w:rsid w:val="00F400EA"/>
    <w:rsid w:val="00F4616C"/>
    <w:rsid w:val="00F50737"/>
    <w:rsid w:val="00F527EC"/>
    <w:rsid w:val="00F55195"/>
    <w:rsid w:val="00F55627"/>
    <w:rsid w:val="00F56206"/>
    <w:rsid w:val="00F57252"/>
    <w:rsid w:val="00F67C10"/>
    <w:rsid w:val="00F700AC"/>
    <w:rsid w:val="00F76461"/>
    <w:rsid w:val="00F77190"/>
    <w:rsid w:val="00F77FBA"/>
    <w:rsid w:val="00F82702"/>
    <w:rsid w:val="00F85354"/>
    <w:rsid w:val="00F874A3"/>
    <w:rsid w:val="00F91BCA"/>
    <w:rsid w:val="00F94B81"/>
    <w:rsid w:val="00F96196"/>
    <w:rsid w:val="00F97999"/>
    <w:rsid w:val="00FA0670"/>
    <w:rsid w:val="00FA21E3"/>
    <w:rsid w:val="00FA308A"/>
    <w:rsid w:val="00FA37B9"/>
    <w:rsid w:val="00FA49F3"/>
    <w:rsid w:val="00FA49FE"/>
    <w:rsid w:val="00FA5BE5"/>
    <w:rsid w:val="00FA61D3"/>
    <w:rsid w:val="00FA72B8"/>
    <w:rsid w:val="00FA7395"/>
    <w:rsid w:val="00FA7727"/>
    <w:rsid w:val="00FB1CA3"/>
    <w:rsid w:val="00FB4440"/>
    <w:rsid w:val="00FB68A1"/>
    <w:rsid w:val="00FB6F23"/>
    <w:rsid w:val="00FB7961"/>
    <w:rsid w:val="00FC4A7B"/>
    <w:rsid w:val="00FD235D"/>
    <w:rsid w:val="00FD4A00"/>
    <w:rsid w:val="00FD731D"/>
    <w:rsid w:val="00FE29CC"/>
    <w:rsid w:val="00FE306B"/>
    <w:rsid w:val="00FE3D4B"/>
    <w:rsid w:val="00FE43BC"/>
    <w:rsid w:val="00FE6D2F"/>
    <w:rsid w:val="00FF1098"/>
    <w:rsid w:val="00FF206D"/>
    <w:rsid w:val="00FF319E"/>
    <w:rsid w:val="00FF6EFC"/>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9B6E4"/>
  <w15:docId w15:val="{0B406CC7-9D22-4578-AB74-260C14F44F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EA4"/>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3"/>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3"/>
      </w:numPr>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3"/>
      </w:numPr>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3"/>
      </w:numPr>
      <w:outlineLvl w:val="3"/>
    </w:pPr>
  </w:style>
  <w:style w:type="paragraph" w:styleId="Ttulo5">
    <w:name w:val="heading 5"/>
    <w:basedOn w:val="Normal"/>
    <w:next w:val="Normal"/>
    <w:link w:val="Ttulo5Car"/>
    <w:uiPriority w:val="9"/>
    <w:semiHidden/>
    <w:unhideWhenUsed/>
    <w:rsid w:val="00C84740"/>
    <w:pPr>
      <w:numPr>
        <w:ilvl w:val="4"/>
        <w:numId w:val="1"/>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1"/>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1"/>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1"/>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1"/>
      </w:numPr>
      <w:spacing w:before="240"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Normal"/>
    <w:next w:val="Normal"/>
    <w:uiPriority w:val="39"/>
    <w:unhideWhenUsed/>
    <w:rsid w:val="00914BA4"/>
    <w:pPr>
      <w:tabs>
        <w:tab w:val="right" w:leader="dot" w:pos="9060"/>
      </w:tabs>
    </w:pPr>
    <w:rPr>
      <w:rFonts w:cs="Arial"/>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eastAsia="Times New Roman"/>
      <w:b/>
      <w:bCs/>
      <w:i/>
      <w:iCs/>
      <w:sz w:val="26"/>
      <w:szCs w:val="26"/>
    </w:rPr>
  </w:style>
  <w:style w:type="character" w:customStyle="1" w:styleId="Ttulo6Car">
    <w:name w:val="Título 6 Car"/>
    <w:link w:val="Ttulo6"/>
    <w:uiPriority w:val="9"/>
    <w:semiHidden/>
    <w:rsid w:val="00C84740"/>
    <w:rPr>
      <w:rFonts w:eastAsia="Times New Roman"/>
      <w:b/>
      <w:bCs/>
      <w:sz w:val="24"/>
      <w:szCs w:val="22"/>
    </w:rPr>
  </w:style>
  <w:style w:type="character" w:customStyle="1" w:styleId="Ttulo7Car">
    <w:name w:val="Título 7 Car"/>
    <w:link w:val="Ttulo7"/>
    <w:uiPriority w:val="9"/>
    <w:semiHidden/>
    <w:rsid w:val="00C84740"/>
    <w:rPr>
      <w:rFonts w:eastAsia="Times New Roman"/>
      <w:sz w:val="24"/>
      <w:szCs w:val="24"/>
    </w:rPr>
  </w:style>
  <w:style w:type="character" w:customStyle="1" w:styleId="Ttulo8Car">
    <w:name w:val="Título 8 Car"/>
    <w:link w:val="Ttulo8"/>
    <w:uiPriority w:val="9"/>
    <w:semiHidden/>
    <w:rsid w:val="00C84740"/>
    <w:rPr>
      <w:rFonts w:eastAsia="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sz w:val="24"/>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unhideWhenUsed/>
    <w:rsid w:val="00793FDB"/>
    <w:rPr>
      <w:sz w:val="20"/>
      <w:szCs w:val="20"/>
    </w:rPr>
  </w:style>
  <w:style w:type="character" w:customStyle="1" w:styleId="TextocomentarioCar">
    <w:name w:val="Texto comentario Car"/>
    <w:link w:val="Textocomentario"/>
    <w:uiPriority w:val="99"/>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rsid w:val="00E11B5A"/>
    <w:pPr>
      <w:jc w:val="center"/>
    </w:pPr>
    <w:rPr>
      <w:rFonts w:cs="Arial"/>
      <w:i/>
    </w:rPr>
  </w:style>
  <w:style w:type="paragraph" w:styleId="ndice1">
    <w:name w:val="index 1"/>
    <w:basedOn w:val="Normal"/>
    <w:next w:val="Normal"/>
    <w:autoRedefine/>
    <w:uiPriority w:val="99"/>
    <w:semiHidden/>
    <w:unhideWhenUsed/>
    <w:qFormat/>
    <w:rsid w:val="00977178"/>
    <w:pPr>
      <w:numPr>
        <w:numId w:val="2"/>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rsid w:val="00DA0FCE"/>
    <w:pPr>
      <w:ind w:left="720"/>
      <w:contextualSpacing/>
    </w:pPr>
  </w:style>
  <w:style w:type="paragraph" w:styleId="Textonotapie">
    <w:name w:val="footnote text"/>
    <w:basedOn w:val="Normal"/>
    <w:link w:val="TextonotapieCar"/>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4"/>
      </w:numPr>
      <w:ind w:left="360"/>
    </w:pPr>
  </w:style>
  <w:style w:type="paragraph" w:customStyle="1" w:styleId="Piedefoto-tabla">
    <w:name w:val="Pie de foto-tabla"/>
    <w:basedOn w:val="Normal"/>
    <w:next w:val="Normal"/>
    <w:uiPriority w:val="16"/>
    <w:qFormat/>
    <w:rsid w:val="00914BA4"/>
    <w:pPr>
      <w:spacing w:after="0" w:line="276" w:lineRule="auto"/>
      <w:ind w:left="-113" w:right="-215"/>
      <w:jc w:val="center"/>
    </w:pPr>
    <w:rPr>
      <w:rFonts w:ascii="Calibri" w:hAnsi="Calibri" w:cs="UnitOT-Light"/>
      <w:iCs/>
      <w:color w:val="595959" w:themeColor="text1" w:themeTint="A6"/>
      <w:sz w:val="19"/>
      <w:szCs w:val="18"/>
      <w:lang w:val="en-US"/>
    </w:rPr>
  </w:style>
  <w:style w:type="paragraph" w:customStyle="1" w:styleId="CuadroCmoestudiaryReferencias">
    <w:name w:val="Cuadro «Cómo estudiar» y Referencias"/>
    <w:basedOn w:val="Normal"/>
    <w:uiPriority w:val="10"/>
    <w:qFormat/>
    <w:rsid w:val="006E42C4"/>
    <w:pPr>
      <w:pBdr>
        <w:top w:val="single" w:sz="4" w:space="4" w:color="0098CD"/>
        <w:bottom w:val="single" w:sz="4" w:space="1" w:color="0098CD"/>
      </w:pBdr>
      <w:shd w:val="clear" w:color="auto" w:fill="E6F4F9"/>
      <w:tabs>
        <w:tab w:val="left" w:pos="1134"/>
      </w:tabs>
      <w:spacing w:before="0" w:after="0"/>
    </w:pPr>
    <w:rPr>
      <w:rFonts w:ascii="Calibri" w:hAnsi="Calibri" w:cs="UnitOT-Light"/>
      <w:color w:val="333333"/>
      <w:spacing w:val="-4"/>
      <w:szCs w:val="22"/>
    </w:rPr>
  </w:style>
  <w:style w:type="paragraph" w:styleId="Tabladeilustraciones">
    <w:name w:val="table of figures"/>
    <w:basedOn w:val="Normal"/>
    <w:next w:val="Normal"/>
    <w:uiPriority w:val="99"/>
    <w:unhideWhenUsed/>
    <w:rsid w:val="00166012"/>
  </w:style>
  <w:style w:type="character" w:customStyle="1" w:styleId="normaltextrun">
    <w:name w:val="normaltextrun"/>
    <w:basedOn w:val="Fuentedeprrafopredeter"/>
    <w:rsid w:val="00733C65"/>
  </w:style>
  <w:style w:type="character" w:customStyle="1" w:styleId="eop">
    <w:name w:val="eop"/>
    <w:basedOn w:val="Fuentedeprrafopredeter"/>
    <w:rsid w:val="00733C65"/>
  </w:style>
  <w:style w:type="paragraph" w:styleId="Bibliografa">
    <w:name w:val="Bibliography"/>
    <w:basedOn w:val="Normal"/>
    <w:next w:val="Normal"/>
    <w:uiPriority w:val="37"/>
    <w:unhideWhenUsed/>
    <w:rsid w:val="00AF4FFA"/>
    <w:pPr>
      <w:spacing w:after="0" w:line="480" w:lineRule="auto"/>
      <w:ind w:left="720" w:hanging="720"/>
    </w:pPr>
  </w:style>
  <w:style w:type="character" w:styleId="Mencinsinresolver">
    <w:name w:val="Unresolved Mention"/>
    <w:basedOn w:val="Fuentedeprrafopredeter"/>
    <w:uiPriority w:val="99"/>
    <w:semiHidden/>
    <w:unhideWhenUsed/>
    <w:rsid w:val="00B751D4"/>
    <w:rPr>
      <w:color w:val="605E5C"/>
      <w:shd w:val="clear" w:color="auto" w:fill="E1DFDD"/>
    </w:rPr>
  </w:style>
  <w:style w:type="table" w:styleId="Tabladelista3">
    <w:name w:val="List Table 3"/>
    <w:basedOn w:val="Tablanormal"/>
    <w:uiPriority w:val="48"/>
    <w:rsid w:val="003E6D06"/>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Hipervnculovisitado">
    <w:name w:val="FollowedHyperlink"/>
    <w:basedOn w:val="Fuentedeprrafopredeter"/>
    <w:uiPriority w:val="99"/>
    <w:semiHidden/>
    <w:unhideWhenUsed/>
    <w:rsid w:val="0075644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48401526">
      <w:bodyDiv w:val="1"/>
      <w:marLeft w:val="0"/>
      <w:marRight w:val="0"/>
      <w:marTop w:val="0"/>
      <w:marBottom w:val="0"/>
      <w:divBdr>
        <w:top w:val="none" w:sz="0" w:space="0" w:color="auto"/>
        <w:left w:val="none" w:sz="0" w:space="0" w:color="auto"/>
        <w:bottom w:val="none" w:sz="0" w:space="0" w:color="auto"/>
        <w:right w:val="none" w:sz="0" w:space="0" w:color="auto"/>
      </w:divBdr>
      <w:divsChild>
        <w:div w:id="1603610214">
          <w:marLeft w:val="0"/>
          <w:marRight w:val="0"/>
          <w:marTop w:val="0"/>
          <w:marBottom w:val="0"/>
          <w:divBdr>
            <w:top w:val="none" w:sz="0" w:space="0" w:color="auto"/>
            <w:left w:val="none" w:sz="0" w:space="0" w:color="auto"/>
            <w:bottom w:val="none" w:sz="0" w:space="0" w:color="auto"/>
            <w:right w:val="none" w:sz="0" w:space="0" w:color="auto"/>
          </w:divBdr>
          <w:divsChild>
            <w:div w:id="1150247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807566">
      <w:bodyDiv w:val="1"/>
      <w:marLeft w:val="0"/>
      <w:marRight w:val="0"/>
      <w:marTop w:val="0"/>
      <w:marBottom w:val="0"/>
      <w:divBdr>
        <w:top w:val="none" w:sz="0" w:space="0" w:color="auto"/>
        <w:left w:val="none" w:sz="0" w:space="0" w:color="auto"/>
        <w:bottom w:val="none" w:sz="0" w:space="0" w:color="auto"/>
        <w:right w:val="none" w:sz="0" w:space="0" w:color="auto"/>
      </w:divBdr>
      <w:divsChild>
        <w:div w:id="2043627843">
          <w:marLeft w:val="0"/>
          <w:marRight w:val="0"/>
          <w:marTop w:val="0"/>
          <w:marBottom w:val="0"/>
          <w:divBdr>
            <w:top w:val="none" w:sz="0" w:space="0" w:color="auto"/>
            <w:left w:val="none" w:sz="0" w:space="0" w:color="auto"/>
            <w:bottom w:val="none" w:sz="0" w:space="0" w:color="auto"/>
            <w:right w:val="none" w:sz="0" w:space="0" w:color="auto"/>
          </w:divBdr>
          <w:divsChild>
            <w:div w:id="291861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869187">
      <w:bodyDiv w:val="1"/>
      <w:marLeft w:val="0"/>
      <w:marRight w:val="0"/>
      <w:marTop w:val="0"/>
      <w:marBottom w:val="0"/>
      <w:divBdr>
        <w:top w:val="none" w:sz="0" w:space="0" w:color="auto"/>
        <w:left w:val="none" w:sz="0" w:space="0" w:color="auto"/>
        <w:bottom w:val="none" w:sz="0" w:space="0" w:color="auto"/>
        <w:right w:val="none" w:sz="0" w:space="0" w:color="auto"/>
      </w:divBdr>
      <w:divsChild>
        <w:div w:id="483351179">
          <w:marLeft w:val="0"/>
          <w:marRight w:val="0"/>
          <w:marTop w:val="0"/>
          <w:marBottom w:val="0"/>
          <w:divBdr>
            <w:top w:val="none" w:sz="0" w:space="0" w:color="auto"/>
            <w:left w:val="none" w:sz="0" w:space="0" w:color="auto"/>
            <w:bottom w:val="none" w:sz="0" w:space="0" w:color="auto"/>
            <w:right w:val="none" w:sz="0" w:space="0" w:color="auto"/>
          </w:divBdr>
          <w:divsChild>
            <w:div w:id="50378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635928">
      <w:bodyDiv w:val="1"/>
      <w:marLeft w:val="0"/>
      <w:marRight w:val="0"/>
      <w:marTop w:val="0"/>
      <w:marBottom w:val="0"/>
      <w:divBdr>
        <w:top w:val="none" w:sz="0" w:space="0" w:color="auto"/>
        <w:left w:val="none" w:sz="0" w:space="0" w:color="auto"/>
        <w:bottom w:val="none" w:sz="0" w:space="0" w:color="auto"/>
        <w:right w:val="none" w:sz="0" w:space="0" w:color="auto"/>
      </w:divBdr>
      <w:divsChild>
        <w:div w:id="1226181370">
          <w:marLeft w:val="0"/>
          <w:marRight w:val="0"/>
          <w:marTop w:val="0"/>
          <w:marBottom w:val="0"/>
          <w:divBdr>
            <w:top w:val="none" w:sz="0" w:space="0" w:color="auto"/>
            <w:left w:val="none" w:sz="0" w:space="0" w:color="auto"/>
            <w:bottom w:val="none" w:sz="0" w:space="0" w:color="auto"/>
            <w:right w:val="none" w:sz="0" w:space="0" w:color="auto"/>
          </w:divBdr>
          <w:divsChild>
            <w:div w:id="22014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364728">
      <w:bodyDiv w:val="1"/>
      <w:marLeft w:val="0"/>
      <w:marRight w:val="0"/>
      <w:marTop w:val="0"/>
      <w:marBottom w:val="0"/>
      <w:divBdr>
        <w:top w:val="none" w:sz="0" w:space="0" w:color="auto"/>
        <w:left w:val="none" w:sz="0" w:space="0" w:color="auto"/>
        <w:bottom w:val="none" w:sz="0" w:space="0" w:color="auto"/>
        <w:right w:val="none" w:sz="0" w:space="0" w:color="auto"/>
      </w:divBdr>
      <w:divsChild>
        <w:div w:id="1554195413">
          <w:marLeft w:val="0"/>
          <w:marRight w:val="0"/>
          <w:marTop w:val="0"/>
          <w:marBottom w:val="0"/>
          <w:divBdr>
            <w:top w:val="none" w:sz="0" w:space="0" w:color="auto"/>
            <w:left w:val="none" w:sz="0" w:space="0" w:color="auto"/>
            <w:bottom w:val="none" w:sz="0" w:space="0" w:color="auto"/>
            <w:right w:val="none" w:sz="0" w:space="0" w:color="auto"/>
          </w:divBdr>
          <w:divsChild>
            <w:div w:id="754786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765011">
      <w:bodyDiv w:val="1"/>
      <w:marLeft w:val="0"/>
      <w:marRight w:val="0"/>
      <w:marTop w:val="0"/>
      <w:marBottom w:val="0"/>
      <w:divBdr>
        <w:top w:val="none" w:sz="0" w:space="0" w:color="auto"/>
        <w:left w:val="none" w:sz="0" w:space="0" w:color="auto"/>
        <w:bottom w:val="none" w:sz="0" w:space="0" w:color="auto"/>
        <w:right w:val="none" w:sz="0" w:space="0" w:color="auto"/>
      </w:divBdr>
      <w:divsChild>
        <w:div w:id="1599676997">
          <w:marLeft w:val="0"/>
          <w:marRight w:val="0"/>
          <w:marTop w:val="0"/>
          <w:marBottom w:val="0"/>
          <w:divBdr>
            <w:top w:val="none" w:sz="0" w:space="0" w:color="auto"/>
            <w:left w:val="none" w:sz="0" w:space="0" w:color="auto"/>
            <w:bottom w:val="none" w:sz="0" w:space="0" w:color="auto"/>
            <w:right w:val="none" w:sz="0" w:space="0" w:color="auto"/>
          </w:divBdr>
          <w:divsChild>
            <w:div w:id="1670331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729901">
      <w:bodyDiv w:val="1"/>
      <w:marLeft w:val="0"/>
      <w:marRight w:val="0"/>
      <w:marTop w:val="0"/>
      <w:marBottom w:val="0"/>
      <w:divBdr>
        <w:top w:val="none" w:sz="0" w:space="0" w:color="auto"/>
        <w:left w:val="none" w:sz="0" w:space="0" w:color="auto"/>
        <w:bottom w:val="none" w:sz="0" w:space="0" w:color="auto"/>
        <w:right w:val="none" w:sz="0" w:space="0" w:color="auto"/>
      </w:divBdr>
      <w:divsChild>
        <w:div w:id="2012172569">
          <w:marLeft w:val="0"/>
          <w:marRight w:val="0"/>
          <w:marTop w:val="0"/>
          <w:marBottom w:val="0"/>
          <w:divBdr>
            <w:top w:val="none" w:sz="0" w:space="0" w:color="auto"/>
            <w:left w:val="none" w:sz="0" w:space="0" w:color="auto"/>
            <w:bottom w:val="none" w:sz="0" w:space="0" w:color="auto"/>
            <w:right w:val="none" w:sz="0" w:space="0" w:color="auto"/>
          </w:divBdr>
          <w:divsChild>
            <w:div w:id="729308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717529">
      <w:bodyDiv w:val="1"/>
      <w:marLeft w:val="0"/>
      <w:marRight w:val="0"/>
      <w:marTop w:val="0"/>
      <w:marBottom w:val="0"/>
      <w:divBdr>
        <w:top w:val="none" w:sz="0" w:space="0" w:color="auto"/>
        <w:left w:val="none" w:sz="0" w:space="0" w:color="auto"/>
        <w:bottom w:val="none" w:sz="0" w:space="0" w:color="auto"/>
        <w:right w:val="none" w:sz="0" w:space="0" w:color="auto"/>
      </w:divBdr>
    </w:div>
    <w:div w:id="1299187028">
      <w:bodyDiv w:val="1"/>
      <w:marLeft w:val="0"/>
      <w:marRight w:val="0"/>
      <w:marTop w:val="0"/>
      <w:marBottom w:val="0"/>
      <w:divBdr>
        <w:top w:val="none" w:sz="0" w:space="0" w:color="auto"/>
        <w:left w:val="none" w:sz="0" w:space="0" w:color="auto"/>
        <w:bottom w:val="none" w:sz="0" w:space="0" w:color="auto"/>
        <w:right w:val="none" w:sz="0" w:space="0" w:color="auto"/>
      </w:divBdr>
      <w:divsChild>
        <w:div w:id="312834018">
          <w:marLeft w:val="0"/>
          <w:marRight w:val="0"/>
          <w:marTop w:val="0"/>
          <w:marBottom w:val="0"/>
          <w:divBdr>
            <w:top w:val="none" w:sz="0" w:space="0" w:color="auto"/>
            <w:left w:val="none" w:sz="0" w:space="0" w:color="auto"/>
            <w:bottom w:val="none" w:sz="0" w:space="0" w:color="auto"/>
            <w:right w:val="none" w:sz="0" w:space="0" w:color="auto"/>
          </w:divBdr>
          <w:divsChild>
            <w:div w:id="455875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247666">
      <w:bodyDiv w:val="1"/>
      <w:marLeft w:val="0"/>
      <w:marRight w:val="0"/>
      <w:marTop w:val="0"/>
      <w:marBottom w:val="0"/>
      <w:divBdr>
        <w:top w:val="none" w:sz="0" w:space="0" w:color="auto"/>
        <w:left w:val="none" w:sz="0" w:space="0" w:color="auto"/>
        <w:bottom w:val="none" w:sz="0" w:space="0" w:color="auto"/>
        <w:right w:val="none" w:sz="0" w:space="0" w:color="auto"/>
      </w:divBdr>
      <w:divsChild>
        <w:div w:id="1457063204">
          <w:marLeft w:val="0"/>
          <w:marRight w:val="0"/>
          <w:marTop w:val="0"/>
          <w:marBottom w:val="0"/>
          <w:divBdr>
            <w:top w:val="none" w:sz="0" w:space="0" w:color="auto"/>
            <w:left w:val="none" w:sz="0" w:space="0" w:color="auto"/>
            <w:bottom w:val="none" w:sz="0" w:space="0" w:color="auto"/>
            <w:right w:val="none" w:sz="0" w:space="0" w:color="auto"/>
          </w:divBdr>
          <w:divsChild>
            <w:div w:id="53839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252111">
      <w:bodyDiv w:val="1"/>
      <w:marLeft w:val="0"/>
      <w:marRight w:val="0"/>
      <w:marTop w:val="0"/>
      <w:marBottom w:val="0"/>
      <w:divBdr>
        <w:top w:val="none" w:sz="0" w:space="0" w:color="auto"/>
        <w:left w:val="none" w:sz="0" w:space="0" w:color="auto"/>
        <w:bottom w:val="none" w:sz="0" w:space="0" w:color="auto"/>
        <w:right w:val="none" w:sz="0" w:space="0" w:color="auto"/>
      </w:divBdr>
      <w:divsChild>
        <w:div w:id="234583868">
          <w:marLeft w:val="0"/>
          <w:marRight w:val="0"/>
          <w:marTop w:val="0"/>
          <w:marBottom w:val="0"/>
          <w:divBdr>
            <w:top w:val="none" w:sz="0" w:space="0" w:color="auto"/>
            <w:left w:val="none" w:sz="0" w:space="0" w:color="auto"/>
            <w:bottom w:val="none" w:sz="0" w:space="0" w:color="auto"/>
            <w:right w:val="none" w:sz="0" w:space="0" w:color="auto"/>
          </w:divBdr>
          <w:divsChild>
            <w:div w:id="1727728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078694">
      <w:bodyDiv w:val="1"/>
      <w:marLeft w:val="0"/>
      <w:marRight w:val="0"/>
      <w:marTop w:val="0"/>
      <w:marBottom w:val="0"/>
      <w:divBdr>
        <w:top w:val="none" w:sz="0" w:space="0" w:color="auto"/>
        <w:left w:val="none" w:sz="0" w:space="0" w:color="auto"/>
        <w:bottom w:val="none" w:sz="0" w:space="0" w:color="auto"/>
        <w:right w:val="none" w:sz="0" w:space="0" w:color="auto"/>
      </w:divBdr>
      <w:divsChild>
        <w:div w:id="707027076">
          <w:marLeft w:val="0"/>
          <w:marRight w:val="0"/>
          <w:marTop w:val="0"/>
          <w:marBottom w:val="0"/>
          <w:divBdr>
            <w:top w:val="none" w:sz="0" w:space="0" w:color="auto"/>
            <w:left w:val="none" w:sz="0" w:space="0" w:color="auto"/>
            <w:bottom w:val="none" w:sz="0" w:space="0" w:color="auto"/>
            <w:right w:val="none" w:sz="0" w:space="0" w:color="auto"/>
          </w:divBdr>
          <w:divsChild>
            <w:div w:id="1459297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570334">
      <w:bodyDiv w:val="1"/>
      <w:marLeft w:val="0"/>
      <w:marRight w:val="0"/>
      <w:marTop w:val="0"/>
      <w:marBottom w:val="0"/>
      <w:divBdr>
        <w:top w:val="none" w:sz="0" w:space="0" w:color="auto"/>
        <w:left w:val="none" w:sz="0" w:space="0" w:color="auto"/>
        <w:bottom w:val="none" w:sz="0" w:space="0" w:color="auto"/>
        <w:right w:val="none" w:sz="0" w:space="0" w:color="auto"/>
      </w:divBdr>
      <w:divsChild>
        <w:div w:id="1401097637">
          <w:marLeft w:val="0"/>
          <w:marRight w:val="0"/>
          <w:marTop w:val="0"/>
          <w:marBottom w:val="0"/>
          <w:divBdr>
            <w:top w:val="none" w:sz="0" w:space="0" w:color="auto"/>
            <w:left w:val="none" w:sz="0" w:space="0" w:color="auto"/>
            <w:bottom w:val="none" w:sz="0" w:space="0" w:color="auto"/>
            <w:right w:val="none" w:sz="0" w:space="0" w:color="auto"/>
          </w:divBdr>
          <w:divsChild>
            <w:div w:id="2113894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comments.xml.rels><?xml version="1.0" encoding="UTF-8" standalone="yes"?>
<Relationships xmlns="http://schemas.openxmlformats.org/package/2006/relationships"><Relationship Id="rId13" Type="http://schemas.openxmlformats.org/officeDocument/2006/relationships/hyperlink" Target="https://datademia.es/blog/que-es-web-scraping" TargetMode="External"/><Relationship Id="rId18" Type="http://schemas.openxmlformats.org/officeDocument/2006/relationships/hyperlink" Target="https://cloud.google.com/learn/what-is-a-data-warehouse?hl=es" TargetMode="External"/><Relationship Id="rId26" Type="http://schemas.openxmlformats.org/officeDocument/2006/relationships/hyperlink" Target="https://www.ibm.com/es-es/topics/nosql-databases" TargetMode="External"/><Relationship Id="rId39" Type="http://schemas.openxmlformats.org/officeDocument/2006/relationships/hyperlink" Target="https://www.tableau.com/es-es" TargetMode="External"/><Relationship Id="rId21" Type="http://schemas.openxmlformats.org/officeDocument/2006/relationships/hyperlink" Target="https://www.mysql.com/" TargetMode="External"/><Relationship Id="rId34" Type="http://schemas.openxmlformats.org/officeDocument/2006/relationships/hyperlink" Target="https://www.ibm.com/es-es/topics/unsupervised-learning" TargetMode="External"/><Relationship Id="rId42" Type="http://schemas.openxmlformats.org/officeDocument/2006/relationships/hyperlink" Target="https://medium.com/@esmeradovela/las-5-etapas-del-ciclo-de-vida-de-los-datos-f4ddc3c1ed3f" TargetMode="External"/><Relationship Id="rId47" Type="http://schemas.openxmlformats.org/officeDocument/2006/relationships/hyperlink" Target="https://www.boe.es/eli/es/lo/2018/12/05/3" TargetMode="External"/><Relationship Id="rId50" Type="http://schemas.openxmlformats.org/officeDocument/2006/relationships/hyperlink" Target="https://datos.gob.es/es/iniciativas/open-data-euskadi" TargetMode="External"/><Relationship Id="rId7" Type="http://schemas.openxmlformats.org/officeDocument/2006/relationships/hyperlink" Target="https://www.lavanguardia.com/motor/consejos/20230224/8780046/mapa-carretera-interactivo-aemet-dgt-planificar-mejor-ruta-nieve-lluvia.html" TargetMode="External"/><Relationship Id="rId2" Type="http://schemas.openxmlformats.org/officeDocument/2006/relationships/hyperlink" Target="https://www.eldiario.es/euskadi/45-personas-murieron-carreteras-euskadi-2023-mitad-motoristas-viandantes-ciclistas_1_10813252.html" TargetMode="External"/><Relationship Id="rId16" Type="http://schemas.openxmlformats.org/officeDocument/2006/relationships/hyperlink" Target="https://www.ibm.com/es-es/data-lake?utm_content=SRCWW&amp;p1=Search&amp;p4=43700075186384381&amp;p5=e&amp;p9=58700008277892508&amp;gad_source=1&amp;gclid=Cj0KCQjwxqayBhDFARIsAANWRnTZFWVtieHjPdqh6BJC9jUxF8xeAUmfd0Wb5IEHuaXAfbsjw2Va-4IaAs8aEALw_wcB&amp;gclsrc=aw.ds" TargetMode="External"/><Relationship Id="rId29" Type="http://schemas.openxmlformats.org/officeDocument/2006/relationships/hyperlink" Target="https://redis.io/es/" TargetMode="External"/><Relationship Id="rId11" Type="http://schemas.openxmlformats.org/officeDocument/2006/relationships/hyperlink" Target="https://davidcasr.medium.com/api-todo-lo-que-debes-saber-d8b011d30aff" TargetMode="External"/><Relationship Id="rId24" Type="http://schemas.openxmlformats.org/officeDocument/2006/relationships/hyperlink" Target="https://www.oracle.com/es/database/" TargetMode="External"/><Relationship Id="rId32" Type="http://schemas.openxmlformats.org/officeDocument/2006/relationships/hyperlink" Target="https://www.aprendemachinelearning.com/sets-de-entrenamiento-test-validacion-cruzada/" TargetMode="External"/><Relationship Id="rId37" Type="http://schemas.openxmlformats.org/officeDocument/2006/relationships/hyperlink" Target="https://bimexanalytics.com/blog/la-visualizacion-de-datos-es-un-elemento-fundamental-del-business-intelligence-bi-se-trata-de-representar-graficamente-datos-complejos-para-convertirlos-en-informacion-comprensible-y-accesible/" TargetMode="External"/><Relationship Id="rId40" Type="http://schemas.openxmlformats.org/officeDocument/2006/relationships/hyperlink" Target="https://www.qlik.com/es-es/products/qlikview" TargetMode="External"/><Relationship Id="rId45" Type="http://schemas.openxmlformats.org/officeDocument/2006/relationships/hyperlink" Target="https://www.scrumdesk.com/" TargetMode="External"/><Relationship Id="rId5" Type="http://schemas.openxmlformats.org/officeDocument/2006/relationships/hyperlink" Target="https://www.revistacesvimap.com/influencia-de-la-climatologia-en-los-accidentes-de-trafico/" TargetMode="External"/><Relationship Id="rId15" Type="http://schemas.openxmlformats.org/officeDocument/2006/relationships/hyperlink" Target="https://cloud.google.com/learn/what-is-a-data-lake?hl=es" TargetMode="External"/><Relationship Id="rId23" Type="http://schemas.openxmlformats.org/officeDocument/2006/relationships/hyperlink" Target="https://www.microsoft.com/es-es/sql-server/sql-server-2022" TargetMode="External"/><Relationship Id="rId28" Type="http://schemas.openxmlformats.org/officeDocument/2006/relationships/hyperlink" Target="https://cassandra.apache.org/_/index.html" TargetMode="External"/><Relationship Id="rId36" Type="http://schemas.openxmlformats.org/officeDocument/2006/relationships/hyperlink" Target="https://d3js.org/what-is-d3" TargetMode="External"/><Relationship Id="rId49" Type="http://schemas.openxmlformats.org/officeDocument/2006/relationships/hyperlink" Target="https://opendata.euskadi.eus/sobre-open-data/-/normativa-open-data/" TargetMode="External"/><Relationship Id="rId10" Type="http://schemas.openxmlformats.org/officeDocument/2006/relationships/hyperlink" Target="https://www.ciclismoafondo.es/noticias/lanzan-app-detectar-automaticamente-accidentes-ciclistas_268495_102.html" TargetMode="External"/><Relationship Id="rId19" Type="http://schemas.openxmlformats.org/officeDocument/2006/relationships/hyperlink" Target="https://datascientest.com/es/data-warehouse-que-es-y-como-utilizarlo" TargetMode="External"/><Relationship Id="rId31" Type="http://schemas.openxmlformats.org/officeDocument/2006/relationships/hyperlink" Target="https://www.ibm.com/es-es/topics/supervised-learning" TargetMode="External"/><Relationship Id="rId44" Type="http://schemas.openxmlformats.org/officeDocument/2006/relationships/hyperlink" Target="https://keepcoding.io/blog/control-de-versiones-con-git/" TargetMode="External"/><Relationship Id="rId4" Type="http://schemas.openxmlformats.org/officeDocument/2006/relationships/hyperlink" Target="https://autojusticeattorney.com/es/common-bicycle-accidents/" TargetMode="External"/><Relationship Id="rId9" Type="http://schemas.openxmlformats.org/officeDocument/2006/relationships/hyperlink" Target="https://www.tutiempo.net/trafico.html" TargetMode="External"/><Relationship Id="rId14" Type="http://schemas.openxmlformats.org/officeDocument/2006/relationships/hyperlink" Target="https://www.questionpro.com/blog/es/metodos-de-recoleccion-de-datos/" TargetMode="External"/><Relationship Id="rId22" Type="http://schemas.openxmlformats.org/officeDocument/2006/relationships/hyperlink" Target="https://www.postgresql.org/" TargetMode="External"/><Relationship Id="rId27" Type="http://schemas.openxmlformats.org/officeDocument/2006/relationships/hyperlink" Target="https://www.mongodb.com/" TargetMode="External"/><Relationship Id="rId30" Type="http://schemas.openxmlformats.org/officeDocument/2006/relationships/hyperlink" Target="https://neo4j.com/" TargetMode="External"/><Relationship Id="rId35" Type="http://schemas.openxmlformats.org/officeDocument/2006/relationships/hyperlink" Target="https://joserzapata.github.io/courses/python-ciencia-datos/visualizacion/" TargetMode="External"/><Relationship Id="rId43" Type="http://schemas.openxmlformats.org/officeDocument/2006/relationships/hyperlink" Target="https://www.xataka.com/basics/que-github-que-que-le-ofrece-a-desarrolladores" TargetMode="External"/><Relationship Id="rId48" Type="http://schemas.openxmlformats.org/officeDocument/2006/relationships/hyperlink" Target="https://www.boe.es/buscar/doc.php?id=DOUE-L-2016-80807" TargetMode="External"/><Relationship Id="rId8" Type="http://schemas.openxmlformats.org/officeDocument/2006/relationships/hyperlink" Target="https://revista.dgt.es/es/reportajes/2015/11NOVIEMBRE/1113Comobity-la-App-segura-para-ciclistas.shtml" TargetMode="External"/><Relationship Id="rId3" Type="http://schemas.openxmlformats.org/officeDocument/2006/relationships/hyperlink" Target="https://www.eurosport.es/ciclismo/muere-un-ciclista-vasco-de-19-anos-horas-despues-de-ser-arrollado-por-un-coche-mientras-entrenaba_sto9894016/story.shtml" TargetMode="External"/><Relationship Id="rId12" Type="http://schemas.openxmlformats.org/officeDocument/2006/relationships/hyperlink" Target="https://www.astera.com/es/type/blog/data-repository/" TargetMode="External"/><Relationship Id="rId17" Type="http://schemas.openxmlformats.org/officeDocument/2006/relationships/hyperlink" Target="https://keepcoding.io/blog/data-lakes/" TargetMode="External"/><Relationship Id="rId25" Type="http://schemas.openxmlformats.org/officeDocument/2006/relationships/hyperlink" Target="https://aws.amazon.com/es/nosql/" TargetMode="External"/><Relationship Id="rId33" Type="http://schemas.openxmlformats.org/officeDocument/2006/relationships/hyperlink" Target="https://economipedia.com/definiciones/teorema-de-bayes.html" TargetMode="External"/><Relationship Id="rId38" Type="http://schemas.openxmlformats.org/officeDocument/2006/relationships/hyperlink" Target="https://www.microsoft.com/es-es/power-platform/products/power-bi" TargetMode="External"/><Relationship Id="rId46" Type="http://schemas.openxmlformats.org/officeDocument/2006/relationships/hyperlink" Target="https://opendata.euskadi.eus/general/-/informacion-legal-opendata/" TargetMode="External"/><Relationship Id="rId20" Type="http://schemas.openxmlformats.org/officeDocument/2006/relationships/hyperlink" Target="https://www.oracle.com/es/database/what-is-a-relational-database/" TargetMode="External"/><Relationship Id="rId41" Type="http://schemas.openxmlformats.org/officeDocument/2006/relationships/hyperlink" Target="https://www.sap.com/spain/products/technology-platform/bi-platform.html" TargetMode="External"/><Relationship Id="rId1" Type="http://schemas.openxmlformats.org/officeDocument/2006/relationships/hyperlink" Target="https://www.europapress.es/euskadi/noticia-accidentes-ciclistas-euskadi-crecen-20-ultimos-cinco-anos-heridos-graves-fallecidos-20230107120751.html" TargetMode="External"/><Relationship Id="rId6" Type="http://schemas.openxmlformats.org/officeDocument/2006/relationships/hyperlink" Target="https://www.aemet.es/es/eltiempo/prediccion/meteoruta"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microsoft.com/office/2018/08/relationships/commentsExtensible" Target="commentsExtensible.xml"/><Relationship Id="rId26" Type="http://schemas.openxmlformats.org/officeDocument/2006/relationships/hyperlink" Target="https://api.euskadi.eus/traffic/v1.0/meters" TargetMode="External"/><Relationship Id="rId39" Type="http://schemas.microsoft.com/office/2011/relationships/people" Target="people.xml"/><Relationship Id="rId21" Type="http://schemas.openxmlformats.org/officeDocument/2006/relationships/image" Target="media/image5.png"/><Relationship Id="rId34" Type="http://schemas.openxmlformats.org/officeDocument/2006/relationships/hyperlink" Target="https://api.euskadi.eus/euskalmet/readings/summarized/byDay/forStation/%7bestacion%7d/%7bsensor%7d/measures/%7btipo_medida%7d/%7bmedida%7d/at/%7byear%7d/%7bmonth%7d/%7bday%7d" TargetMode="External"/><Relationship Id="rId7" Type="http://schemas.openxmlformats.org/officeDocument/2006/relationships/settings" Target="settings.xml"/><Relationship Id="rId12" Type="http://schemas.openxmlformats.org/officeDocument/2006/relationships/header" Target="header1.xml"/><Relationship Id="rId17" Type="http://schemas.microsoft.com/office/2016/09/relationships/commentsIds" Target="commentsIds.xml"/><Relationship Id="rId25" Type="http://schemas.openxmlformats.org/officeDocument/2006/relationships/image" Target="media/image9.png"/><Relationship Id="rId33" Type="http://schemas.openxmlformats.org/officeDocument/2006/relationships/hyperlink" Target="https://api.euskadi.eus/euskalmet/stations/%7best%7d/%7bsnap%7d"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image" Target="media/image4.jpeg"/><Relationship Id="rId29" Type="http://schemas.openxmlformats.org/officeDocument/2006/relationships/hyperlink" Target="https://api.euskadi.eus/traffic/v1.0/flows/byYear/%7byear_month%5b0%5d%7d/byMeter/%7bmeter%7d1?_page=%7bconfig.contador_pags%7d"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8.png"/><Relationship Id="rId32" Type="http://schemas.openxmlformats.org/officeDocument/2006/relationships/hyperlink" Target="https://api.euskadi.eus/traffic//v1.0/incidences/byDate/%7byear%7d/%7bmonth%7d/%7bday%7d" TargetMode="External"/><Relationship Id="rId37" Type="http://schemas.openxmlformats.org/officeDocument/2006/relationships/hyperlink" Target="mailto:2001ikersebastian@gmail.com" TargetMode="Externa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comments" Target="comments.xml"/><Relationship Id="rId23" Type="http://schemas.openxmlformats.org/officeDocument/2006/relationships/image" Target="media/image7.png"/><Relationship Id="rId28" Type="http://schemas.openxmlformats.org/officeDocument/2006/relationships/hyperlink" Target="https://api.euskadi.eus/traffic/v1.0/flows/byYear/%7byear_month%5b0%5d%7d/byMeter/%7bmeter%7d" TargetMode="External"/><Relationship Id="rId36" Type="http://schemas.openxmlformats.org/officeDocument/2006/relationships/image" Target="media/image11.png"/><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hyperlink" Target="https://api.euskadi.eus/euskalmet/station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6.png"/><Relationship Id="rId27" Type="http://schemas.openxmlformats.org/officeDocument/2006/relationships/hyperlink" Target="https://api.euskadi.eus/traffic/v1.0/meters?_page=%7bconfig.contador_pags%7d" TargetMode="External"/><Relationship Id="rId30" Type="http://schemas.openxmlformats.org/officeDocument/2006/relationships/hyperlink" Target="https://api.euskadi.eus/air-quality/measurements/daily/counties/%7bprov%7d/from/%7binicio%7d/to/%7bfin%7d" TargetMode="External"/><Relationship Id="rId35" Type="http://schemas.openxmlformats.org/officeDocument/2006/relationships/image" Target="media/image10.png"/><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27c1adeb-3674-457c-b08c-8a73f31b6e23">
      <Terms xmlns="http://schemas.microsoft.com/office/infopath/2007/PartnerControls"/>
    </lcf76f155ced4ddcb4097134ff3c332f>
    <TaxCatchAll xmlns="0a70e875-3d35-4be2-921f-7117c31bab9b" xsi:nil="true"/>
    <_Flow_SignoffStatus xmlns="27c1adeb-3674-457c-b08c-8a73f31b6e2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o" ma:contentTypeID="0x010100DF3D7C797EA12745A270EF30E38719B9" ma:contentTypeVersion="19" ma:contentTypeDescription="Crear nuevo documento." ma:contentTypeScope="" ma:versionID="227b02526234ef39b0b78895a9d90cf5">
  <xsd:schema xmlns:xsd="http://www.w3.org/2001/XMLSchema" xmlns:xs="http://www.w3.org/2001/XMLSchema" xmlns:p="http://schemas.microsoft.com/office/2006/metadata/properties" xmlns:ns2="0a70e875-3d35-4be2-921f-7117c31bab9b" xmlns:ns3="27c1adeb-3674-457c-b08c-8a73f31b6e23" targetNamespace="http://schemas.microsoft.com/office/2006/metadata/properties" ma:root="true" ma:fieldsID="3c939c8607e2f594db8bbb23634dd059" ns2:_="" ns3:_="">
    <xsd:import namespace="0a70e875-3d35-4be2-921f-7117c31bab9b"/>
    <xsd:import namespace="27c1adeb-3674-457c-b08c-8a73f31b6e23"/>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lcf76f155ced4ddcb4097134ff3c332f" minOccurs="0"/>
                <xsd:element ref="ns2:TaxCatchAll" minOccurs="0"/>
                <xsd:element ref="ns3:MediaServiceSearchProperties" minOccurs="0"/>
                <xsd:element ref="ns3:_Flow_SignoffStatu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70e875-3d35-4be2-921f-7117c31bab9b"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internalName="SharedWithDetails" ma:readOnly="true">
      <xsd:simpleType>
        <xsd:restriction base="dms:Note">
          <xsd:maxLength value="255"/>
        </xsd:restriction>
      </xsd:simpleType>
    </xsd:element>
    <xsd:element name="TaxCatchAll" ma:index="23" nillable="true" ma:displayName="Taxonomy Catch All Column" ma:hidden="true" ma:list="{c7f67346-78c9-4c4d-b954-8d350fdf60db}" ma:internalName="TaxCatchAll" ma:showField="CatchAllData" ma:web="0a70e875-3d35-4be2-921f-7117c31bab9b">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7c1adeb-3674-457c-b08c-8a73f31b6e23"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Etiquetas de imagen" ma:readOnly="false" ma:fieldId="{5cf76f15-5ced-4ddc-b409-7134ff3c332f}" ma:taxonomyMulti="true" ma:sspId="17631b59-e624-4eb7-963c-219f14f887a3" ma:termSetId="09814cd3-568e-fe90-9814-8d621ff8fb84" ma:anchorId="fba54fb3-c3e1-fe81-a776-ca4b69148c4d" ma:open="true" ma:isKeyword="false">
      <xsd:complexType>
        <xsd:sequence>
          <xsd:element ref="pc:Terms" minOccurs="0" maxOccurs="1"/>
        </xsd:sequence>
      </xsd:complexType>
    </xsd:element>
    <xsd:element name="MediaServiceSearchProperties" ma:index="24" nillable="true" ma:displayName="MediaServiceSearchProperties" ma:hidden="true" ma:internalName="MediaServiceSearchProperties" ma:readOnly="true">
      <xsd:simpleType>
        <xsd:restriction base="dms:Note"/>
      </xsd:simpleType>
    </xsd:element>
    <xsd:element name="_Flow_SignoffStatus" ma:index="25" nillable="true" ma:displayName="Estado de aprobación" ma:internalName="Estado_x0020_de_x0020_aprobaci_x00f3_n">
      <xsd:simpleType>
        <xsd:restriction base="dms:Text"/>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35E88E2-9BCD-476E-93C8-34C638B1B6E4}">
  <ds:schemaRefs>
    <ds:schemaRef ds:uri="http://schemas.openxmlformats.org/officeDocument/2006/bibliography"/>
  </ds:schemaRefs>
</ds:datastoreItem>
</file>

<file path=customXml/itemProps2.xml><?xml version="1.0" encoding="utf-8"?>
<ds:datastoreItem xmlns:ds="http://schemas.openxmlformats.org/officeDocument/2006/customXml" ds:itemID="{DB456AF2-52F5-44D8-AEC6-B5F9D96C377E}">
  <ds:schemaRefs>
    <ds:schemaRef ds:uri="http://schemas.microsoft.com/office/2006/metadata/properties"/>
    <ds:schemaRef ds:uri="http://schemas.microsoft.com/office/infopath/2007/PartnerControls"/>
    <ds:schemaRef ds:uri="27c1adeb-3674-457c-b08c-8a73f31b6e23"/>
    <ds:schemaRef ds:uri="0a70e875-3d35-4be2-921f-7117c31bab9b"/>
  </ds:schemaRefs>
</ds:datastoreItem>
</file>

<file path=customXml/itemProps3.xml><?xml version="1.0" encoding="utf-8"?>
<ds:datastoreItem xmlns:ds="http://schemas.openxmlformats.org/officeDocument/2006/customXml" ds:itemID="{BE74C307-52FE-48C3-92C2-E1552852BAAA}">
  <ds:schemaRefs>
    <ds:schemaRef ds:uri="http://schemas.microsoft.com/sharepoint/v3/contenttype/forms"/>
  </ds:schemaRefs>
</ds:datastoreItem>
</file>

<file path=customXml/itemProps4.xml><?xml version="1.0" encoding="utf-8"?>
<ds:datastoreItem xmlns:ds="http://schemas.openxmlformats.org/officeDocument/2006/customXml" ds:itemID="{F8A258B0-E409-46AA-9145-FE89D94615E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70e875-3d35-4be2-921f-7117c31bab9b"/>
    <ds:schemaRef ds:uri="27c1adeb-3674-457c-b08c-8a73f31b6e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0798</TotalTime>
  <Pages>73</Pages>
  <Words>25175</Words>
  <Characters>138463</Characters>
  <Application>Microsoft Office Word</Application>
  <DocSecurity>0</DocSecurity>
  <Lines>1153</Lines>
  <Paragraphs>326</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163312</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dc:description/>
  <cp:lastModifiedBy>iker sebastian perez</cp:lastModifiedBy>
  <cp:revision>126</cp:revision>
  <cp:lastPrinted>2019-08-05T13:11:00Z</cp:lastPrinted>
  <dcterms:created xsi:type="dcterms:W3CDTF">2019-09-27T08:36:00Z</dcterms:created>
  <dcterms:modified xsi:type="dcterms:W3CDTF">2024-07-31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B35952356072F42AF7EF750842AE6BB</vt:lpwstr>
  </property>
  <property fmtid="{D5CDD505-2E9C-101B-9397-08002B2CF9AE}" pid="3" name="MediaServiceImageTags">
    <vt:lpwstr/>
  </property>
  <property fmtid="{D5CDD505-2E9C-101B-9397-08002B2CF9AE}" pid="4" name="ZOTERO_PREF_1">
    <vt:lpwstr>&lt;data data-version="3" zotero-version="6.0.36"&gt;&lt;session id="Lpm9HXHu"/&gt;&lt;style id="http://www.zotero.org/styles/apa" locale="es-E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